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318927" w14:textId="77777777" w:rsidR="004F31C9" w:rsidRPr="00503860" w:rsidRDefault="004F31C9" w:rsidP="002752AD">
      <w:pPr>
        <w:pStyle w:val="AuthorName"/>
        <w:spacing w:after="120"/>
      </w:pPr>
      <w:r w:rsidRPr="00503860">
        <w:t>Information for travelling: Awareness and usage of the various sources of information available to public transport users in NSW.</w:t>
      </w:r>
    </w:p>
    <w:p w14:paraId="460098D7" w14:textId="77777777" w:rsidR="008F4DB3" w:rsidRPr="00503860" w:rsidRDefault="008F4DB3" w:rsidP="002752AD">
      <w:pPr>
        <w:pStyle w:val="AuthorName"/>
        <w:spacing w:after="120"/>
        <w:rPr>
          <w:vertAlign w:val="superscript"/>
        </w:rPr>
      </w:pPr>
      <w:r w:rsidRPr="00503860">
        <w:t>Corinne Mulley</w:t>
      </w:r>
      <w:r w:rsidRPr="00503860">
        <w:rPr>
          <w:vertAlign w:val="superscript"/>
        </w:rPr>
        <w:t>1</w:t>
      </w:r>
      <w:r w:rsidRPr="00503860">
        <w:t>, Geoffrey Tilden Clifton</w:t>
      </w:r>
      <w:r w:rsidRPr="00503860">
        <w:rPr>
          <w:vertAlign w:val="superscript"/>
        </w:rPr>
        <w:t>1</w:t>
      </w:r>
      <w:r w:rsidRPr="00503860">
        <w:t>, Camila Balbontin</w:t>
      </w:r>
      <w:r w:rsidRPr="00503860">
        <w:rPr>
          <w:vertAlign w:val="superscript"/>
        </w:rPr>
        <w:t>1</w:t>
      </w:r>
      <w:r w:rsidRPr="00503860">
        <w:t>, Liang Ma</w:t>
      </w:r>
      <w:r w:rsidRPr="00503860">
        <w:rPr>
          <w:vertAlign w:val="superscript"/>
        </w:rPr>
        <w:t>1</w:t>
      </w:r>
    </w:p>
    <w:p w14:paraId="7A6C5315" w14:textId="77777777" w:rsidR="008F4DB3" w:rsidRPr="00503860" w:rsidRDefault="008F4DB3" w:rsidP="002752AD">
      <w:pPr>
        <w:pStyle w:val="AuthorAddress"/>
        <w:spacing w:after="120"/>
      </w:pPr>
      <w:r w:rsidRPr="00503860">
        <w:rPr>
          <w:vertAlign w:val="superscript"/>
        </w:rPr>
        <w:t>1</w:t>
      </w:r>
      <w:r w:rsidRPr="00503860">
        <w:t>Institute of Transport and Logistics Studies, The University of Sydney Business School, Building H73, THE UNIVERSITY OF SYDNEY NSW 2006</w:t>
      </w:r>
    </w:p>
    <w:p w14:paraId="5977E929" w14:textId="13CB8DC9" w:rsidR="008F4DB3" w:rsidRPr="00503860" w:rsidRDefault="008F4DB3" w:rsidP="002752AD">
      <w:pPr>
        <w:spacing w:after="120"/>
        <w:ind w:firstLine="720"/>
        <w:jc w:val="center"/>
      </w:pPr>
      <w:r w:rsidRPr="00503860">
        <w:t>Email for correspondence: corinne.mulley@sydney.edu.au</w:t>
      </w:r>
    </w:p>
    <w:p w14:paraId="304050BE" w14:textId="6838B68A" w:rsidR="00F00241" w:rsidRPr="00503860" w:rsidRDefault="00F00241" w:rsidP="002752AD">
      <w:pPr>
        <w:pStyle w:val="SectionHeadingLevel1"/>
        <w:spacing w:after="120"/>
      </w:pPr>
      <w:r w:rsidRPr="00503860">
        <w:t>Abstract</w:t>
      </w:r>
    </w:p>
    <w:p w14:paraId="2E664B7C" w14:textId="51ED2A0B" w:rsidR="004F31C9" w:rsidRPr="00503860" w:rsidRDefault="004F31C9" w:rsidP="002752AD">
      <w:pPr>
        <w:spacing w:after="120"/>
      </w:pPr>
      <w:r w:rsidRPr="00503860">
        <w:t xml:space="preserve">Public transport authorities and service providers place great emphasis on information provision to travellers both before and during travel. Information provided prior to travel has included printed timetables, newspaper advertisements, telephone services and marketing campaigns. During the trip, providers have tended to </w:t>
      </w:r>
      <w:r w:rsidR="0047707E">
        <w:t>offer</w:t>
      </w:r>
      <w:r w:rsidR="0047707E" w:rsidRPr="00503860">
        <w:t xml:space="preserve"> </w:t>
      </w:r>
      <w:r w:rsidRPr="00503860">
        <w:t>maps at public transport stops (i.e. bus stops, train stations, ferry wharves, etc.) as well as timetables static</w:t>
      </w:r>
      <w:r w:rsidR="00CC6331">
        <w:t>,</w:t>
      </w:r>
      <w:r w:rsidRPr="00503860">
        <w:t xml:space="preserve"> dynamic or real-time.</w:t>
      </w:r>
    </w:p>
    <w:p w14:paraId="256AB24F" w14:textId="1ED84E8D" w:rsidR="004F31C9" w:rsidRPr="00503860" w:rsidRDefault="004F31C9" w:rsidP="002752AD">
      <w:pPr>
        <w:spacing w:after="120"/>
      </w:pPr>
      <w:r w:rsidRPr="00503860">
        <w:t>Some of these channels are still used but improvements in digital technology has led to a wider range of information distributed using different digital media. Whilst Transport for NSW</w:t>
      </w:r>
      <w:r w:rsidR="0047707E">
        <w:t xml:space="preserve"> and transport operators </w:t>
      </w:r>
      <w:r w:rsidRPr="00503860">
        <w:t>continue to provide the more traditional information, there has been a plethora of third party applications which are accessible on the move.</w:t>
      </w:r>
    </w:p>
    <w:p w14:paraId="09474783" w14:textId="3E72ED05" w:rsidR="004F31C9" w:rsidRPr="00503860" w:rsidRDefault="004F31C9" w:rsidP="002752AD">
      <w:pPr>
        <w:spacing w:after="120"/>
      </w:pPr>
      <w:r w:rsidRPr="00503860">
        <w:t xml:space="preserve">The literature recognises </w:t>
      </w:r>
      <w:r w:rsidR="00690FF8">
        <w:t xml:space="preserve">that </w:t>
      </w:r>
      <w:r w:rsidR="00690FF8" w:rsidRPr="00503860">
        <w:t xml:space="preserve">the need for information </w:t>
      </w:r>
      <w:r w:rsidR="00690FF8">
        <w:t>and</w:t>
      </w:r>
      <w:r w:rsidR="00690FF8" w:rsidRPr="00503860">
        <w:t xml:space="preserve"> </w:t>
      </w:r>
      <w:r w:rsidRPr="00503860">
        <w:t xml:space="preserve">the importance of information provision </w:t>
      </w:r>
      <w:r w:rsidR="00690FF8">
        <w:t>differs</w:t>
      </w:r>
      <w:r w:rsidRPr="00503860">
        <w:t xml:space="preserve"> at the various stages of the trip, from planning, to entry into the system</w:t>
      </w:r>
      <w:r w:rsidR="00CC6331">
        <w:t>,</w:t>
      </w:r>
      <w:r w:rsidRPr="00503860">
        <w:t xml:space="preserve"> to wayfinding during the trip</w:t>
      </w:r>
      <w:r w:rsidR="00690FF8">
        <w:t xml:space="preserve"> and</w:t>
      </w:r>
      <w:r w:rsidRPr="00503860">
        <w:t xml:space="preserve"> egress from the system</w:t>
      </w:r>
      <w:r w:rsidR="00CC6331">
        <w:t>. However,</w:t>
      </w:r>
      <w:r w:rsidRPr="00503860">
        <w:t xml:space="preserve"> no systematic research exists as to </w:t>
      </w:r>
      <w:r w:rsidR="00CC6331">
        <w:t xml:space="preserve">how </w:t>
      </w:r>
      <w:r w:rsidRPr="00503860">
        <w:t xml:space="preserve">information </w:t>
      </w:r>
      <w:r w:rsidR="00CC6331">
        <w:t>preferences and usage differ between customer segments</w:t>
      </w:r>
      <w:r w:rsidR="00690FF8">
        <w:t xml:space="preserve">. </w:t>
      </w:r>
      <w:r w:rsidR="00C32A32">
        <w:t>I</w:t>
      </w:r>
      <w:r w:rsidRPr="00503860">
        <w:t xml:space="preserve">t is important </w:t>
      </w:r>
      <w:r w:rsidR="00CC6331">
        <w:t xml:space="preserve">for operators and regulators </w:t>
      </w:r>
      <w:r w:rsidRPr="00503860">
        <w:t>to identify the segments and their information preferences so as to promote public transport use.</w:t>
      </w:r>
    </w:p>
    <w:p w14:paraId="0E8F12A8" w14:textId="402E027B" w:rsidR="004F31C9" w:rsidRPr="00503860" w:rsidRDefault="004F31C9" w:rsidP="002752AD">
      <w:pPr>
        <w:spacing w:after="120"/>
      </w:pPr>
      <w:r w:rsidRPr="00503860">
        <w:t xml:space="preserve">This paper </w:t>
      </w:r>
      <w:r w:rsidR="00C32A32">
        <w:t xml:space="preserve">addresses this important issue by presenting the results of an </w:t>
      </w:r>
      <w:r w:rsidRPr="00503860">
        <w:t xml:space="preserve">internet survey of the public’s awareness and usage of public transport information. The paper </w:t>
      </w:r>
      <w:r w:rsidR="00C32A32">
        <w:t xml:space="preserve">looks at awareness and usage of information sources and how this varies by stage of journey and frequency of usage of </w:t>
      </w:r>
      <w:r w:rsidR="00C32A32">
        <w:lastRenderedPageBreak/>
        <w:t>public transport</w:t>
      </w:r>
      <w:r w:rsidRPr="00503860">
        <w:t xml:space="preserve">. </w:t>
      </w:r>
      <w:r w:rsidR="00C32A32">
        <w:t xml:space="preserve">Factor analysis is used to identify segments of customers by attitudes towards public transport and usage of information sources. These results are used to model how these factors relate to overall satisfaction with public transport journeys. </w:t>
      </w:r>
      <w:r w:rsidRPr="00503860">
        <w:t>The paper provides a reference for other states in Australia as to the value of different types of information.</w:t>
      </w:r>
    </w:p>
    <w:p w14:paraId="21CB7500" w14:textId="77777777" w:rsidR="00F00241" w:rsidRPr="00503860" w:rsidRDefault="00F2676F" w:rsidP="002752AD">
      <w:pPr>
        <w:pStyle w:val="SectionHeadingLevel1"/>
        <w:spacing w:after="120"/>
      </w:pPr>
      <w:r w:rsidRPr="00503860">
        <w:t>1</w:t>
      </w:r>
      <w:r w:rsidR="00A67925" w:rsidRPr="00503860">
        <w:t>.</w:t>
      </w:r>
      <w:r w:rsidR="005327E9" w:rsidRPr="00503860">
        <w:t xml:space="preserve"> </w:t>
      </w:r>
      <w:r w:rsidR="00997BA4" w:rsidRPr="00503860">
        <w:t>Introduction</w:t>
      </w:r>
    </w:p>
    <w:p w14:paraId="3A14B0CF" w14:textId="3FF03AF8" w:rsidR="00253588" w:rsidRPr="00503860" w:rsidRDefault="003A0FDA" w:rsidP="002752AD">
      <w:pPr>
        <w:spacing w:after="120"/>
      </w:pPr>
      <w:r w:rsidRPr="00503860">
        <w:t>Public transport information provision can be considered essential for informing potential travellers about the options available to them</w:t>
      </w:r>
      <w:r w:rsidR="00253588" w:rsidRPr="00503860">
        <w:t xml:space="preserve">. Information is also essential for informing public transport users prior to their trips about the timings and options available to them as well as to help users anticipate or overcome disruptions during their travel. Users may also require </w:t>
      </w:r>
      <w:bookmarkStart w:id="0" w:name="_GoBack"/>
      <w:bookmarkEnd w:id="0"/>
      <w:r w:rsidR="00253588" w:rsidRPr="00503860">
        <w:t xml:space="preserve">information on how to reach their ultimate destination after arriving at their </w:t>
      </w:r>
      <w:r w:rsidR="001F4BB9">
        <w:t>final</w:t>
      </w:r>
      <w:r w:rsidR="00C32A32">
        <w:t xml:space="preserve"> </w:t>
      </w:r>
      <w:r w:rsidR="00253588" w:rsidRPr="00503860">
        <w:t xml:space="preserve">bus stop or railway station, particularly where a trip is not part of their regular routine. </w:t>
      </w:r>
    </w:p>
    <w:p w14:paraId="1F86A78D" w14:textId="61CA2A66" w:rsidR="000E4765" w:rsidRPr="00503860" w:rsidRDefault="00253588" w:rsidP="002752AD">
      <w:pPr>
        <w:spacing w:after="120"/>
      </w:pPr>
      <w:r w:rsidRPr="00503860">
        <w:t>Sources of information can be divided into two types</w:t>
      </w:r>
      <w:r w:rsidR="002E4625" w:rsidRPr="00503860">
        <w:t>:</w:t>
      </w:r>
      <w:r w:rsidRPr="00503860">
        <w:t xml:space="preserve"> </w:t>
      </w:r>
      <w:r w:rsidR="002E4625" w:rsidRPr="00503860">
        <w:t>F</w:t>
      </w:r>
      <w:r w:rsidRPr="00503860">
        <w:t xml:space="preserve">ormal information provided by public transport operators or </w:t>
      </w:r>
      <w:r w:rsidR="002E4625" w:rsidRPr="00503860">
        <w:t xml:space="preserve">government authorities such as Transport for NSW and informal information provided by acquaintances, other public transport users or </w:t>
      </w:r>
      <w:r w:rsidR="00904294">
        <w:t xml:space="preserve">a </w:t>
      </w:r>
      <w:r w:rsidR="00904294" w:rsidRPr="00503860">
        <w:t>t</w:t>
      </w:r>
      <w:r w:rsidR="00904294">
        <w:t>raveller’s</w:t>
      </w:r>
      <w:r w:rsidR="00904294" w:rsidRPr="00503860">
        <w:t xml:space="preserve"> </w:t>
      </w:r>
      <w:r w:rsidR="002E4625" w:rsidRPr="00503860">
        <w:t xml:space="preserve">own personal experience. </w:t>
      </w:r>
      <w:r w:rsidR="000E4765" w:rsidRPr="00503860">
        <w:t>The traditional sources of formal public transport information are fading in importance as operators reduce the availability of printed timetables</w:t>
      </w:r>
      <w:r w:rsidR="00904294">
        <w:t>.</w:t>
      </w:r>
      <w:r w:rsidR="000E4765" w:rsidRPr="00503860">
        <w:t xml:space="preserve"> </w:t>
      </w:r>
      <w:r w:rsidR="00904294">
        <w:t>Simultaneously,</w:t>
      </w:r>
      <w:r w:rsidR="000E4765" w:rsidRPr="00503860">
        <w:t xml:space="preserve"> s</w:t>
      </w:r>
      <w:r w:rsidR="002E4625" w:rsidRPr="00503860">
        <w:t xml:space="preserve">ocial media is playing an increasingly important role as both </w:t>
      </w:r>
      <w:r w:rsidR="009705BD" w:rsidRPr="00503860">
        <w:t>f</w:t>
      </w:r>
      <w:r w:rsidR="002E4625" w:rsidRPr="00503860">
        <w:t xml:space="preserve">ormal </w:t>
      </w:r>
      <w:r w:rsidR="009705BD" w:rsidRPr="00503860">
        <w:t xml:space="preserve">and </w:t>
      </w:r>
      <w:r w:rsidR="002E4625" w:rsidRPr="00503860">
        <w:t>informal source</w:t>
      </w:r>
      <w:r w:rsidR="009705BD" w:rsidRPr="00503860">
        <w:t>s of</w:t>
      </w:r>
      <w:r w:rsidR="000E4765" w:rsidRPr="00503860">
        <w:t xml:space="preserve"> public transport information (Papangelis et al. 2016)</w:t>
      </w:r>
      <w:r w:rsidR="009705BD" w:rsidRPr="00503860">
        <w:t>. Furthermore</w:t>
      </w:r>
      <w:r w:rsidR="00904294">
        <w:t>,</w:t>
      </w:r>
      <w:r w:rsidR="000E4765" w:rsidRPr="00503860">
        <w:t xml:space="preserve"> hybrid forms such as privately created apps that rely on official timetable information </w:t>
      </w:r>
      <w:r w:rsidR="00904294">
        <w:t>are also increasing in prominence.</w:t>
      </w:r>
    </w:p>
    <w:p w14:paraId="213AF977" w14:textId="77777777" w:rsidR="00BD1B30" w:rsidRDefault="00BD1B30">
      <w:pPr>
        <w:spacing w:after="0"/>
        <w:jc w:val="left"/>
      </w:pPr>
      <w:r>
        <w:br w:type="page"/>
      </w:r>
    </w:p>
    <w:p w14:paraId="15543CCC" w14:textId="1A826592" w:rsidR="00C64BE2" w:rsidRPr="00503860" w:rsidRDefault="000E4765" w:rsidP="00085D72">
      <w:pPr>
        <w:spacing w:after="120"/>
      </w:pPr>
      <w:r w:rsidRPr="00503860">
        <w:lastRenderedPageBreak/>
        <w:t xml:space="preserve">This paper looks at what sources of information are being used in Sydney </w:t>
      </w:r>
      <w:r w:rsidR="00904294">
        <w:t>and how this varies by frequency of transport usage and stage of journey.</w:t>
      </w:r>
      <w:r w:rsidRPr="00503860">
        <w:t xml:space="preserve"> </w:t>
      </w:r>
      <w:r w:rsidR="00904294">
        <w:t>The paper also estimates the</w:t>
      </w:r>
      <w:r w:rsidRPr="00503860">
        <w:t xml:space="preserve"> relationship between the use of these information sources and overall satisfaction with the public transport journey. </w:t>
      </w:r>
      <w:r w:rsidR="00085D72">
        <w:t xml:space="preserve">The aim is to identify whether </w:t>
      </w:r>
      <w:r w:rsidR="00085D72" w:rsidRPr="00503860">
        <w:t xml:space="preserve">information </w:t>
      </w:r>
      <w:r w:rsidR="00085D72">
        <w:t xml:space="preserve">preferences and usage differ between customer segments and at different stages of the journey as an evidence base for operators and regulators </w:t>
      </w:r>
      <w:r w:rsidR="00085D72" w:rsidRPr="00503860">
        <w:t xml:space="preserve">to identify </w:t>
      </w:r>
      <w:r w:rsidR="00085D72">
        <w:t>such</w:t>
      </w:r>
      <w:r w:rsidR="00085D72" w:rsidRPr="00503860">
        <w:t xml:space="preserve"> segments and their information </w:t>
      </w:r>
      <w:r w:rsidR="00085D72">
        <w:t>needs</w:t>
      </w:r>
      <w:r w:rsidR="00085D72" w:rsidRPr="00503860">
        <w:t xml:space="preserve"> so as to promote public transport use.</w:t>
      </w:r>
      <w:r w:rsidR="00904294">
        <w:t xml:space="preserve"> </w:t>
      </w:r>
      <w:r w:rsidR="00FE3FE5">
        <w:t xml:space="preserve">The success of information provision was measured in two ways, first by the overall satisfaction with the public transport trip to see how important information was in the overall picture and secondly by the overall satisfaction of information provision for the trip to focus in more specifically on information. </w:t>
      </w:r>
      <w:r w:rsidR="00904294">
        <w:t>This research adds to the literature on the soft factors (which include information provision) by providing a more nuanced look at the sources of information used and their importance.</w:t>
      </w:r>
    </w:p>
    <w:p w14:paraId="53081610" w14:textId="0D74C124" w:rsidR="000E4765" w:rsidRPr="00503860" w:rsidRDefault="009705BD">
      <w:pPr>
        <w:spacing w:after="120"/>
      </w:pPr>
      <w:r w:rsidRPr="00503860">
        <w:t xml:space="preserve">The paper is structured as follows. The next section </w:t>
      </w:r>
      <w:r w:rsidR="00187B80">
        <w:t xml:space="preserve">provides context for this paper in terms of the Sydney Metropolitan area and recent developments in information provision in the Sydney Public Transport </w:t>
      </w:r>
      <w:r w:rsidR="00187B80" w:rsidRPr="00F3320C">
        <w:t>system. Section 3 places examines the academic literature on information provision and usage within the broader literature on soft factors and identifies some relevant research questions.</w:t>
      </w:r>
      <w:r w:rsidRPr="00F3320C">
        <w:t xml:space="preserve"> Section 4 discusses the survey that was run to gather data on how Sydney residents use public transport information</w:t>
      </w:r>
      <w:r w:rsidR="00187B80" w:rsidRPr="00F3320C">
        <w:t xml:space="preserve"> and the methodology for the modelling work undertaken. The survey results on awareness and usage of public transport information are presented in Section 5</w:t>
      </w:r>
      <w:r w:rsidR="00F3320C" w:rsidRPr="00F3320C">
        <w:t xml:space="preserve">. </w:t>
      </w:r>
      <w:r w:rsidR="00F3320C" w:rsidRPr="00CC1384">
        <w:t>Section 6 shows the factor analysis used to detect different travel attitudes. Section 7 presents the modelling technique used</w:t>
      </w:r>
      <w:r w:rsidR="00942D77" w:rsidRPr="00CC1384">
        <w:t>, which includes the results of the factor analysis</w:t>
      </w:r>
      <w:r w:rsidR="00F3320C" w:rsidRPr="00CC1384">
        <w:t xml:space="preserve"> and Section 8 the results of the models. Section 9 discusses the main conclusions of this study as well as the limitations and areas for future research.</w:t>
      </w:r>
      <w:r w:rsidR="006834CF">
        <w:t xml:space="preserve"> </w:t>
      </w:r>
    </w:p>
    <w:p w14:paraId="6376DCC5" w14:textId="7D4ACA90" w:rsidR="006834CF" w:rsidRDefault="006834CF" w:rsidP="006834CF">
      <w:pPr>
        <w:pStyle w:val="SectionHeadingLevel1"/>
        <w:spacing w:after="120"/>
      </w:pPr>
      <w:r>
        <w:t>2</w:t>
      </w:r>
      <w:r w:rsidRPr="00503860">
        <w:t>. The Sydney Context</w:t>
      </w:r>
    </w:p>
    <w:p w14:paraId="73607DAE" w14:textId="6C4A3652" w:rsidR="002A6BB0" w:rsidRPr="00085D72" w:rsidRDefault="002A6BB0" w:rsidP="00C42295">
      <w:r>
        <w:t xml:space="preserve">This paper has chosen to use the </w:t>
      </w:r>
      <w:r w:rsidR="0088361A">
        <w:t xml:space="preserve">Greater </w:t>
      </w:r>
      <w:r>
        <w:t xml:space="preserve">Sydney Metropolitan region as the study area with the internet survey </w:t>
      </w:r>
      <w:r w:rsidR="0088361A">
        <w:t xml:space="preserve">only open to residents of this region. Section 2.1 describes the study area whilst </w:t>
      </w:r>
      <w:r w:rsidR="0088361A">
        <w:lastRenderedPageBreak/>
        <w:t>Section 2.2 provides context for this paper by discussing recent developments in public transport information provision in Sydney.</w:t>
      </w:r>
    </w:p>
    <w:p w14:paraId="620057FE" w14:textId="3949F9E3" w:rsidR="006834CF" w:rsidRPr="00503860" w:rsidRDefault="006834CF" w:rsidP="006834CF">
      <w:pPr>
        <w:pStyle w:val="SectionHeadingLevel2"/>
        <w:spacing w:after="120"/>
      </w:pPr>
      <w:r>
        <w:t>2</w:t>
      </w:r>
      <w:r w:rsidRPr="00503860">
        <w:t>.1. Description of study area</w:t>
      </w:r>
    </w:p>
    <w:p w14:paraId="423C90BA" w14:textId="21D47E1D" w:rsidR="006834CF" w:rsidRDefault="00FE6B18" w:rsidP="006834CF">
      <w:pPr>
        <w:spacing w:after="120"/>
      </w:pPr>
      <w:r>
        <w:fldChar w:fldCharType="begin"/>
      </w:r>
      <w:r>
        <w:instrText xml:space="preserve"> REF _Ref461700286 \h </w:instrText>
      </w:r>
      <w:r>
        <w:fldChar w:fldCharType="separate"/>
      </w:r>
      <w:r w:rsidR="00261069">
        <w:t xml:space="preserve">Table </w:t>
      </w:r>
      <w:r w:rsidR="00261069">
        <w:rPr>
          <w:noProof/>
        </w:rPr>
        <w:t>1</w:t>
      </w:r>
      <w:r>
        <w:fldChar w:fldCharType="end"/>
      </w:r>
      <w:r>
        <w:t xml:space="preserve"> </w:t>
      </w:r>
      <w:r w:rsidR="0011068F">
        <w:t>provides a summary of the passenger transport task in t</w:t>
      </w:r>
      <w:r w:rsidR="0088361A">
        <w:t>he Greater Sydney Metropolitan</w:t>
      </w:r>
      <w:r w:rsidR="006834CF" w:rsidRPr="00503860">
        <w:t xml:space="preserve"> region </w:t>
      </w:r>
      <w:r w:rsidR="0011068F">
        <w:t xml:space="preserve">which </w:t>
      </w:r>
      <w:r w:rsidR="0088361A">
        <w:t>has an estimated</w:t>
      </w:r>
      <w:r w:rsidR="006834CF" w:rsidRPr="00503860">
        <w:t xml:space="preserve"> population of 4,921,000 </w:t>
      </w:r>
      <w:r w:rsidR="0088361A">
        <w:t>at</w:t>
      </w:r>
      <w:r w:rsidR="006834CF" w:rsidRPr="00503860">
        <w:t xml:space="preserve"> July 2015 (ABS 2016). In 2011, 12.1 per</w:t>
      </w:r>
      <w:r w:rsidR="006834CF">
        <w:t xml:space="preserve"> </w:t>
      </w:r>
      <w:r w:rsidR="006834CF" w:rsidRPr="00503860">
        <w:t>cent of households in this region did not have a motor vehicle (ABS 2013) which is a greater proportion of households than Greater Melbourne (9.1 per cent) or Australia as a whole (8.6 per cent). As a result Sydney has a higher reliance on public transport than other Australian metropolitan areas.</w:t>
      </w:r>
      <w:r w:rsidR="0011068F">
        <w:t xml:space="preserve"> </w:t>
      </w:r>
    </w:p>
    <w:p w14:paraId="7BB08E05" w14:textId="48452858" w:rsidR="0011068F" w:rsidRPr="00503860" w:rsidRDefault="00FE6B18" w:rsidP="006834CF">
      <w:pPr>
        <w:spacing w:after="120"/>
      </w:pPr>
      <w:r>
        <w:fldChar w:fldCharType="begin"/>
      </w:r>
      <w:r>
        <w:instrText xml:space="preserve"> REF _Ref461700286 \h </w:instrText>
      </w:r>
      <w:r>
        <w:fldChar w:fldCharType="separate"/>
      </w:r>
      <w:r w:rsidR="00261069">
        <w:t xml:space="preserve">Table </w:t>
      </w:r>
      <w:r w:rsidR="00261069">
        <w:rPr>
          <w:noProof/>
        </w:rPr>
        <w:t>1</w:t>
      </w:r>
      <w:r>
        <w:fldChar w:fldCharType="end"/>
      </w:r>
      <w:r w:rsidR="0011068F">
        <w:t xml:space="preserve"> shows that bus and heavy rail networks are of equal importance in terms of the number of passengers carried but rail is more important on a passenger kilometre basis reflecting the longer average travel distances for rail. </w:t>
      </w:r>
    </w:p>
    <w:p w14:paraId="1D15FE31" w14:textId="77777777" w:rsidR="0088361A" w:rsidRDefault="0088361A">
      <w:pPr>
        <w:spacing w:after="0"/>
        <w:jc w:val="left"/>
        <w:rPr>
          <w:b/>
        </w:rPr>
      </w:pPr>
      <w:r>
        <w:rPr>
          <w:b/>
        </w:rPr>
        <w:br w:type="page"/>
      </w:r>
    </w:p>
    <w:p w14:paraId="2BE496B3" w14:textId="21E763BA" w:rsidR="006834CF" w:rsidRPr="00FE6B18" w:rsidRDefault="00FE6B18" w:rsidP="00FB44F6">
      <w:pPr>
        <w:pStyle w:val="Caption"/>
        <w:keepNext/>
        <w:jc w:val="center"/>
      </w:pPr>
      <w:bookmarkStart w:id="1" w:name="_Ref461700286"/>
      <w:r>
        <w:lastRenderedPageBreak/>
        <w:t xml:space="preserve">Table </w:t>
      </w:r>
      <w:r w:rsidR="00FA0377">
        <w:fldChar w:fldCharType="begin"/>
      </w:r>
      <w:r w:rsidR="00FA0377">
        <w:instrText xml:space="preserve"> SEQ Table \* ARABIC </w:instrText>
      </w:r>
      <w:r w:rsidR="00FA0377">
        <w:fldChar w:fldCharType="separate"/>
      </w:r>
      <w:r w:rsidR="00261069">
        <w:rPr>
          <w:noProof/>
        </w:rPr>
        <w:t>1</w:t>
      </w:r>
      <w:r w:rsidR="00FA0377">
        <w:rPr>
          <w:noProof/>
        </w:rPr>
        <w:fldChar w:fldCharType="end"/>
      </w:r>
      <w:bookmarkEnd w:id="1"/>
      <w:r>
        <w:t xml:space="preserve">: </w:t>
      </w:r>
      <w:r w:rsidR="00690FF8" w:rsidRPr="00FE6B18">
        <w:t>Transport</w:t>
      </w:r>
      <w:r w:rsidR="006834CF" w:rsidRPr="00FE6B18">
        <w:t xml:space="preserve"> usage in Sydney</w:t>
      </w:r>
      <w:r w:rsidR="0011068F" w:rsidRPr="00FE6B18">
        <w:t xml:space="preserve"> for 2013</w:t>
      </w:r>
    </w:p>
    <w:tbl>
      <w:tblPr>
        <w:tblStyle w:val="ListTable3"/>
        <w:tblpPr w:leftFromText="180" w:rightFromText="180" w:vertAnchor="text" w:tblpXSpec="center" w:tblpY="1"/>
        <w:tblOverlap w:val="never"/>
        <w:tblW w:w="5805" w:type="dxa"/>
        <w:tblLook w:val="04A0" w:firstRow="1" w:lastRow="0" w:firstColumn="1" w:lastColumn="0" w:noHBand="0" w:noVBand="1"/>
      </w:tblPr>
      <w:tblGrid>
        <w:gridCol w:w="4380"/>
        <w:gridCol w:w="1425"/>
      </w:tblGrid>
      <w:tr w:rsidR="00690FF8" w:rsidRPr="00503860" w14:paraId="198AAFD6" w14:textId="77777777" w:rsidTr="00FB44F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380" w:type="dxa"/>
            <w:tcBorders>
              <w:bottom w:val="single" w:sz="4" w:space="0" w:color="000000" w:themeColor="text1"/>
            </w:tcBorders>
          </w:tcPr>
          <w:p w14:paraId="7B760C98" w14:textId="77777777" w:rsidR="00690FF8" w:rsidRPr="00503860" w:rsidRDefault="00690FF8" w:rsidP="0011068F">
            <w:pPr>
              <w:spacing w:after="120"/>
            </w:pPr>
          </w:p>
        </w:tc>
        <w:tc>
          <w:tcPr>
            <w:tcW w:w="1425" w:type="dxa"/>
            <w:tcBorders>
              <w:bottom w:val="single" w:sz="4" w:space="0" w:color="000000" w:themeColor="text1"/>
            </w:tcBorders>
          </w:tcPr>
          <w:p w14:paraId="7ACE0C91" w14:textId="77777777" w:rsidR="00690FF8" w:rsidRPr="00503860" w:rsidRDefault="00690FF8" w:rsidP="0011068F">
            <w:pPr>
              <w:spacing w:after="120"/>
              <w:jc w:val="center"/>
              <w:cnfStyle w:val="100000000000" w:firstRow="1" w:lastRow="0" w:firstColumn="0" w:lastColumn="0" w:oddVBand="0" w:evenVBand="0" w:oddHBand="0" w:evenHBand="0" w:firstRowFirstColumn="0" w:firstRowLastColumn="0" w:lastRowFirstColumn="0" w:lastRowLastColumn="0"/>
            </w:pPr>
            <w:r w:rsidRPr="00503860">
              <w:t>Sydney</w:t>
            </w:r>
          </w:p>
        </w:tc>
      </w:tr>
      <w:tr w:rsidR="00690FF8" w:rsidRPr="00503860" w14:paraId="118F8BBD" w14:textId="77777777" w:rsidTr="00FB44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80" w:type="dxa"/>
            <w:tcBorders>
              <w:right w:val="single" w:sz="4" w:space="0" w:color="auto"/>
            </w:tcBorders>
            <w:vAlign w:val="center"/>
          </w:tcPr>
          <w:p w14:paraId="78887284" w14:textId="77777777" w:rsidR="00690FF8" w:rsidRPr="00503860" w:rsidRDefault="00690FF8" w:rsidP="0011068F">
            <w:pPr>
              <w:spacing w:after="120"/>
              <w:jc w:val="left"/>
              <w:rPr>
                <w:rFonts w:ascii="ArialMT" w:hAnsi="ArialMT"/>
              </w:rPr>
            </w:pPr>
            <w:r w:rsidRPr="00503860">
              <w:rPr>
                <w:rFonts w:ascii="ArialMT" w:hAnsi="ArialMT"/>
              </w:rPr>
              <w:t>Metropolitan population</w:t>
            </w:r>
          </w:p>
        </w:tc>
        <w:tc>
          <w:tcPr>
            <w:tcW w:w="1425" w:type="dxa"/>
            <w:tcBorders>
              <w:right w:val="single" w:sz="4" w:space="0" w:color="auto"/>
            </w:tcBorders>
            <w:vAlign w:val="center"/>
          </w:tcPr>
          <w:p w14:paraId="259E20A0" w14:textId="77777777" w:rsidR="00690FF8" w:rsidRPr="00503860" w:rsidRDefault="00690FF8" w:rsidP="0011068F">
            <w:pPr>
              <w:spacing w:after="120"/>
              <w:jc w:val="right"/>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color w:val="000000"/>
              </w:rPr>
              <w:t>4757.1</w:t>
            </w:r>
          </w:p>
        </w:tc>
      </w:tr>
      <w:tr w:rsidR="00690FF8" w:rsidRPr="00503860" w14:paraId="173D0CEB" w14:textId="77777777" w:rsidTr="00FB44F6">
        <w:tc>
          <w:tcPr>
            <w:cnfStyle w:val="001000000000" w:firstRow="0" w:lastRow="0" w:firstColumn="1" w:lastColumn="0" w:oddVBand="0" w:evenVBand="0" w:oddHBand="0" w:evenHBand="0" w:firstRowFirstColumn="0" w:firstRowLastColumn="0" w:lastRowFirstColumn="0" w:lastRowLastColumn="0"/>
            <w:tcW w:w="4380" w:type="dxa"/>
            <w:tcBorders>
              <w:top w:val="single" w:sz="4" w:space="0" w:color="000000" w:themeColor="text1"/>
              <w:bottom w:val="single" w:sz="4" w:space="0" w:color="000000" w:themeColor="text1"/>
              <w:right w:val="single" w:sz="4" w:space="0" w:color="auto"/>
            </w:tcBorders>
            <w:vAlign w:val="center"/>
          </w:tcPr>
          <w:p w14:paraId="4AF090D3" w14:textId="77777777" w:rsidR="00690FF8" w:rsidRPr="00503860" w:rsidRDefault="00690FF8" w:rsidP="0011068F">
            <w:pPr>
              <w:spacing w:after="120"/>
              <w:jc w:val="left"/>
              <w:rPr>
                <w:rFonts w:ascii="ArialMT" w:hAnsi="ArialMT"/>
              </w:rPr>
            </w:pPr>
            <w:r w:rsidRPr="00503860">
              <w:rPr>
                <w:rFonts w:ascii="ArialMT" w:hAnsi="ArialMT"/>
              </w:rPr>
              <w:t>Total trips by public transport (millions)</w:t>
            </w:r>
          </w:p>
        </w:tc>
        <w:tc>
          <w:tcPr>
            <w:tcW w:w="1425" w:type="dxa"/>
            <w:tcBorders>
              <w:top w:val="single" w:sz="4" w:space="0" w:color="000000" w:themeColor="text1"/>
              <w:bottom w:val="single" w:sz="4" w:space="0" w:color="000000" w:themeColor="text1"/>
              <w:right w:val="single" w:sz="4" w:space="0" w:color="auto"/>
            </w:tcBorders>
            <w:vAlign w:val="center"/>
          </w:tcPr>
          <w:p w14:paraId="09F0CD37" w14:textId="77777777" w:rsidR="00690FF8" w:rsidRPr="00503860" w:rsidRDefault="00690FF8" w:rsidP="0011068F">
            <w:pPr>
              <w:spacing w:after="120"/>
              <w:jc w:val="right"/>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color w:val="000000"/>
              </w:rPr>
              <w:t>635.4</w:t>
            </w:r>
          </w:p>
        </w:tc>
      </w:tr>
      <w:tr w:rsidR="00690FF8" w:rsidRPr="00503860" w14:paraId="22CE4648" w14:textId="77777777" w:rsidTr="00FB44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80" w:type="dxa"/>
            <w:tcBorders>
              <w:right w:val="single" w:sz="4" w:space="0" w:color="auto"/>
            </w:tcBorders>
            <w:vAlign w:val="center"/>
          </w:tcPr>
          <w:p w14:paraId="1C2552D6" w14:textId="77777777" w:rsidR="00690FF8" w:rsidRPr="00503860" w:rsidRDefault="00690FF8" w:rsidP="0011068F">
            <w:pPr>
              <w:spacing w:after="120"/>
              <w:jc w:val="left"/>
              <w:rPr>
                <w:rFonts w:ascii="ArialMT" w:hAnsi="ArialMT"/>
              </w:rPr>
            </w:pPr>
            <w:r w:rsidRPr="00503860">
              <w:rPr>
                <w:rFonts w:ascii="ArialMT" w:hAnsi="ArialMT"/>
              </w:rPr>
              <w:t xml:space="preserve">   Of which heavy rail</w:t>
            </w:r>
          </w:p>
        </w:tc>
        <w:tc>
          <w:tcPr>
            <w:tcW w:w="1425" w:type="dxa"/>
            <w:tcBorders>
              <w:right w:val="single" w:sz="4" w:space="0" w:color="auto"/>
            </w:tcBorders>
            <w:vAlign w:val="center"/>
          </w:tcPr>
          <w:p w14:paraId="5EE7AFCF" w14:textId="77777777" w:rsidR="00690FF8" w:rsidRPr="00503860" w:rsidRDefault="00690FF8" w:rsidP="0011068F">
            <w:pPr>
              <w:spacing w:after="120"/>
              <w:jc w:val="right"/>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color w:val="000000"/>
              </w:rPr>
              <w:t>306.2</w:t>
            </w:r>
          </w:p>
        </w:tc>
      </w:tr>
      <w:tr w:rsidR="00690FF8" w:rsidRPr="00503860" w14:paraId="412807E7" w14:textId="77777777" w:rsidTr="00FB44F6">
        <w:tc>
          <w:tcPr>
            <w:cnfStyle w:val="001000000000" w:firstRow="0" w:lastRow="0" w:firstColumn="1" w:lastColumn="0" w:oddVBand="0" w:evenVBand="0" w:oddHBand="0" w:evenHBand="0" w:firstRowFirstColumn="0" w:firstRowLastColumn="0" w:lastRowFirstColumn="0" w:lastRowLastColumn="0"/>
            <w:tcW w:w="4380" w:type="dxa"/>
            <w:tcBorders>
              <w:top w:val="single" w:sz="4" w:space="0" w:color="000000" w:themeColor="text1"/>
              <w:bottom w:val="single" w:sz="4" w:space="0" w:color="000000" w:themeColor="text1"/>
              <w:right w:val="single" w:sz="4" w:space="0" w:color="auto"/>
            </w:tcBorders>
            <w:vAlign w:val="center"/>
          </w:tcPr>
          <w:p w14:paraId="5E6B0FE5" w14:textId="77777777" w:rsidR="00690FF8" w:rsidRPr="00503860" w:rsidRDefault="00690FF8" w:rsidP="0011068F">
            <w:pPr>
              <w:spacing w:after="120"/>
              <w:jc w:val="left"/>
              <w:rPr>
                <w:rFonts w:ascii="ArialMT" w:hAnsi="ArialMT"/>
              </w:rPr>
            </w:pPr>
            <w:r w:rsidRPr="00503860">
              <w:rPr>
                <w:rFonts w:ascii="ArialMT" w:hAnsi="ArialMT"/>
              </w:rPr>
              <w:t xml:space="preserve">   Of which bus</w:t>
            </w:r>
          </w:p>
        </w:tc>
        <w:tc>
          <w:tcPr>
            <w:tcW w:w="1425" w:type="dxa"/>
            <w:tcBorders>
              <w:top w:val="single" w:sz="4" w:space="0" w:color="000000" w:themeColor="text1"/>
              <w:bottom w:val="single" w:sz="4" w:space="0" w:color="000000" w:themeColor="text1"/>
              <w:right w:val="single" w:sz="4" w:space="0" w:color="auto"/>
            </w:tcBorders>
            <w:vAlign w:val="center"/>
          </w:tcPr>
          <w:p w14:paraId="4C4DB8EE" w14:textId="77777777" w:rsidR="00690FF8" w:rsidRPr="00503860" w:rsidRDefault="00690FF8" w:rsidP="0011068F">
            <w:pPr>
              <w:spacing w:after="120"/>
              <w:jc w:val="right"/>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color w:val="000000"/>
              </w:rPr>
              <w:t>307.1</w:t>
            </w:r>
          </w:p>
        </w:tc>
      </w:tr>
      <w:tr w:rsidR="00690FF8" w:rsidRPr="00503860" w14:paraId="440F6E8D" w14:textId="77777777" w:rsidTr="00FB44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80" w:type="dxa"/>
            <w:tcBorders>
              <w:right w:val="single" w:sz="4" w:space="0" w:color="auto"/>
            </w:tcBorders>
            <w:vAlign w:val="center"/>
          </w:tcPr>
          <w:p w14:paraId="37C40A8D" w14:textId="77777777" w:rsidR="00690FF8" w:rsidRPr="00503860" w:rsidRDefault="00690FF8" w:rsidP="0011068F">
            <w:pPr>
              <w:spacing w:after="120"/>
              <w:jc w:val="left"/>
              <w:rPr>
                <w:rFonts w:ascii="ArialMT" w:hAnsi="ArialMT"/>
              </w:rPr>
            </w:pPr>
            <w:r w:rsidRPr="00503860">
              <w:rPr>
                <w:rFonts w:ascii="ArialMT" w:hAnsi="ArialMT"/>
              </w:rPr>
              <w:t>Car passenger kilometres (billions)</w:t>
            </w:r>
          </w:p>
        </w:tc>
        <w:tc>
          <w:tcPr>
            <w:tcW w:w="1425" w:type="dxa"/>
            <w:tcBorders>
              <w:right w:val="single" w:sz="4" w:space="0" w:color="auto"/>
            </w:tcBorders>
            <w:vAlign w:val="center"/>
          </w:tcPr>
          <w:p w14:paraId="76D590B2" w14:textId="77777777" w:rsidR="00690FF8" w:rsidRPr="00503860" w:rsidRDefault="00690FF8" w:rsidP="0011068F">
            <w:pPr>
              <w:spacing w:after="120"/>
              <w:jc w:val="right"/>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color w:val="000000"/>
              </w:rPr>
              <w:t>45.7</w:t>
            </w:r>
          </w:p>
        </w:tc>
      </w:tr>
      <w:tr w:rsidR="00690FF8" w:rsidRPr="00503860" w14:paraId="6529ACE4" w14:textId="77777777" w:rsidTr="00FB44F6">
        <w:tc>
          <w:tcPr>
            <w:cnfStyle w:val="001000000000" w:firstRow="0" w:lastRow="0" w:firstColumn="1" w:lastColumn="0" w:oddVBand="0" w:evenVBand="0" w:oddHBand="0" w:evenHBand="0" w:firstRowFirstColumn="0" w:firstRowLastColumn="0" w:lastRowFirstColumn="0" w:lastRowLastColumn="0"/>
            <w:tcW w:w="4380" w:type="dxa"/>
            <w:tcBorders>
              <w:top w:val="single" w:sz="4" w:space="0" w:color="000000" w:themeColor="text1"/>
              <w:bottom w:val="single" w:sz="4" w:space="0" w:color="000000" w:themeColor="text1"/>
              <w:right w:val="single" w:sz="4" w:space="0" w:color="auto"/>
            </w:tcBorders>
            <w:vAlign w:val="center"/>
          </w:tcPr>
          <w:p w14:paraId="1F10FB67" w14:textId="77777777" w:rsidR="00690FF8" w:rsidRPr="00503860" w:rsidRDefault="00690FF8" w:rsidP="0011068F">
            <w:pPr>
              <w:spacing w:after="120"/>
              <w:jc w:val="left"/>
              <w:rPr>
                <w:rFonts w:ascii="ArialMT" w:hAnsi="ArialMT"/>
              </w:rPr>
            </w:pPr>
            <w:r w:rsidRPr="00503860">
              <w:rPr>
                <w:rFonts w:ascii="ArialMT" w:hAnsi="ArialMT"/>
              </w:rPr>
              <w:t>Public transport trips per person</w:t>
            </w:r>
          </w:p>
        </w:tc>
        <w:tc>
          <w:tcPr>
            <w:tcW w:w="1425" w:type="dxa"/>
            <w:tcBorders>
              <w:top w:val="single" w:sz="4" w:space="0" w:color="000000" w:themeColor="text1"/>
              <w:bottom w:val="single" w:sz="4" w:space="0" w:color="000000" w:themeColor="text1"/>
              <w:right w:val="single" w:sz="4" w:space="0" w:color="auto"/>
            </w:tcBorders>
            <w:vAlign w:val="center"/>
          </w:tcPr>
          <w:p w14:paraId="698972A3" w14:textId="77777777" w:rsidR="00690FF8" w:rsidRPr="00503860" w:rsidRDefault="00690FF8" w:rsidP="0011068F">
            <w:pPr>
              <w:spacing w:after="120"/>
              <w:jc w:val="right"/>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color w:val="000000"/>
              </w:rPr>
              <w:t>133.6</w:t>
            </w:r>
          </w:p>
        </w:tc>
      </w:tr>
      <w:tr w:rsidR="00690FF8" w:rsidRPr="00503860" w14:paraId="2F2B1B1C" w14:textId="77777777" w:rsidTr="00FB44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80" w:type="dxa"/>
            <w:tcBorders>
              <w:right w:val="single" w:sz="4" w:space="0" w:color="auto"/>
            </w:tcBorders>
            <w:vAlign w:val="center"/>
          </w:tcPr>
          <w:p w14:paraId="0ADAA5AF" w14:textId="77777777" w:rsidR="00690FF8" w:rsidRPr="00503860" w:rsidRDefault="00690FF8" w:rsidP="0011068F">
            <w:pPr>
              <w:spacing w:after="120"/>
              <w:jc w:val="left"/>
              <w:rPr>
                <w:rFonts w:ascii="ArialMT" w:hAnsi="ArialMT"/>
              </w:rPr>
            </w:pPr>
            <w:r w:rsidRPr="00503860">
              <w:rPr>
                <w:rFonts w:ascii="ArialMT" w:hAnsi="ArialMT"/>
              </w:rPr>
              <w:t xml:space="preserve">   Of which heavy rail</w:t>
            </w:r>
          </w:p>
        </w:tc>
        <w:tc>
          <w:tcPr>
            <w:tcW w:w="1425" w:type="dxa"/>
            <w:tcBorders>
              <w:right w:val="single" w:sz="4" w:space="0" w:color="auto"/>
            </w:tcBorders>
            <w:vAlign w:val="center"/>
          </w:tcPr>
          <w:p w14:paraId="0112F1E9" w14:textId="77777777" w:rsidR="00690FF8" w:rsidRPr="00503860" w:rsidRDefault="00690FF8" w:rsidP="0011068F">
            <w:pPr>
              <w:spacing w:after="120"/>
              <w:jc w:val="right"/>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color w:val="000000"/>
              </w:rPr>
              <w:t>64.4</w:t>
            </w:r>
          </w:p>
        </w:tc>
      </w:tr>
      <w:tr w:rsidR="00690FF8" w:rsidRPr="00503860" w14:paraId="34ED1F78" w14:textId="77777777" w:rsidTr="00FB44F6">
        <w:tc>
          <w:tcPr>
            <w:cnfStyle w:val="001000000000" w:firstRow="0" w:lastRow="0" w:firstColumn="1" w:lastColumn="0" w:oddVBand="0" w:evenVBand="0" w:oddHBand="0" w:evenHBand="0" w:firstRowFirstColumn="0" w:firstRowLastColumn="0" w:lastRowFirstColumn="0" w:lastRowLastColumn="0"/>
            <w:tcW w:w="4380" w:type="dxa"/>
            <w:tcBorders>
              <w:top w:val="single" w:sz="4" w:space="0" w:color="000000" w:themeColor="text1"/>
              <w:bottom w:val="single" w:sz="4" w:space="0" w:color="000000" w:themeColor="text1"/>
              <w:right w:val="single" w:sz="4" w:space="0" w:color="auto"/>
            </w:tcBorders>
            <w:vAlign w:val="center"/>
          </w:tcPr>
          <w:p w14:paraId="23BBCB0E" w14:textId="77777777" w:rsidR="00690FF8" w:rsidRPr="00503860" w:rsidRDefault="00690FF8" w:rsidP="0011068F">
            <w:pPr>
              <w:spacing w:after="120"/>
              <w:jc w:val="left"/>
              <w:rPr>
                <w:rFonts w:ascii="ArialMT" w:hAnsi="ArialMT"/>
              </w:rPr>
            </w:pPr>
            <w:r w:rsidRPr="00503860">
              <w:rPr>
                <w:rFonts w:ascii="ArialMT" w:hAnsi="ArialMT"/>
              </w:rPr>
              <w:t xml:space="preserve">   Of which bus</w:t>
            </w:r>
          </w:p>
        </w:tc>
        <w:tc>
          <w:tcPr>
            <w:tcW w:w="1425" w:type="dxa"/>
            <w:tcBorders>
              <w:top w:val="single" w:sz="4" w:space="0" w:color="000000" w:themeColor="text1"/>
              <w:bottom w:val="single" w:sz="4" w:space="0" w:color="000000" w:themeColor="text1"/>
              <w:right w:val="single" w:sz="4" w:space="0" w:color="auto"/>
            </w:tcBorders>
            <w:vAlign w:val="center"/>
          </w:tcPr>
          <w:p w14:paraId="76698F4E" w14:textId="77777777" w:rsidR="00690FF8" w:rsidRPr="00503860" w:rsidRDefault="00690FF8" w:rsidP="0011068F">
            <w:pPr>
              <w:spacing w:after="120"/>
              <w:jc w:val="right"/>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color w:val="000000"/>
              </w:rPr>
              <w:t>64.6</w:t>
            </w:r>
          </w:p>
        </w:tc>
      </w:tr>
      <w:tr w:rsidR="00690FF8" w:rsidRPr="00503860" w14:paraId="49643108" w14:textId="77777777" w:rsidTr="00FB44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80" w:type="dxa"/>
            <w:tcBorders>
              <w:right w:val="single" w:sz="4" w:space="0" w:color="auto"/>
            </w:tcBorders>
            <w:vAlign w:val="center"/>
          </w:tcPr>
          <w:p w14:paraId="07DD1F8E" w14:textId="77777777" w:rsidR="00690FF8" w:rsidRPr="00503860" w:rsidRDefault="00690FF8" w:rsidP="0011068F">
            <w:pPr>
              <w:spacing w:after="120"/>
              <w:jc w:val="left"/>
              <w:rPr>
                <w:rFonts w:ascii="ArialMT" w:hAnsi="ArialMT"/>
              </w:rPr>
            </w:pPr>
            <w:r w:rsidRPr="00503860">
              <w:rPr>
                <w:rFonts w:ascii="ArialMT" w:hAnsi="ArialMT"/>
              </w:rPr>
              <w:t>Car passenger kilometres per person</w:t>
            </w:r>
          </w:p>
        </w:tc>
        <w:tc>
          <w:tcPr>
            <w:tcW w:w="1425" w:type="dxa"/>
            <w:tcBorders>
              <w:right w:val="single" w:sz="4" w:space="0" w:color="auto"/>
            </w:tcBorders>
            <w:vAlign w:val="center"/>
          </w:tcPr>
          <w:p w14:paraId="49103FB6" w14:textId="77777777" w:rsidR="00690FF8" w:rsidRPr="00503860" w:rsidRDefault="00690FF8" w:rsidP="0011068F">
            <w:pPr>
              <w:spacing w:after="120"/>
              <w:jc w:val="right"/>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color w:val="000000"/>
              </w:rPr>
              <w:t>9613.0</w:t>
            </w:r>
          </w:p>
        </w:tc>
      </w:tr>
      <w:tr w:rsidR="00690FF8" w:rsidRPr="00503860" w14:paraId="12EE9B36" w14:textId="77777777" w:rsidTr="00FB44F6">
        <w:tc>
          <w:tcPr>
            <w:cnfStyle w:val="001000000000" w:firstRow="0" w:lastRow="0" w:firstColumn="1" w:lastColumn="0" w:oddVBand="0" w:evenVBand="0" w:oddHBand="0" w:evenHBand="0" w:firstRowFirstColumn="0" w:firstRowLastColumn="0" w:lastRowFirstColumn="0" w:lastRowLastColumn="0"/>
            <w:tcW w:w="4380" w:type="dxa"/>
            <w:tcBorders>
              <w:top w:val="single" w:sz="4" w:space="0" w:color="000000" w:themeColor="text1"/>
              <w:bottom w:val="single" w:sz="4" w:space="0" w:color="000000" w:themeColor="text1"/>
              <w:right w:val="single" w:sz="4" w:space="0" w:color="auto"/>
            </w:tcBorders>
            <w:vAlign w:val="center"/>
          </w:tcPr>
          <w:p w14:paraId="23B9D660" w14:textId="77777777" w:rsidR="00690FF8" w:rsidRPr="00503860" w:rsidRDefault="00690FF8" w:rsidP="0011068F">
            <w:pPr>
              <w:spacing w:after="120"/>
              <w:jc w:val="left"/>
              <w:rPr>
                <w:rFonts w:ascii="ArialMT" w:hAnsi="ArialMT"/>
              </w:rPr>
            </w:pPr>
            <w:r w:rsidRPr="00503860">
              <w:rPr>
                <w:rFonts w:ascii="ArialMT" w:hAnsi="ArialMT"/>
              </w:rPr>
              <w:t>Public transport kilometres per person</w:t>
            </w:r>
          </w:p>
        </w:tc>
        <w:tc>
          <w:tcPr>
            <w:tcW w:w="1425" w:type="dxa"/>
            <w:tcBorders>
              <w:top w:val="single" w:sz="4" w:space="0" w:color="000000" w:themeColor="text1"/>
              <w:bottom w:val="single" w:sz="4" w:space="0" w:color="000000" w:themeColor="text1"/>
              <w:right w:val="single" w:sz="4" w:space="0" w:color="auto"/>
            </w:tcBorders>
            <w:vAlign w:val="center"/>
          </w:tcPr>
          <w:p w14:paraId="2B61EBE1" w14:textId="77777777" w:rsidR="00690FF8" w:rsidRPr="00503860" w:rsidRDefault="00690FF8" w:rsidP="0011068F">
            <w:pPr>
              <w:spacing w:after="120"/>
              <w:jc w:val="right"/>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color w:val="000000"/>
              </w:rPr>
              <w:t>1723.5</w:t>
            </w:r>
          </w:p>
        </w:tc>
      </w:tr>
      <w:tr w:rsidR="00690FF8" w:rsidRPr="00503860" w14:paraId="671F9588" w14:textId="77777777" w:rsidTr="00FB44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80" w:type="dxa"/>
            <w:tcBorders>
              <w:right w:val="single" w:sz="4" w:space="0" w:color="auto"/>
            </w:tcBorders>
            <w:vAlign w:val="center"/>
          </w:tcPr>
          <w:p w14:paraId="66C51106" w14:textId="77777777" w:rsidR="00690FF8" w:rsidRPr="00503860" w:rsidRDefault="00690FF8" w:rsidP="0011068F">
            <w:pPr>
              <w:spacing w:after="120"/>
              <w:jc w:val="left"/>
              <w:rPr>
                <w:rFonts w:ascii="ArialMT" w:hAnsi="ArialMT"/>
              </w:rPr>
            </w:pPr>
            <w:r w:rsidRPr="00503860">
              <w:rPr>
                <w:rFonts w:ascii="ArialMT" w:hAnsi="ArialMT"/>
              </w:rPr>
              <w:t xml:space="preserve">   Of which heavy rail</w:t>
            </w:r>
          </w:p>
        </w:tc>
        <w:tc>
          <w:tcPr>
            <w:tcW w:w="1425" w:type="dxa"/>
            <w:tcBorders>
              <w:right w:val="single" w:sz="4" w:space="0" w:color="auto"/>
            </w:tcBorders>
            <w:vAlign w:val="center"/>
          </w:tcPr>
          <w:p w14:paraId="312B0C0A" w14:textId="77777777" w:rsidR="00690FF8" w:rsidRPr="00503860" w:rsidRDefault="00690FF8" w:rsidP="0011068F">
            <w:pPr>
              <w:spacing w:after="120"/>
              <w:jc w:val="right"/>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color w:val="000000"/>
              </w:rPr>
              <w:t>1158.3</w:t>
            </w:r>
          </w:p>
        </w:tc>
      </w:tr>
      <w:tr w:rsidR="00690FF8" w:rsidRPr="00503860" w14:paraId="04BFFDAF" w14:textId="77777777" w:rsidTr="00FB44F6">
        <w:tc>
          <w:tcPr>
            <w:cnfStyle w:val="001000000000" w:firstRow="0" w:lastRow="0" w:firstColumn="1" w:lastColumn="0" w:oddVBand="0" w:evenVBand="0" w:oddHBand="0" w:evenHBand="0" w:firstRowFirstColumn="0" w:firstRowLastColumn="0" w:lastRowFirstColumn="0" w:lastRowLastColumn="0"/>
            <w:tcW w:w="4380" w:type="dxa"/>
            <w:tcBorders>
              <w:top w:val="single" w:sz="4" w:space="0" w:color="000000" w:themeColor="text1"/>
              <w:bottom w:val="single" w:sz="4" w:space="0" w:color="000000" w:themeColor="text1"/>
              <w:right w:val="single" w:sz="4" w:space="0" w:color="auto"/>
            </w:tcBorders>
            <w:vAlign w:val="center"/>
          </w:tcPr>
          <w:p w14:paraId="41B878A5" w14:textId="77777777" w:rsidR="00690FF8" w:rsidRPr="00503860" w:rsidRDefault="00690FF8" w:rsidP="0011068F">
            <w:pPr>
              <w:spacing w:after="120"/>
              <w:jc w:val="left"/>
              <w:rPr>
                <w:rFonts w:ascii="ArialMT" w:hAnsi="ArialMT"/>
              </w:rPr>
            </w:pPr>
            <w:r w:rsidRPr="00503860">
              <w:rPr>
                <w:rFonts w:ascii="ArialMT" w:hAnsi="ArialMT"/>
              </w:rPr>
              <w:t xml:space="preserve">   Of which bus</w:t>
            </w:r>
          </w:p>
        </w:tc>
        <w:tc>
          <w:tcPr>
            <w:tcW w:w="1425" w:type="dxa"/>
            <w:tcBorders>
              <w:top w:val="single" w:sz="4" w:space="0" w:color="000000" w:themeColor="text1"/>
              <w:bottom w:val="single" w:sz="4" w:space="0" w:color="000000" w:themeColor="text1"/>
              <w:right w:val="single" w:sz="4" w:space="0" w:color="auto"/>
            </w:tcBorders>
            <w:vAlign w:val="center"/>
          </w:tcPr>
          <w:p w14:paraId="5CF91D8B" w14:textId="77777777" w:rsidR="00690FF8" w:rsidRPr="00503860" w:rsidRDefault="00690FF8" w:rsidP="0011068F">
            <w:pPr>
              <w:spacing w:after="120"/>
              <w:jc w:val="right"/>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color w:val="000000"/>
              </w:rPr>
              <w:t>531.8</w:t>
            </w:r>
          </w:p>
        </w:tc>
      </w:tr>
      <w:tr w:rsidR="00690FF8" w:rsidRPr="00503860" w14:paraId="793C316D" w14:textId="77777777" w:rsidTr="00FB44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80" w:type="dxa"/>
            <w:tcBorders>
              <w:right w:val="single" w:sz="4" w:space="0" w:color="auto"/>
            </w:tcBorders>
            <w:vAlign w:val="center"/>
          </w:tcPr>
          <w:p w14:paraId="5473CFFB" w14:textId="77777777" w:rsidR="00690FF8" w:rsidRPr="00503860" w:rsidRDefault="00690FF8" w:rsidP="0011068F">
            <w:pPr>
              <w:spacing w:after="120"/>
              <w:jc w:val="left"/>
              <w:rPr>
                <w:rFonts w:ascii="ArialMT" w:hAnsi="ArialMT"/>
              </w:rPr>
            </w:pPr>
            <w:r w:rsidRPr="00503860">
              <w:rPr>
                <w:rFonts w:ascii="ArialMT" w:hAnsi="ArialMT"/>
              </w:rPr>
              <w:t>Public transport average trip length (kilometres)</w:t>
            </w:r>
          </w:p>
        </w:tc>
        <w:tc>
          <w:tcPr>
            <w:tcW w:w="1425" w:type="dxa"/>
            <w:tcBorders>
              <w:right w:val="single" w:sz="4" w:space="0" w:color="auto"/>
            </w:tcBorders>
            <w:vAlign w:val="center"/>
          </w:tcPr>
          <w:p w14:paraId="79FEACDE" w14:textId="77777777" w:rsidR="00690FF8" w:rsidRPr="00503860" w:rsidRDefault="00690FF8" w:rsidP="0011068F">
            <w:pPr>
              <w:spacing w:after="120"/>
              <w:jc w:val="right"/>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color w:val="000000"/>
              </w:rPr>
              <w:t>12.9</w:t>
            </w:r>
          </w:p>
        </w:tc>
      </w:tr>
      <w:tr w:rsidR="00690FF8" w:rsidRPr="00503860" w14:paraId="3E95DCA2" w14:textId="77777777" w:rsidTr="00FB44F6">
        <w:tc>
          <w:tcPr>
            <w:cnfStyle w:val="001000000000" w:firstRow="0" w:lastRow="0" w:firstColumn="1" w:lastColumn="0" w:oddVBand="0" w:evenVBand="0" w:oddHBand="0" w:evenHBand="0" w:firstRowFirstColumn="0" w:firstRowLastColumn="0" w:lastRowFirstColumn="0" w:lastRowLastColumn="0"/>
            <w:tcW w:w="4380" w:type="dxa"/>
            <w:tcBorders>
              <w:top w:val="single" w:sz="4" w:space="0" w:color="000000" w:themeColor="text1"/>
              <w:bottom w:val="single" w:sz="4" w:space="0" w:color="000000" w:themeColor="text1"/>
              <w:right w:val="single" w:sz="4" w:space="0" w:color="auto"/>
            </w:tcBorders>
            <w:vAlign w:val="center"/>
          </w:tcPr>
          <w:p w14:paraId="1541256D" w14:textId="77777777" w:rsidR="00690FF8" w:rsidRPr="00503860" w:rsidRDefault="00690FF8" w:rsidP="0011068F">
            <w:pPr>
              <w:spacing w:after="120"/>
              <w:jc w:val="left"/>
              <w:rPr>
                <w:rFonts w:ascii="ArialMT" w:hAnsi="ArialMT"/>
              </w:rPr>
            </w:pPr>
            <w:r w:rsidRPr="00503860">
              <w:rPr>
                <w:rFonts w:ascii="ArialMT" w:hAnsi="ArialMT"/>
              </w:rPr>
              <w:t>Heavy rail average trip length (kilometres)</w:t>
            </w:r>
          </w:p>
        </w:tc>
        <w:tc>
          <w:tcPr>
            <w:tcW w:w="1425" w:type="dxa"/>
            <w:tcBorders>
              <w:top w:val="single" w:sz="4" w:space="0" w:color="000000" w:themeColor="text1"/>
              <w:bottom w:val="single" w:sz="4" w:space="0" w:color="000000" w:themeColor="text1"/>
              <w:right w:val="single" w:sz="4" w:space="0" w:color="auto"/>
            </w:tcBorders>
            <w:vAlign w:val="center"/>
          </w:tcPr>
          <w:p w14:paraId="7F457FC4" w14:textId="77777777" w:rsidR="00690FF8" w:rsidRPr="00503860" w:rsidRDefault="00690FF8" w:rsidP="0011068F">
            <w:pPr>
              <w:spacing w:after="120"/>
              <w:jc w:val="right"/>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color w:val="000000"/>
              </w:rPr>
              <w:t>18.0</w:t>
            </w:r>
          </w:p>
        </w:tc>
      </w:tr>
      <w:tr w:rsidR="00690FF8" w:rsidRPr="00503860" w14:paraId="34151E94" w14:textId="77777777" w:rsidTr="00FB44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80" w:type="dxa"/>
            <w:tcBorders>
              <w:right w:val="single" w:sz="4" w:space="0" w:color="auto"/>
            </w:tcBorders>
            <w:vAlign w:val="center"/>
          </w:tcPr>
          <w:p w14:paraId="163E0520" w14:textId="77777777" w:rsidR="00690FF8" w:rsidRPr="00503860" w:rsidRDefault="00690FF8" w:rsidP="0011068F">
            <w:pPr>
              <w:spacing w:after="120"/>
              <w:jc w:val="left"/>
              <w:rPr>
                <w:rFonts w:ascii="ArialMT" w:hAnsi="ArialMT"/>
              </w:rPr>
            </w:pPr>
            <w:r w:rsidRPr="00503860">
              <w:rPr>
                <w:rFonts w:ascii="ArialMT" w:hAnsi="ArialMT"/>
              </w:rPr>
              <w:t>Bus average trip length (kilometres)</w:t>
            </w:r>
          </w:p>
        </w:tc>
        <w:tc>
          <w:tcPr>
            <w:tcW w:w="1425" w:type="dxa"/>
            <w:tcBorders>
              <w:right w:val="single" w:sz="4" w:space="0" w:color="auto"/>
            </w:tcBorders>
            <w:vAlign w:val="center"/>
          </w:tcPr>
          <w:p w14:paraId="64576108" w14:textId="77777777" w:rsidR="00690FF8" w:rsidRPr="00503860" w:rsidRDefault="00690FF8" w:rsidP="0011068F">
            <w:pPr>
              <w:spacing w:after="120"/>
              <w:jc w:val="right"/>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color w:val="000000"/>
              </w:rPr>
              <w:t>8.2</w:t>
            </w:r>
          </w:p>
        </w:tc>
      </w:tr>
    </w:tbl>
    <w:p w14:paraId="2942E9EF" w14:textId="0CDFAB05" w:rsidR="006834CF" w:rsidRDefault="0011068F" w:rsidP="00FB44F6">
      <w:pPr>
        <w:spacing w:after="120"/>
        <w:jc w:val="center"/>
      </w:pPr>
      <w:r>
        <w:br w:type="textWrapping" w:clear="all"/>
        <w:t>Source: Australian Government (2014)</w:t>
      </w:r>
    </w:p>
    <w:p w14:paraId="07154B52" w14:textId="038FE000" w:rsidR="006834CF" w:rsidRPr="00503860" w:rsidRDefault="006834CF" w:rsidP="006834CF">
      <w:pPr>
        <w:pStyle w:val="SectionHeadingLevel2"/>
        <w:spacing w:after="120"/>
      </w:pPr>
      <w:r>
        <w:t>2</w:t>
      </w:r>
      <w:r w:rsidRPr="00503860">
        <w:t>.2. Recent developments in public transport information provision in Sydney</w:t>
      </w:r>
    </w:p>
    <w:p w14:paraId="56F745EE" w14:textId="73CA246A" w:rsidR="006834CF" w:rsidRPr="00503860" w:rsidRDefault="00BD1B30" w:rsidP="006834CF">
      <w:pPr>
        <w:spacing w:after="120"/>
      </w:pPr>
      <w:r>
        <w:t>Until</w:t>
      </w:r>
      <w:r w:rsidR="006834CF" w:rsidRPr="00503860">
        <w:t xml:space="preserve"> the early 1980s, the formal provision of public transport information relied on word of mouth from employees</w:t>
      </w:r>
      <w:r w:rsidR="00542B8E">
        <w:t xml:space="preserve"> and</w:t>
      </w:r>
      <w:r w:rsidR="006834CF" w:rsidRPr="00503860">
        <w:t xml:space="preserve"> printed timetables in the form of leaflets, timetable books (e.g. </w:t>
      </w:r>
      <w:r w:rsidR="006834CF">
        <w:t>PTC</w:t>
      </w:r>
      <w:r w:rsidR="006834CF" w:rsidRPr="00503860">
        <w:t xml:space="preserve"> 1978) or timetable posters at stations and stops. The Urban Transport Authority (UTA) </w:t>
      </w:r>
      <w:r w:rsidR="00124942">
        <w:t xml:space="preserve">was created </w:t>
      </w:r>
      <w:r w:rsidR="006834CF" w:rsidRPr="00503860">
        <w:t>in 1980 to run government bus services in the inner cities of Sydney and Newcastle</w:t>
      </w:r>
      <w:r w:rsidR="00124942">
        <w:t xml:space="preserve">, </w:t>
      </w:r>
      <w:r w:rsidR="006834CF" w:rsidRPr="00503860">
        <w:t>to manage private bus services in other parts of Sydney</w:t>
      </w:r>
      <w:r w:rsidR="00124942">
        <w:t xml:space="preserve"> and to work with the government passenger rail operator on </w:t>
      </w:r>
      <w:r w:rsidR="00124942">
        <w:lastRenderedPageBreak/>
        <w:t>information provision</w:t>
      </w:r>
      <w:r w:rsidR="006834CF" w:rsidRPr="00503860">
        <w:t xml:space="preserve">. The UTA </w:t>
      </w:r>
      <w:r w:rsidR="00124942">
        <w:t xml:space="preserve">introduced standardised designs for printed timetables that included route maps and developed </w:t>
      </w:r>
      <w:r w:rsidR="006834CF" w:rsidRPr="00503860">
        <w:t xml:space="preserve">multimodal public transport information </w:t>
      </w:r>
      <w:r w:rsidR="00124942">
        <w:t xml:space="preserve">in the form of network maps </w:t>
      </w:r>
      <w:r w:rsidR="006834CF" w:rsidRPr="00503860">
        <w:t>and the Metro</w:t>
      </w:r>
      <w:r w:rsidR="006834CF">
        <w:t xml:space="preserve"> </w:t>
      </w:r>
      <w:r w:rsidR="006834CF" w:rsidRPr="00503860">
        <w:t>Trips telephone information service (UTA 1986).</w:t>
      </w:r>
    </w:p>
    <w:p w14:paraId="67429DB1" w14:textId="1BEF6022" w:rsidR="006834CF" w:rsidRPr="00503860" w:rsidRDefault="00124942" w:rsidP="006834CF">
      <w:pPr>
        <w:spacing w:after="120"/>
      </w:pPr>
      <w:r>
        <w:t xml:space="preserve">Route maps and timetable information has been mandatory at all bus stops serviced by the government bus operator since at least the 1990s </w:t>
      </w:r>
      <w:r w:rsidR="006834CF" w:rsidRPr="00503860">
        <w:t>(STA 1999, p. 34). Network maps and timetables were also mandatory at all railway stations</w:t>
      </w:r>
      <w:r w:rsidR="006834CF">
        <w:t>. B</w:t>
      </w:r>
      <w:r w:rsidR="006834CF" w:rsidRPr="00503860">
        <w:t xml:space="preserve">us stops serviced by private operators were less well provisioned with bus stop signage only becoming mandatory in the last five years and no requirement for provision of timetables or maps as shown in the </w:t>
      </w:r>
      <w:r>
        <w:t>left</w:t>
      </w:r>
      <w:r w:rsidR="006834CF" w:rsidRPr="00503860">
        <w:t xml:space="preserve"> hand </w:t>
      </w:r>
      <w:r w:rsidR="00BD1B30">
        <w:t xml:space="preserve">top </w:t>
      </w:r>
      <w:r w:rsidR="006834CF" w:rsidRPr="00503860">
        <w:t xml:space="preserve">picture of </w:t>
      </w:r>
      <w:r w:rsidR="00FE6B18">
        <w:fldChar w:fldCharType="begin"/>
      </w:r>
      <w:r w:rsidR="00FE6B18">
        <w:instrText xml:space="preserve"> REF _Ref461700342 \h </w:instrText>
      </w:r>
      <w:r w:rsidR="00FE6B18">
        <w:fldChar w:fldCharType="separate"/>
      </w:r>
      <w:r w:rsidR="00261069">
        <w:t xml:space="preserve">Figure </w:t>
      </w:r>
      <w:r w:rsidR="00261069">
        <w:rPr>
          <w:noProof/>
        </w:rPr>
        <w:t>1</w:t>
      </w:r>
      <w:r w:rsidR="00FE6B18">
        <w:fldChar w:fldCharType="end"/>
      </w:r>
      <w:r w:rsidR="006834CF" w:rsidRPr="00503860">
        <w:t>.</w:t>
      </w:r>
    </w:p>
    <w:p w14:paraId="01A86E2A" w14:textId="77777777" w:rsidR="006834CF" w:rsidRPr="00503860" w:rsidRDefault="006834CF" w:rsidP="006834CF">
      <w:pPr>
        <w:spacing w:after="120"/>
      </w:pPr>
      <w:r w:rsidRPr="00503860">
        <w:t>Since 2000 the internet has gained popularity</w:t>
      </w:r>
      <w:r w:rsidRPr="00BF7C67">
        <w:t xml:space="preserve"> </w:t>
      </w:r>
      <w:r w:rsidRPr="00503860">
        <w:t>a</w:t>
      </w:r>
      <w:r>
        <w:t>s a</w:t>
      </w:r>
      <w:r w:rsidRPr="00503860">
        <w:t xml:space="preserve"> source of information with both governments, operators and users. Currently the range of sources of </w:t>
      </w:r>
      <w:r>
        <w:t xml:space="preserve">information </w:t>
      </w:r>
      <w:r w:rsidRPr="00503860">
        <w:t xml:space="preserve">include the website of Transport for NSW (the government agency responsible for regulating the public transport network whose website for public transport information is </w:t>
      </w:r>
      <w:hyperlink r:id="rId8" w:history="1">
        <w:r w:rsidRPr="00503860">
          <w:rPr>
            <w:rStyle w:val="Hyperlink"/>
          </w:rPr>
          <w:t>http://www.transportnsw.info/</w:t>
        </w:r>
      </w:hyperlink>
      <w:r w:rsidRPr="00503860">
        <w:t xml:space="preserve">), operator websites (e.g. </w:t>
      </w:r>
      <w:hyperlink r:id="rId9" w:history="1">
        <w:r w:rsidRPr="00503860">
          <w:rPr>
            <w:rStyle w:val="Hyperlink"/>
          </w:rPr>
          <w:t>www.hillsbus.com.au</w:t>
        </w:r>
      </w:hyperlink>
      <w:r w:rsidRPr="00503860">
        <w:t>), real time transport apps (e.g. TripView) or social media in the form of Twitter and Facebook.</w:t>
      </w:r>
    </w:p>
    <w:p w14:paraId="2640725B" w14:textId="5F1DC430" w:rsidR="006834CF" w:rsidRPr="00FE6B18" w:rsidRDefault="00FE6B18" w:rsidP="00FE6B18">
      <w:pPr>
        <w:pStyle w:val="Caption"/>
        <w:keepNext/>
        <w:jc w:val="left"/>
      </w:pPr>
      <w:bookmarkStart w:id="2" w:name="_Ref461700342"/>
      <w:r>
        <w:lastRenderedPageBreak/>
        <w:t xml:space="preserve">Figure </w:t>
      </w:r>
      <w:r w:rsidR="00FA0377">
        <w:fldChar w:fldCharType="begin"/>
      </w:r>
      <w:r w:rsidR="00FA0377">
        <w:instrText xml:space="preserve"> SEQ Figure \* ARABIC </w:instrText>
      </w:r>
      <w:r w:rsidR="00FA0377">
        <w:fldChar w:fldCharType="separate"/>
      </w:r>
      <w:r w:rsidR="00261069">
        <w:rPr>
          <w:noProof/>
        </w:rPr>
        <w:t>1</w:t>
      </w:r>
      <w:r w:rsidR="00FA0377">
        <w:rPr>
          <w:noProof/>
        </w:rPr>
        <w:fldChar w:fldCharType="end"/>
      </w:r>
      <w:bookmarkEnd w:id="2"/>
      <w:r>
        <w:t>:</w:t>
      </w:r>
      <w:r w:rsidR="006834CF" w:rsidRPr="00FE6B18">
        <w:t xml:space="preserve"> Examples of recent NSW bus stop desig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13"/>
        <w:gridCol w:w="4513"/>
      </w:tblGrid>
      <w:tr w:rsidR="006834CF" w:rsidRPr="00503860" w14:paraId="2970C623" w14:textId="77777777" w:rsidTr="00085D72">
        <w:tc>
          <w:tcPr>
            <w:tcW w:w="4513" w:type="dxa"/>
          </w:tcPr>
          <w:p w14:paraId="116FCB07" w14:textId="77777777" w:rsidR="006834CF" w:rsidRPr="00503860" w:rsidRDefault="006834CF" w:rsidP="00085D72">
            <w:pPr>
              <w:spacing w:after="120"/>
              <w:jc w:val="left"/>
            </w:pPr>
            <w:r>
              <w:rPr>
                <w:noProof/>
              </w:rPr>
              <w:drawing>
                <wp:inline distT="0" distB="0" distL="0" distR="0" wp14:anchorId="0697D0E2" wp14:editId="0B1F0352">
                  <wp:extent cx="2686050" cy="3286664"/>
                  <wp:effectExtent l="0" t="0" r="0" b="9525"/>
                  <wp:docPr id="1" name="Picture 1" descr="C:\Users\geoffreyc\Desktop\IMG_33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eoffreyc\Desktop\IMG_3315.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1694" r="1217" b="20045"/>
                          <a:stretch/>
                        </pic:blipFill>
                        <pic:spPr bwMode="auto">
                          <a:xfrm>
                            <a:off x="0" y="0"/>
                            <a:ext cx="2696658" cy="329964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13" w:type="dxa"/>
          </w:tcPr>
          <w:p w14:paraId="08CC8757" w14:textId="77777777" w:rsidR="006834CF" w:rsidRPr="00503860" w:rsidRDefault="006834CF" w:rsidP="00085D72">
            <w:pPr>
              <w:spacing w:after="120"/>
              <w:jc w:val="left"/>
            </w:pPr>
            <w:r>
              <w:rPr>
                <w:noProof/>
              </w:rPr>
              <w:drawing>
                <wp:inline distT="0" distB="0" distL="0" distR="0" wp14:anchorId="55D78220" wp14:editId="7F33481A">
                  <wp:extent cx="2681902" cy="3322452"/>
                  <wp:effectExtent l="0" t="0" r="4445" b="0"/>
                  <wp:docPr id="4" name="Picture 4" descr="C:\Users\geoffreyc\Desktop\IMG_33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eoffreyc\Desktop\IMG_3320.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1108" t="2184" r="3459" b="4367"/>
                          <a:stretch/>
                        </pic:blipFill>
                        <pic:spPr bwMode="auto">
                          <a:xfrm>
                            <a:off x="0" y="0"/>
                            <a:ext cx="2690263" cy="333281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834CF" w:rsidRPr="00503860" w14:paraId="514066BD" w14:textId="77777777" w:rsidTr="00085D72">
        <w:tc>
          <w:tcPr>
            <w:tcW w:w="4513" w:type="dxa"/>
          </w:tcPr>
          <w:p w14:paraId="666DE2A9" w14:textId="77777777" w:rsidR="006834CF" w:rsidRPr="00503860" w:rsidRDefault="006834CF" w:rsidP="00085D72">
            <w:pPr>
              <w:spacing w:after="120"/>
              <w:jc w:val="center"/>
            </w:pPr>
            <w:r w:rsidRPr="00503860">
              <w:t xml:space="preserve">Bus stop signage for a privately operated bus service installed in 2011 to the then current standard. Note the </w:t>
            </w:r>
            <w:r>
              <w:t xml:space="preserve">unused space for including the </w:t>
            </w:r>
            <w:r w:rsidRPr="00503860">
              <w:t>bus stop number to be used to look up timetable information</w:t>
            </w:r>
          </w:p>
        </w:tc>
        <w:tc>
          <w:tcPr>
            <w:tcW w:w="4513" w:type="dxa"/>
          </w:tcPr>
          <w:p w14:paraId="209D6535" w14:textId="77777777" w:rsidR="006834CF" w:rsidRPr="00503860" w:rsidRDefault="006834CF" w:rsidP="00085D72">
            <w:pPr>
              <w:spacing w:after="120"/>
              <w:jc w:val="center"/>
            </w:pPr>
            <w:r w:rsidRPr="00503860">
              <w:t>Bus stop signage installed in 2016 to the current Transport for NSW standards for a major bus stop</w:t>
            </w:r>
          </w:p>
        </w:tc>
      </w:tr>
      <w:tr w:rsidR="006834CF" w:rsidRPr="00503860" w14:paraId="53D83078" w14:textId="77777777" w:rsidTr="00C42295">
        <w:tc>
          <w:tcPr>
            <w:tcW w:w="4513" w:type="dxa"/>
          </w:tcPr>
          <w:p w14:paraId="1FCCFD29" w14:textId="58833F47" w:rsidR="006834CF" w:rsidRPr="00503860" w:rsidRDefault="006834CF" w:rsidP="00085D72">
            <w:pPr>
              <w:spacing w:after="120"/>
              <w:jc w:val="center"/>
            </w:pPr>
            <w:r w:rsidRPr="006834CF">
              <w:rPr>
                <w:noProof/>
              </w:rPr>
              <w:lastRenderedPageBreak/>
              <w:drawing>
                <wp:inline distT="0" distB="0" distL="0" distR="0" wp14:anchorId="2E6D31CA" wp14:editId="02260AD6">
                  <wp:extent cx="2421890" cy="3605842"/>
                  <wp:effectExtent l="0" t="0" r="0" b="0"/>
                  <wp:docPr id="5" name="Picture 5" descr="N:\ITLS\PT-Team\Project - Information for travelling\IMG_33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ITLS\PT-Team\Project - Information for travelling\IMG_3352.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1089" t="14113" r="19684" b="8563"/>
                          <a:stretch/>
                        </pic:blipFill>
                        <pic:spPr bwMode="auto">
                          <a:xfrm>
                            <a:off x="0" y="0"/>
                            <a:ext cx="2422800" cy="360719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13" w:type="dxa"/>
            <w:vAlign w:val="bottom"/>
          </w:tcPr>
          <w:p w14:paraId="1618E364" w14:textId="381BEECD" w:rsidR="006834CF" w:rsidRPr="00503860" w:rsidRDefault="006834CF">
            <w:pPr>
              <w:spacing w:after="120"/>
              <w:jc w:val="center"/>
            </w:pPr>
          </w:p>
        </w:tc>
      </w:tr>
      <w:tr w:rsidR="006834CF" w:rsidRPr="00503860" w14:paraId="6282E0A5" w14:textId="77777777" w:rsidTr="00085D72">
        <w:tc>
          <w:tcPr>
            <w:tcW w:w="4513" w:type="dxa"/>
          </w:tcPr>
          <w:p w14:paraId="24F557C8" w14:textId="1E28CEF2" w:rsidR="006834CF" w:rsidRPr="00503860" w:rsidRDefault="002A6BB0" w:rsidP="00085D72">
            <w:pPr>
              <w:spacing w:after="120"/>
              <w:jc w:val="center"/>
            </w:pPr>
            <w:r>
              <w:t>Timetable signage in Sydney’s CBD during Light Rail construction</w:t>
            </w:r>
          </w:p>
        </w:tc>
        <w:tc>
          <w:tcPr>
            <w:tcW w:w="4513" w:type="dxa"/>
          </w:tcPr>
          <w:p w14:paraId="7335657A" w14:textId="5E02F264" w:rsidR="006834CF" w:rsidRPr="00343092" w:rsidRDefault="006834CF">
            <w:pPr>
              <w:spacing w:after="120"/>
              <w:jc w:val="center"/>
            </w:pPr>
          </w:p>
        </w:tc>
      </w:tr>
    </w:tbl>
    <w:p w14:paraId="57FC81DE" w14:textId="3219C1F7" w:rsidR="002A6BB0" w:rsidRPr="00343092" w:rsidRDefault="00343092" w:rsidP="002752AD">
      <w:pPr>
        <w:pStyle w:val="SectionHeadingLevel1"/>
        <w:spacing w:after="120"/>
        <w:rPr>
          <w:b w:val="0"/>
          <w:sz w:val="20"/>
          <w:szCs w:val="20"/>
        </w:rPr>
      </w:pPr>
      <w:r w:rsidRPr="00343092">
        <w:rPr>
          <w:b w:val="0"/>
          <w:sz w:val="22"/>
          <w:szCs w:val="22"/>
        </w:rPr>
        <w:t>Picture sources: Author’s own pictures, June 2016.</w:t>
      </w:r>
    </w:p>
    <w:p w14:paraId="529F4479" w14:textId="7D06EA80" w:rsidR="0088361A" w:rsidRDefault="00FC3551" w:rsidP="0088361A">
      <w:pPr>
        <w:spacing w:after="120"/>
      </w:pPr>
      <w:r>
        <w:t>T</w:t>
      </w:r>
      <w:r w:rsidRPr="00503860">
        <w:t xml:space="preserve">he latest designs for major bus stops </w:t>
      </w:r>
      <w:r>
        <w:t>signage apply to both private and government run bus services</w:t>
      </w:r>
      <w:r w:rsidRPr="00503860">
        <w:t xml:space="preserve"> </w:t>
      </w:r>
      <w:r>
        <w:t xml:space="preserve">and </w:t>
      </w:r>
      <w:r w:rsidRPr="00503860">
        <w:t xml:space="preserve">include printed timetables and stylised network maps as shown in the right hand picture of </w:t>
      </w:r>
      <w:r w:rsidR="00FE6B18">
        <w:fldChar w:fldCharType="begin"/>
      </w:r>
      <w:r w:rsidR="00FE6B18">
        <w:instrText xml:space="preserve"> REF _Ref461700342 \h </w:instrText>
      </w:r>
      <w:r w:rsidR="00FE6B18">
        <w:fldChar w:fldCharType="separate"/>
      </w:r>
      <w:r w:rsidR="00261069">
        <w:t xml:space="preserve">Figure </w:t>
      </w:r>
      <w:r w:rsidR="00261069">
        <w:rPr>
          <w:noProof/>
        </w:rPr>
        <w:t>1</w:t>
      </w:r>
      <w:r w:rsidR="00FE6B18">
        <w:fldChar w:fldCharType="end"/>
      </w:r>
      <w:r w:rsidRPr="00503860">
        <w:t>.</w:t>
      </w:r>
      <w:r w:rsidR="00FE6B18">
        <w:t xml:space="preserve"> </w:t>
      </w:r>
      <w:r>
        <w:t>However, t</w:t>
      </w:r>
      <w:r w:rsidR="0088361A" w:rsidRPr="00503860">
        <w:t>he NSW government is so confident in the ubiquitousness of the</w:t>
      </w:r>
      <w:r>
        <w:t xml:space="preserve"> new internet and mobile based </w:t>
      </w:r>
      <w:r w:rsidR="0088361A" w:rsidRPr="00503860">
        <w:t>information sources that they have started to re</w:t>
      </w:r>
      <w:r w:rsidR="00BD1B30">
        <w:t xml:space="preserve">place </w:t>
      </w:r>
      <w:r w:rsidR="0088361A" w:rsidRPr="00503860">
        <w:t xml:space="preserve">printed timetable posters </w:t>
      </w:r>
      <w:r>
        <w:t xml:space="preserve">at </w:t>
      </w:r>
      <w:r w:rsidR="0088361A" w:rsidRPr="00503860">
        <w:t xml:space="preserve">railway stations with posters advertising the various real time transport apps. </w:t>
      </w:r>
      <w:r w:rsidR="0088361A">
        <w:t xml:space="preserve">Although </w:t>
      </w:r>
      <w:r w:rsidR="0088361A" w:rsidRPr="00503860">
        <w:t xml:space="preserve">timetable leaflets are still printed </w:t>
      </w:r>
      <w:r>
        <w:t xml:space="preserve">for all transport modes </w:t>
      </w:r>
      <w:r w:rsidR="0088361A">
        <w:t>they are</w:t>
      </w:r>
      <w:r w:rsidR="0088361A" w:rsidRPr="00503860">
        <w:t xml:space="preserve"> not </w:t>
      </w:r>
      <w:r>
        <w:t>as widely distributed as before and printed multimodal network maps are not available for some areas.</w:t>
      </w:r>
    </w:p>
    <w:p w14:paraId="32DCEB06" w14:textId="60311307" w:rsidR="00E27895" w:rsidRPr="00503860" w:rsidRDefault="003B5C76" w:rsidP="0088361A">
      <w:pPr>
        <w:spacing w:after="120"/>
      </w:pPr>
      <w:r>
        <w:t xml:space="preserve">This section has provided the context for the study area for the survey of travellers’ usage and perceptions of information provision. The next section provides the academic literature context for </w:t>
      </w:r>
      <w:r>
        <w:lastRenderedPageBreak/>
        <w:t>the survey and identifies the gaps in the literature on this topic</w:t>
      </w:r>
      <w:r w:rsidR="00805A29">
        <w:t xml:space="preserve"> and the research questions to be examined in this paper</w:t>
      </w:r>
      <w:r>
        <w:t xml:space="preserve">. </w:t>
      </w:r>
    </w:p>
    <w:p w14:paraId="5BAD0FA3" w14:textId="326C3E2E" w:rsidR="009F0A77" w:rsidRPr="00503860" w:rsidRDefault="00E46C85" w:rsidP="002752AD">
      <w:pPr>
        <w:pStyle w:val="SectionHeadingLevel1"/>
        <w:spacing w:after="120"/>
      </w:pPr>
      <w:r>
        <w:t xml:space="preserve">3. </w:t>
      </w:r>
      <w:r w:rsidR="004F31C9" w:rsidRPr="00503860">
        <w:t>Literature review</w:t>
      </w:r>
    </w:p>
    <w:p w14:paraId="193DBC87" w14:textId="1A81F938" w:rsidR="004F31C9" w:rsidRPr="00503860" w:rsidRDefault="004F31C9" w:rsidP="002752AD">
      <w:pPr>
        <w:spacing w:after="120"/>
      </w:pPr>
      <w:r w:rsidRPr="00503860">
        <w:t xml:space="preserve">Public authorities and researchers are constantly seeking ways to improve public transport. Numerous transportation studies have enriched the knowledge on the way public transportation operates and how it influences individuals’ behaviour at the time of choosing a mode of transport. Discrete choice model studies traditionally considered only the attributes that directly depended on the mode of transportation as influencing decisions, often referred to as ‘hard factors’, such as travel time, frequency, fare, etc. However, several studies have shown that when reaching a decision individuals also consider other attributes that do not necessarily depend on the mode of transportation </w:t>
      </w:r>
      <w:r w:rsidRPr="00503860">
        <w:fldChar w:fldCharType="begin" w:fldLock="1"/>
      </w:r>
      <w:r w:rsidR="005175AF">
        <w:instrText>ADDIN CSL_CITATION { "citationItems" : [ { "id" : "ITEM-1", "itemData" : { "DOI" : "10.1016/0968-090X(95)00007-6", "ISBN" : "0968-090X", "ISSN" : "0968090X", "abstract" : "This paper considers information systems in public transit in which the passenger receives information in real time regarding projected vehicle travel times. Such information systems may have value to passengers in situations where they may choose among different origin-to-destination paths. To provide a preliminary assessment of these systems, an analytic framework is presented to evaluate path choices and travel time benefits resulting from real-time information. A behavioral model of transit path choice is presented that frames the choice in terms of a decision whether to board a departing vehicle. Furthermore, this path choice model accommodates network travel times that are both stochastic and time-dependent, two elements that have been neglected in previous studies but are critical to evaluating real-time information systems. The path choice model is extended to demonstrate how real-time information may be incorporated by the passenger in making a path choice decision. This analytic framework is applied to a case study corridor at the Massachusetts Bay Transportation Authority (MBTA), using a computer simulation to model vehicle movements and passenger path choices in the corridor. The results suggest that real-time information yields only very modest improvements in passenger service measures such as the origin-to-destination travel times and the variability of trip times. Based on this analysis, the quantitative benefits of real-time information for transit passenger path choices appear to be questionable. ?? 1995.", "author" : [ { "dropping-particle" : "", "family" : "Hickman", "given" : "Mark D.", "non-dropping-particle" : "", "parse-names" : false, "suffix" : "" }, { "dropping-particle" : "", "family" : "Wilson", "given" : "Nigel H M", "non-dropping-particle" : "", "parse-names" : false, "suffix" : "" } ], "container-title" : "Transportation Research Part C", "id" : "ITEM-1", "issue" : "4", "issued" : { "date-parts" : [ [ "1995" ] ] }, "note" : "where: Massachusetts Bay Transportation Authority\nsource of info: real time information \nother factors: \ntime of trip: prior\nwho: simulation methods.\nconclusions: results suggest that real time information yields only very modest improvements in passenger servicec measures such as the origin-to-destination travel times and the variability of trip times.\n\nShows the importance of real time data info", "page" : "211-226", "title" : "Passenger travel time and path choice implications of real-time transit information", "type" : "article-journal", "volume" : "3" }, "uris" : [ "http://www.mendeley.com/documents/?uuid=2c488de1-a69e-4453-ac86-dd54cf6b4c21" ] } ], "mendeley" : { "formattedCitation" : "(Hickman and Wilson, 1995)", "manualFormatting" : "(Hickman &amp; Wilson, 1995", "plainTextFormattedCitation" : "(Hickman and Wilson, 1995)", "previouslyFormattedCitation" : "(Hickman and Wilson, 1995)" }, "properties" : { "noteIndex" : 0 }, "schema" : "https://github.com/citation-style-language/schema/raw/master/csl-citation.json" }</w:instrText>
      </w:r>
      <w:r w:rsidRPr="00503860">
        <w:fldChar w:fldCharType="separate"/>
      </w:r>
      <w:r w:rsidRPr="00503860">
        <w:rPr>
          <w:noProof/>
        </w:rPr>
        <w:t>(Hickman &amp; Wilson, 1995</w:t>
      </w:r>
      <w:r w:rsidRPr="00503860">
        <w:fldChar w:fldCharType="end"/>
      </w:r>
      <w:r w:rsidRPr="00503860">
        <w:t xml:space="preserve">; </w:t>
      </w:r>
      <w:r w:rsidRPr="00503860">
        <w:fldChar w:fldCharType="begin" w:fldLock="1"/>
      </w:r>
      <w:r w:rsidR="005175AF">
        <w:instrText>ADDIN CSL_CITATION { "citationItems" : [ { "id" : "ITEM-1", "itemData" : { "DOI" : "10.1016/j.tranpol.2005.12.004", "ISBN" : "0967-070X", "ISSN" : "0967070X", "abstract" : "This paper reports on key findings from a collaborative study whose objective was to produce an up-to-date guidance manual on the factors affecting the demand for public transport for use by public transport operators and planning authorities, and for academics and other researchers. Whilst a wide range of factors was examined in the study, the paper concentrates on the findings regarding the influence of fares, quality of service and income and car ownership. The results are a distillation and synthesis of identified published and unpublished information on the factors affecting public transport demand. The context is principally that of urban surface transport in Great Britain, but extensive use was made in the study of international sources and examples. \u00a9 2006 N. Paulley.", "author" : [ { "dropping-particle" : "", "family" : "Paulley", "given" : "Neil", "non-dropping-particle" : "", "parse-names" : false, "suffix" : "" }, { "dropping-particle" : "", "family" : "Balcombe", "given" : "Richard", "non-dropping-particle" : "", "parse-names" : false, "suffix" : "" }, { "dropping-particle" : "", "family" : "Mackett", "given" : "Roger", "non-dropping-particle" : "", "parse-names" : false, "suffix" : "" }, { "dropping-particle" : "", "family" : "Titheridge", "given" : "Helena", "non-dropping-particle" : "", "parse-names" : false, "suffix" : "" }, { "dropping-particle" : "", "family" : "Preston", "given" : "John", "non-dropping-particle" : "", "parse-names" : false, "suffix" : "" }, { "dropping-particle" : "", "family" : "Wardman", "given" : "Mark", "non-dropping-particle" : "", "parse-names" : false, "suffix" : "" }, { "dropping-particle" : "", "family" : "Shires", "given" : "Jeremy", "non-dropping-particle" : "", "parse-names" : false, "suffix" : "" }, { "dropping-particle" : "", "family" : "White", "given" : "Peter", "non-dropping-particle" : "", "parse-names" : false, "suffix" : "" } ], "container-title" : "Transport Policy", "id" : "ITEM-1", "issue" : "4", "issued" : { "date-parts" : [ [ "2006" ] ] }, "note" : "Paper reports on key findings of literature.\n\nVery interesting. It compares monetarily real time information systems to information printed at home. See references for this.\n\nFirst part of the paper sees an RP\n\nafter it studies quality of service through an SP.\n\n- Soft measures are divided into two: directly involve time (can be easily identifiable); others more problematic because changes in these attributes are often accompanied by changes in other attributes, particularly fare and journey time.\n\n- Information provision as a discussion section.\n\n- Says it has been studied through SP in several studied and their is considerable variation between the results because: methodological differences and because resulting attribute weighting we generally small compared with other factors that vary between studies.\n\n\nwhere: urban surface transport in great Britain but use of international sources and examples.\n\nsource of info: mentions references to displaying predicted arrival times of buses and trains at bus stops or metro stations \n\nand service info available at home through printed timetables, bus maps, phone enquiry services\n\nmonetary values in London\n\nother factors:\n\ntime of trip:\n\nwho: it says it is easy to identify who uses it, but it is hard to see their effect on demand.\n\nconclusions:", "page" : "295-306", "title" : "The demand for public transport: The effects of fares, quality of service, income and car ownership", "type" : "article-journal", "volume" : "13" }, "uris" : [ "http://www.mendeley.com/documents/?uuid=039fd5ab-d897-41c5-8493-fa0aa1a11feb" ] } ], "mendeley" : { "formattedCitation" : "(Paulley et al., 2006)", "manualFormatting" : "Paulley et al., 2006", "plainTextFormattedCitation" : "(Paulley et al., 2006)", "previouslyFormattedCitation" : "(Paulley et al., 2006)" }, "properties" : { "noteIndex" : 0 }, "schema" : "https://github.com/citation-style-language/schema/raw/master/csl-citation.json" }</w:instrText>
      </w:r>
      <w:r w:rsidRPr="00503860">
        <w:fldChar w:fldCharType="separate"/>
      </w:r>
      <w:r w:rsidRPr="00503860">
        <w:rPr>
          <w:noProof/>
        </w:rPr>
        <w:t>Paulley et al., 2006</w:t>
      </w:r>
      <w:r w:rsidRPr="00503860">
        <w:fldChar w:fldCharType="end"/>
      </w:r>
      <w:r w:rsidRPr="00503860">
        <w:t xml:space="preserve">; </w:t>
      </w:r>
      <w:r w:rsidRPr="00503860">
        <w:fldChar w:fldCharType="begin" w:fldLock="1"/>
      </w:r>
      <w:r w:rsidR="005175AF">
        <w:instrText>ADDIN CSL_CITATION { "citationItems" : [ { "id" : "ITEM-1", "itemData" : { "DOI" : "10.1016/j.tranpol.2010.09.003", "ISBN" : "0967-070X", "ISSN" : "0967070X", "abstract" : "Understanding the behavioral intentions of public transit passengers is important, because customer loyalty is seen as a prime determinant of long-term financial performance. This study highlights such behavioral intentions and explores the relationships between passenger behavioral intentions and the various factors that affect them. Apart from the factors recognized by past studies, such as service quality, perceived value, and satisfaction, this study addresses the importance of the involvement of public transit services in passenger behavioral intentions. By using passenger survey data from the Kaohsiung Mass Rapid Transit (KMRT), a newly operating public transit system in Taiwan, we apply the structural equation modeling technique to analyze the conceptualized relationship model. The findings reveal that all causal relationships are statistically significant. Managerial implications are discussed. \u00a9 2010 Elsevier Ltd.", "author" : [ { "dropping-particle" : "", "family" : "Lai", "given" : "Wen Tai", "non-dropping-particle" : "", "parse-names" : false, "suffix" : "" }, { "dropping-particle" : "", "family" : "Chen", "given" : "Ching Fu", "non-dropping-particle" : "", "parse-names" : false, "suffix" : "" } ], "container-title" : "Transport Policy", "id" : "ITEM-1", "issue" : "2", "issued" : { "date-parts" : [ [ "2011" ] ] }, "note" : "where: \nsource of info: \nother factors: safety, network coverage, service provision hours, price of tickets, service frequency, complaint dealing , ticket selling network, personnel behaviour, facility cleanliness, vehicle cleanliness, vehicle safety, safety at terminals and stops, vehicle stability, conditions at terminals and stops\ntime of trip: before and during \nwho: Passenger survey data from the Kaohsiung Mass Rapid Transit (KMRT), a newly operating public transit system in Taiwan\nOn site survey was conducted at KMRT stations in Kaohsiung City 2008\nconclusions:\n\n- talks about expectations vs reality for service quality\nImportant surveys and answers: INV8: I always pay attention to the information about public transit\n\nAnd other things like that.", "page" : "318-325", "title" : "Behavioral intentions of public transit passengers-The roles of service quality, perceived value, satisfaction and involvement", "type" : "article-journal", "volume" : "18" }, "uris" : [ "http://www.mendeley.com/documents/?uuid=8d336407-8c43-4317-841b-02b3ce844140" ] } ], "mendeley" : { "formattedCitation" : "(Lai and Chen, 2011)", "manualFormatting" : "Lai &amp; Chen, 2011)", "plainTextFormattedCitation" : "(Lai and Chen, 2011)", "previouslyFormattedCitation" : "(Lai and Chen, 2011)" }, "properties" : { "noteIndex" : 0 }, "schema" : "https://github.com/citation-style-language/schema/raw/master/csl-citation.json" }</w:instrText>
      </w:r>
      <w:r w:rsidRPr="00503860">
        <w:fldChar w:fldCharType="separate"/>
      </w:r>
      <w:r w:rsidRPr="00503860">
        <w:rPr>
          <w:noProof/>
        </w:rPr>
        <w:t>Lai &amp; Chen, 2011)</w:t>
      </w:r>
      <w:r w:rsidRPr="00503860">
        <w:fldChar w:fldCharType="end"/>
      </w:r>
      <w:r w:rsidRPr="00503860">
        <w:t xml:space="preserve">. These attributes have been referred to in literature as ‘soft factors’. </w:t>
      </w:r>
    </w:p>
    <w:p w14:paraId="02775E99" w14:textId="3B6F8C26" w:rsidR="000A2679" w:rsidRPr="00503860" w:rsidRDefault="004F31C9" w:rsidP="000A2679">
      <w:pPr>
        <w:spacing w:after="120"/>
      </w:pPr>
      <w:r w:rsidRPr="00503860">
        <w:t xml:space="preserve">Soft factors studies mostly consider varied indicators that might influence </w:t>
      </w:r>
      <w:r w:rsidR="000A2679">
        <w:t xml:space="preserve">travel behaviour </w:t>
      </w:r>
      <w:r w:rsidRPr="00503860">
        <w:t>decision</w:t>
      </w:r>
      <w:r w:rsidR="000A2679">
        <w:t xml:space="preserve"> and the role of information is generally included in this category.</w:t>
      </w:r>
      <w:r w:rsidRPr="00503860">
        <w:t xml:space="preserve"> </w:t>
      </w:r>
      <w:r w:rsidR="000A2679">
        <w:t>Soft factors however cover a much wider range of factors influencing travel behaviour including the quality of the access and wait</w:t>
      </w:r>
      <w:r w:rsidR="00C04629">
        <w:t>ing experience (Guo et al, 2007;</w:t>
      </w:r>
      <w:r w:rsidR="000A2679">
        <w:t xml:space="preserve"> Streeting and Barlow, 2007</w:t>
      </w:r>
      <w:r w:rsidR="00C04629">
        <w:t>;</w:t>
      </w:r>
      <w:r w:rsidR="000A2679">
        <w:t xml:space="preserve"> Mulley et al, 2014), quality of the in-vehicle experience</w:t>
      </w:r>
      <w:r w:rsidR="00343092">
        <w:t xml:space="preserve"> </w:t>
      </w:r>
      <w:r w:rsidR="00C04629">
        <w:t>(</w:t>
      </w:r>
      <w:r w:rsidR="000A2679">
        <w:t>Wardman and Whelan, 201</w:t>
      </w:r>
      <w:r w:rsidR="00C04629">
        <w:t>1;</w:t>
      </w:r>
      <w:r w:rsidR="000A2679">
        <w:t xml:space="preserve"> Currie and Wallis, 2008 and Hensher, 2011), fare structure and ticketing system (Wardman and Hine, 2000</w:t>
      </w:r>
      <w:r w:rsidR="00C04629">
        <w:t>;</w:t>
      </w:r>
      <w:r w:rsidR="000A2679">
        <w:t xml:space="preserve"> Litman, 2014</w:t>
      </w:r>
      <w:r w:rsidR="00C04629">
        <w:t>;</w:t>
      </w:r>
      <w:r w:rsidR="000A2679">
        <w:t xml:space="preserve"> Gra</w:t>
      </w:r>
      <w:r w:rsidR="00C04629">
        <w:t>ha</w:t>
      </w:r>
      <w:r w:rsidR="000A2679">
        <w:t>m and Mulley, 2012) and safety and secu</w:t>
      </w:r>
      <w:r w:rsidR="00C04629">
        <w:t>rity (Nelthorp and Jopson, 2004 and</w:t>
      </w:r>
      <w:r w:rsidR="000A2679">
        <w:t xml:space="preserve"> Cooper et al, 2007)</w:t>
      </w:r>
      <w:r w:rsidR="00690FF8">
        <w:t xml:space="preserve">. </w:t>
      </w:r>
      <w:r w:rsidR="000A2679">
        <w:t>In this study we are interested in the specific soft factor of information provision.</w:t>
      </w:r>
    </w:p>
    <w:p w14:paraId="7076587D" w14:textId="4A9030B7" w:rsidR="004F31C9" w:rsidRPr="00503860" w:rsidRDefault="004F31C9" w:rsidP="002752AD">
      <w:pPr>
        <w:spacing w:after="120"/>
      </w:pPr>
      <w:r w:rsidRPr="00503860">
        <w:t xml:space="preserve">The indicators </w:t>
      </w:r>
      <w:r w:rsidR="000A2679">
        <w:t xml:space="preserve">for information provision </w:t>
      </w:r>
      <w:r w:rsidRPr="00503860">
        <w:t xml:space="preserve">vary between studies and can usually be defined using two categories: </w:t>
      </w:r>
      <w:r w:rsidR="00AB48AD">
        <w:t>the</w:t>
      </w:r>
      <w:r w:rsidRPr="00503860">
        <w:t xml:space="preserve"> time of the trip where the information is provided (prior, during, or after)</w:t>
      </w:r>
      <w:r w:rsidR="00AB48AD">
        <w:t xml:space="preserve"> and </w:t>
      </w:r>
      <w:r w:rsidRPr="00503860">
        <w:t xml:space="preserve">source of information provided (printed maps, printed timetables, real-time data information of arrival times, etc.). </w:t>
      </w:r>
      <w:r w:rsidR="00AB48AD">
        <w:t xml:space="preserve">Alongside this the </w:t>
      </w:r>
      <w:r w:rsidRPr="00503860">
        <w:t xml:space="preserve">literature </w:t>
      </w:r>
      <w:r w:rsidR="00AB48AD">
        <w:t xml:space="preserve">currently available </w:t>
      </w:r>
      <w:r w:rsidRPr="00503860">
        <w:t xml:space="preserve">on soft factors in public transport can be grouped into the following categories: identifying the influence of soft factors on behaviour; </w:t>
      </w:r>
      <w:r w:rsidRPr="00503860">
        <w:lastRenderedPageBreak/>
        <w:t>estimating a public transport quality measure; users’ perception on soft factors; and willingness to pay estimates (WTP) for soft factors</w:t>
      </w:r>
      <w:r w:rsidR="00690FF8">
        <w:t xml:space="preserve">. </w:t>
      </w:r>
    </w:p>
    <w:p w14:paraId="072D9E43" w14:textId="5C66C5F4" w:rsidR="004F31C9" w:rsidRPr="00503860" w:rsidRDefault="00E46C85" w:rsidP="002752AD">
      <w:pPr>
        <w:pStyle w:val="SectionHeadingLevel2"/>
        <w:spacing w:after="120"/>
      </w:pPr>
      <w:r>
        <w:t>3</w:t>
      </w:r>
      <w:r w:rsidR="00C64BE2" w:rsidRPr="00503860">
        <w:t>.1</w:t>
      </w:r>
      <w:r w:rsidR="00E154D6">
        <w:t>.</w:t>
      </w:r>
      <w:r w:rsidR="00C64BE2" w:rsidRPr="00503860">
        <w:t xml:space="preserve"> </w:t>
      </w:r>
      <w:r w:rsidR="004F31C9" w:rsidRPr="00503860">
        <w:t xml:space="preserve">Influence of </w:t>
      </w:r>
      <w:r w:rsidR="000A2679">
        <w:t>information provision</w:t>
      </w:r>
      <w:r w:rsidR="004F31C9" w:rsidRPr="00503860">
        <w:t xml:space="preserve"> on behaviour</w:t>
      </w:r>
    </w:p>
    <w:p w14:paraId="7C1D24B6" w14:textId="750F29F2" w:rsidR="004F31C9" w:rsidRPr="00503860" w:rsidRDefault="004F31C9" w:rsidP="002752AD">
      <w:pPr>
        <w:spacing w:after="120"/>
      </w:pPr>
      <w:r w:rsidRPr="00503860">
        <w:t xml:space="preserve">Several studies have shown the importance of information provision in behaviour. </w:t>
      </w:r>
      <w:r w:rsidRPr="00503860">
        <w:fldChar w:fldCharType="begin" w:fldLock="1"/>
      </w:r>
      <w:r w:rsidR="005175AF">
        <w:instrText>ADDIN CSL_CITATION { "citationItems" : [ { "id" : "ITEM-1", "itemData" : { "DOI" : "10.1016/j.tra.2006.11.006", "ISBN" : "0965-8564", "ISSN" : "09658564", "abstract" : "Dynamic at-stop real-time information displays are becoming more and more ubiquitous in modern public transport. Reactions and attitudes towards these systems are very positive. But there is a need to provide a comprehensive framework of the possible effects that these kinds of displays can have on customers. The seven main effects described in this paper are: (A) reduced wait time, (B) positive psychological factors, such as reduced uncertainty, increased ease-of-use and a greater feeling of security, (C) increased willingness-to-pay, (D) adjusted travel behaviour such as better use of wait time or more efficient travelling, (E) mode choice effects, (F) higher customer satisfaction and finally (G) better image. Two studies are presented in this paper. Study I supports and proves that perceived wait times can be reduced by 20% by employing a before-after implementation evaluation study with questionnaires on a tramline. Study II shows the effects of real-time displays on behaviour in the form of adjusted walking speeds, by using a behaviour observation method in a subway station. The effect framework does not claim completeness and many effects are related to each other. However, the framework is a useful basis for designing evaluation studies and provides arguments in favour of at-stop real-time information displays. ?? 2006 Elsevier Ltd. All rights reserved.", "author" : [ { "dropping-particle" : "", "family" : "Dziekan", "given" : "Katrin", "non-dropping-particle" : "", "parse-names" : false, "suffix" : "" }, { "dropping-particle" : "", "family" : "Kottenhoff", "given" : "Karl", "non-dropping-particle" : "", "parse-names" : false, "suffix" : "" } ], "container-title" : "Transportation Research Part A: Policy and Practice", "id" : "ITEM-1", "issue" : "6", "issued" : { "date-parts" : [ [ "2007" ] ] }, "note" : "where: \nsource of info: Real time information displays \n- showing the next departure of trains and buses at stations and stops\n- at stop real time traveller information\nother factors:\ntime of trip:\nwho: \nconclusions:\n\n- Study I supports and proves that perceived wait times can be reduced by 20% by employing a before\u2013after implementation evaluation study with questionnaires on a tramline. \n- Study II shows the effects of real-time displays on behaviour in the form of adjusted walking speeds, by using a behaviour observation method in a subway station.\n\n\n- In several studies a reduced perceived wait time was reported as one effect of at-stop real-time displays\n(Infopolis2, 1998; Nijkamp et al., 1996; Dziekan and Vermeulen, 2006; Schweiger, 2003). Kronborg et al. (2002) showed that with real-time information, travellers overestimated their wait times by 9\u201313% as com- pared to 24\u201330% without it.", "page" : "489-501", "title" : "Dynamic at-stop real-time information displays for public transport: effects on customers", "type" : "article-journal", "volume" : "41" }, "uris" : [ "http://www.mendeley.com/documents/?uuid=81b14500-b9f3-49e7-aec0-7fe1baf6e041" ] } ], "mendeley" : { "formattedCitation" : "(Dziekan and Kottenhoff, 2007)", "manualFormatting" : "Dziekan &amp; Kottenhoff (2007)", "plainTextFormattedCitation" : "(Dziekan and Kottenhoff, 2007)", "previouslyFormattedCitation" : "(Dziekan and Kottenhoff, 2007)" }, "properties" : { "noteIndex" : 0 }, "schema" : "https://github.com/citation-style-language/schema/raw/master/csl-citation.json" }</w:instrText>
      </w:r>
      <w:r w:rsidRPr="00503860">
        <w:fldChar w:fldCharType="separate"/>
      </w:r>
      <w:r w:rsidRPr="00503860">
        <w:rPr>
          <w:noProof/>
        </w:rPr>
        <w:t>Dziekan &amp; Kottenhoff (2007)</w:t>
      </w:r>
      <w:r w:rsidRPr="00503860">
        <w:fldChar w:fldCharType="end"/>
      </w:r>
      <w:r w:rsidRPr="00503860">
        <w:t xml:space="preserve"> study the influence of real-time information displays of the next departure of trains and buses at stations and stops in Netherlands on travellers. They carry out two studies: the first one concludes that the perceived waiting times can be reduced by 20</w:t>
      </w:r>
      <w:r w:rsidR="001F4BB9">
        <w:t xml:space="preserve"> per cent</w:t>
      </w:r>
      <w:r w:rsidRPr="00503860">
        <w:t xml:space="preserve"> on a tramline when incorporating real-time data displays; and the second one shows that a larger percentage of individuals ran towards their train when real-time information displays were available in a subway station. </w:t>
      </w:r>
      <w:r w:rsidRPr="00503860">
        <w:fldChar w:fldCharType="begin" w:fldLock="1"/>
      </w:r>
      <w:r w:rsidR="005175AF">
        <w:instrText>ADDIN CSL_CITATION { "citationItems" : [ { "id" : "ITEM-1", "itemData" : { "DOI" : "10.1016/j.tra.2011.04.001", "ISBN" : "0965-8564", "ISSN" : "09658564", "abstract" : "This paper investigates the impact of schematic transit maps on passengers' travel decisions. It does two things: First, it proposes an analysis framework that defines four types of information delivered from a transit map: distortion, restoration, codification, and cognition. It then considers the potential impact of this information on three types of travel decisions: location, mode, and path choices.1Path refers to a unique sequence of entry, transfer, and exit stations/stops in the public transit network. The author differentiates between path and route choices because the latter could refer to a situation among different service routes that follow the same physical path, which is not the purpose of this analysis.1 Second, it conducts an empirical analysis to explore the impact of the famous London tube map on passengers' path choice in the London Underground (LUL). Using data collected by LUL from 1998 to 2005, the paper develops a path choice model and compares the influence between the distorted tube map (map distance) and reality (travel time) on passengers' path choice behavior. Results show that the elasticity of the map distance is twice that of the travel time, which suggests that passengers often trust the tube map more than their own travel experience on deciding the \"best\" travel path. This is true even for the most experienced passengers using the system. The codification of transfer connections on the tube map, either as a simple dot or as an extended link, could affect passengers' transfer decisions. The implications to transit operation and planning, such as trip assignments, overcrowding mitigation, and the deployment of Advanced Transit Information System (ATIS), are also discussed. ?? 2011 Elsevier Ltd.", "author" : [ { "dropping-particle" : "", "family" : "Guo", "given" : "Zhan", "non-dropping-particle" : "", "parse-names" : false, "suffix" : "" } ], "container-title" : "Transportation Research Part A: Policy and Practice", "id" : "ITEM-1", "issue" : "7", "issued" : { "date-parts" : [ [ "2011" ] ] }, "note" : "Studies the implications of transit maps in London.\nShows that the map indeed affects passengers' path choices.\n\nWhere: London Underground\nSource of information: Tube maps\nOther factors studied: no\nWho: passengers, regular and not so regular. It says that when a person is more familiar with the system they trust it less.\nTime: Prior to trip\nConclusions: It affects path choices", "page" : "625-639", "publisher" : "Elsevier Ltd", "title" : "Mind the map! The impact of transit maps on path choice in public transit", "type" : "article-journal", "volume" : "45" }, "uris" : [ "http://www.mendeley.com/documents/?uuid=2c5d2f86-748e-40c9-ba33-65d94d200bb1" ] } ], "mendeley" : { "formattedCitation" : "(Guo, 2011)", "manualFormatting" : "Guo (2011)", "plainTextFormattedCitation" : "(Guo, 2011)", "previouslyFormattedCitation" : "(Guo, 2011)" }, "properties" : { "noteIndex" : 0 }, "schema" : "https://github.com/citation-style-language/schema/raw/master/csl-citation.json" }</w:instrText>
      </w:r>
      <w:r w:rsidRPr="00503860">
        <w:fldChar w:fldCharType="separate"/>
      </w:r>
      <w:r w:rsidRPr="00503860">
        <w:rPr>
          <w:noProof/>
        </w:rPr>
        <w:t>Guo (2011)</w:t>
      </w:r>
      <w:r w:rsidRPr="00503860">
        <w:fldChar w:fldCharType="end"/>
      </w:r>
      <w:r w:rsidRPr="00503860">
        <w:t xml:space="preserve"> studies the influence of having tube maps in London’s subway (London Underground) on travellers’ behaviour and results show that it does affect travellers’ path choices. </w:t>
      </w:r>
      <w:r w:rsidRPr="00503860">
        <w:fldChar w:fldCharType="begin" w:fldLock="1"/>
      </w:r>
      <w:r w:rsidR="005175AF">
        <w:instrText>ADDIN CSL_CITATION { "citationItems" : [ { "id" : "ITEM-1", "itemData" : { "DOI" : "10.1145/1753326.1753597", "ISBN" : "9781605589299", "abstract" : "Page 1. OneBusAway: Results from Providing Real-Time Arrival Information for Public Transit Brian Ferris Dept. of Computer Science &amp; Engineering University of Washington bdferris@cs.washington.edu Kari Watkins Dept. of ... \\n", "author" : [ { "dropping-particle" : "", "family" : "Ferris", "given" : "B", "non-dropping-particle" : "", "parse-names" : false, "suffix" : "" }, { "dropping-particle" : "", "family" : "Watkins", "given" : "K", "non-dropping-particle" : "", "parse-names" : false, "suffix" : "" }, { "dropping-particle" : "", "family" : "Borning", "given" : "A", "non-dropping-particle" : "", "parse-names" : false, "suffix" : "" } ], "container-title" : "Proceedings of the SIGCHI Conference on Human Computer Interaction", "id" : "ITEM-1", "issued" : { "date-parts" : [ [ "2010" ] ] }, "note" : "Seattle development of a real time info providor and its implications.\nSurvey of OneBusAway\n\nwhere: Seattle. OneBusAway is a transit tools focused on providign real-time arrival information for Seattle-area bus riders.\nsource of info: app\nother factors: only studied the app\ntime of trip: prior \nwho: survey participants were recruited through notices on the OneBusAway website, twirtter and blogs with incentives.\nconclusions:", "page" : "1807-1816", "title" : "OneBusAway: results from providing real-time arrival information for public transit", "type" : "article-journal" }, "uris" : [ "http://www.mendeley.com/documents/?uuid=50333fb7-b863-4f54-8dd0-23454fa7a61a" ] } ], "mendeley" : { "formattedCitation" : "(Ferris et al., 2010)", "manualFormatting" : "Ferris et al. (2010)", "plainTextFormattedCitation" : "(Ferris et al., 2010)", "previouslyFormattedCitation" : "(Ferris et al., 2010)" }, "properties" : { "noteIndex" : 0 }, "schema" : "https://github.com/citation-style-language/schema/raw/master/csl-citation.json" }</w:instrText>
      </w:r>
      <w:r w:rsidRPr="00503860">
        <w:fldChar w:fldCharType="separate"/>
      </w:r>
      <w:r w:rsidRPr="00503860">
        <w:rPr>
          <w:noProof/>
        </w:rPr>
        <w:t>Ferris et al. (2010)</w:t>
      </w:r>
      <w:r w:rsidRPr="00503860">
        <w:fldChar w:fldCharType="end"/>
      </w:r>
      <w:r w:rsidRPr="00503860">
        <w:t xml:space="preserve"> and </w:t>
      </w:r>
      <w:r w:rsidRPr="00503860">
        <w:fldChar w:fldCharType="begin" w:fldLock="1"/>
      </w:r>
      <w:r w:rsidR="005175AF">
        <w:instrText>ADDIN CSL_CITATION { "citationItems" : [ { "id" : "ITEM-1", "itemData" : { "DOI" : "10.1016/j.tra.2011.06.010", "ISBN" : "09658564", "ISSN" : "09658564", "PMID" : "63559531", "abstract" : "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 "author" : [ { "dropping-particle" : "", "family" : "Watkins", "given" : "Kari Edison", "non-dropping-particle" : "", "parse-names" : false, "suffix" : "" }, { "dropping-particle" : "", "family" : "Ferris", "given" : "Brian", "non-dropping-particle" : "", "parse-names" : false, "suffix" : "" }, { "dropping-particle" : "", "family" : "Borning", "given" : "Alan", "non-dropping-particle" : "", "parse-names" : false, "suffix" : "" }, { "dropping-particle" : "", "family" : "Rutherford", "given" : "G. Scott", "non-dropping-particle" : "", "parse-names" : false, "suffix" : "" }, { "dropping-particle" : "", "family" : "Layton", "given" : "David", "non-dropping-particle" : "", "parse-names" : false, "suffix" : "" } ], "container-title" : "Transportation Research Part A: Policy and Practice", "id" : "ITEM-1", "issue" : "8", "issued" : { "date-parts" : [ [ "2011" ] ] }, "note" : "where: \nsource of info: \nother factors: \ntime of trip: \nwho: \nconclusions:\n\nShows importance on waiting time and perceived waiting time of using real time info data.", "page" : "839-848", "title" : "Where Is My Bus? Impact of mobile real-time information on the perceived and actual wait time of transit riders", "type" : "article-journal", "volume" : "45" }, "uris" : [ "http://www.mendeley.com/documents/?uuid=9629d179-9685-482a-a92a-b3f1c01d0a06" ] } ], "mendeley" : { "formattedCitation" : "(Watkins et al., 2011)", "manualFormatting" : "Watkins et al. (2011)", "plainTextFormattedCitation" : "(Watkins et al., 2011)", "previouslyFormattedCitation" : "(Watkins et al., 2011)" }, "properties" : { "noteIndex" : 0 }, "schema" : "https://github.com/citation-style-language/schema/raw/master/csl-citation.json" }</w:instrText>
      </w:r>
      <w:r w:rsidRPr="00503860">
        <w:fldChar w:fldCharType="separate"/>
      </w:r>
      <w:r w:rsidRPr="00503860">
        <w:rPr>
          <w:noProof/>
        </w:rPr>
        <w:t>Watkins et al. (2011)</w:t>
      </w:r>
      <w:r w:rsidRPr="00503860">
        <w:fldChar w:fldCharType="end"/>
      </w:r>
      <w:r w:rsidRPr="00503860">
        <w:t xml:space="preserve"> study the influence of a real time information app called OneBusAway in Seattle. Both studies show a significant influence on waiting times and perceived waiting times. </w:t>
      </w:r>
    </w:p>
    <w:p w14:paraId="0516590D" w14:textId="6DC505F8" w:rsidR="004F31C9" w:rsidRPr="00503860" w:rsidRDefault="00E46C85" w:rsidP="002752AD">
      <w:pPr>
        <w:pStyle w:val="SectionHeadingLevel2"/>
        <w:spacing w:after="120"/>
      </w:pPr>
      <w:r>
        <w:t>3</w:t>
      </w:r>
      <w:r w:rsidR="00C64BE2" w:rsidRPr="00503860">
        <w:t>.2</w:t>
      </w:r>
      <w:r w:rsidR="00E154D6">
        <w:t>.</w:t>
      </w:r>
      <w:r w:rsidR="00C64BE2" w:rsidRPr="00503860">
        <w:t xml:space="preserve"> </w:t>
      </w:r>
      <w:r w:rsidR="004F31C9" w:rsidRPr="00503860">
        <w:t>Public transport quality measure</w:t>
      </w:r>
      <w:r w:rsidR="00AB48AD">
        <w:t>s</w:t>
      </w:r>
      <w:r w:rsidR="000A2679">
        <w:t xml:space="preserve"> and their effect on travel behaviour</w:t>
      </w:r>
    </w:p>
    <w:p w14:paraId="4562EFCF" w14:textId="44055EC7" w:rsidR="004F31C9" w:rsidRPr="00503860" w:rsidRDefault="004F31C9" w:rsidP="002752AD">
      <w:pPr>
        <w:spacing w:after="120"/>
      </w:pPr>
      <w:r w:rsidRPr="00503860">
        <w:t xml:space="preserve">A number of studies have considered these soft factors as a way of estimating the quality of public transport. In this context, </w:t>
      </w:r>
      <w:r w:rsidRPr="00503860">
        <w:fldChar w:fldCharType="begin" w:fldLock="1"/>
      </w:r>
      <w:r w:rsidR="005175AF">
        <w:instrText>ADDIN CSL_CITATION { "citationItems" : [ { "id" : "ITEM-1", "itemData" : { "DOI" : "10.1016/j.tra.2007.06.006", "ISBN" : "0965-8564", "ISSN" : "09658564", "abstract" : "The objective of this paper is to present a framework developed for assisting railway operators into monitoring and controlling the quality of services provided to their passengers. This framework is based on the estimation of 22 indicators, grouped under six criteria, i.e. itinerary accuracy, system safety, cleanness, passenger comfort, servicing, and passenger information. The valuation of the indicators is achieved through the analysis of quantitative, as well as qualitative parameters obtained either from statistical sources maintained by the railway operator, or data gathered from a questionnaire survey addressed to passengers. A grading system has been defined for the appreciation of the indicators. Also, a multicriteria evaluation has been developed for the estimation of an overall performance index for the quality of services provided by the operator, during a given period of analysis, which enables the decision makers to compare amongst different time horizons, and pre-defined objectives for a desired performance for a target year. The framework has been implemented in the Hellenic Railways and has provided quality control indices for the individual indicators, as well as for the overall performance of the network. Itinerary accuracy and system safety have been attributed the highest grades, as compared to the rest of the criteria established by the framework, indicating a small increase as compared to those grades of the previous time horizon analyzed. The rest of the criteria, relying on qualitative indicators, were valuated with a moderate grade, similar to the one attributed during the last time horizon of the analysis, indicating that no improvement has been observed in the services related to those indicators. The service quality valuation based on the above framework constitutes a useful tool, for the support of the decision process for the improvement of the railway operator. ?? 2007 Elsevier Ltd. All rights reserved.", "author" : [ { "dropping-particle" : "", "family" : "Nathanail", "given" : "Eftihia", "non-dropping-particle" : "", "parse-names" : false, "suffix" : "" } ], "container-title" : "Transportation Research Part A: Policy and Practice", "id" : "ITEM-1", "issue" : "1", "issued" : { "date-parts" : [ [ "2008" ] ] }, "note" : "Concetrantes on the measure of quality, which includes information provision according to their definition. It is interesting since the approach is on railways.\n\nwhere: Hellenic Railways, Greece\nsource of info: Information during trip (concerns notification about train arrivals at the station, while the train is en route, and is graded, depending on the type and quality of info provided), information at station (info related to train departures and is evaluated as info provided as annoucement, and info provided in a bulletin board - electronic or not), pre-trip information (availability of information provided at the stations in printed format). The overall grade is calculated as an average value of the grades of the subinficators.\nother factors: comfort, servicing, cleanliness.\ntime of trip: \nprior and during trip\n\nwho: passengers (data gatheres from a questionnaire survey addressed to passengers)\nconclusions: the information at station did receive a very low grade and are considered as very important by the passengers (all the indicators seem to be relevant for the passengers).\n\n\n\n-Quote from other paper (Eboli and Mazzulla 2011):\nNathanail (2008)\u00a0presents a framework developed for assisting railway operators into monitoring and controlling the quality of services provided to their passengers. This framework is based on the estimation of 22 indicators, grouped under six criteria (itinerary accuracy, system safety, cleanness, passenger comfort, servicing, and passenger information). The valuation of the indicators is achieved through the analysis of quantitative, as well as qualitative parameters obtained either from statistical sources maintained by the railway operator, or data gathered from a questionnaire survey addressed to passengers, in which the service quality aspects are judged according to a scale from 1 to 10. In the work both objective indicators and subjective judgments of the passengers are analysed; in order to estimate an overall performance index, the objective and subjective indicators are scaled according to the same scale and combined through a multicriteria analysis.", "page" : "48-66", "title" : "Measuring the quality of service for passengers on the hellenic railways", "type" : "article-journal", "volume" : "42" }, "uris" : [ "http://www.mendeley.com/documents/?uuid=696e3d81-debf-43bd-9c92-05f559f90801" ] } ], "mendeley" : { "formattedCitation" : "(Nathanail, 2008)", "manualFormatting" : "Nathanail (2008)", "plainTextFormattedCitation" : "(Nathanail, 2008)", "previouslyFormattedCitation" : "(Nathanail, 2008)" }, "properties" : { "noteIndex" : 0 }, "schema" : "https://github.com/citation-style-language/schema/raw/master/csl-citation.json" }</w:instrText>
      </w:r>
      <w:r w:rsidRPr="00503860">
        <w:fldChar w:fldCharType="separate"/>
      </w:r>
      <w:r w:rsidRPr="00503860">
        <w:rPr>
          <w:noProof/>
        </w:rPr>
        <w:t>Nathanail (2008)</w:t>
      </w:r>
      <w:r w:rsidRPr="00503860">
        <w:fldChar w:fldCharType="end"/>
      </w:r>
      <w:r w:rsidRPr="00503860">
        <w:t xml:space="preserve"> develops a framework to estimate the quality of services provided to passengers on a railway in Greece. They take into account other soft factors (</w:t>
      </w:r>
      <w:r w:rsidR="001F4BB9">
        <w:t xml:space="preserve">i.e. </w:t>
      </w:r>
      <w:r w:rsidRPr="00503860">
        <w:t>comfort, servicing and cleanliness) together with information provision. The information provision indicator considered information during trip (</w:t>
      </w:r>
      <w:r w:rsidR="001F4BB9">
        <w:t xml:space="preserve">e.g. </w:t>
      </w:r>
      <w:r w:rsidRPr="00503860">
        <w:t>train arrivals), information at station (</w:t>
      </w:r>
      <w:r w:rsidR="001F4BB9">
        <w:t xml:space="preserve">e.g. </w:t>
      </w:r>
      <w:r w:rsidRPr="00503860">
        <w:t>train departures announcements, information provided in bulletin board – whether they are electronic or not) and pre-trip information (</w:t>
      </w:r>
      <w:r w:rsidR="001F4BB9">
        <w:t xml:space="preserve">e.g. </w:t>
      </w:r>
      <w:r w:rsidRPr="00503860">
        <w:t xml:space="preserve">availability of information provided at the stations in printed format). Their results show that all the soft factors considered were relevant to passengers, and that they graded the information currently provided poorly. </w:t>
      </w:r>
      <w:r w:rsidRPr="00503860">
        <w:fldChar w:fldCharType="begin" w:fldLock="1"/>
      </w:r>
      <w:r w:rsidR="005175AF">
        <w:instrText>ADDIN CSL_CITATION { "citationItems" : [ { "id" : "ITEM-1", "itemData" : { "DOI" : "10.1016/S0965-8564(02)00075-7", "ISBN" : "0965-8564", "ISSN" : "09658564", "abstract" : "The measurement of service quality continues to be a challenging research theme and one of great practical importance to service providers and regulatory agencies. The key challenges begin with the identification of the set of potentially important dimensions of service quality perceived by passengers, current and potential. We then have to establish a way of measuring each attribute and identifying their relative importance in the overall calculation of satisfaction associated with existing service levels. Once a set of relevant attributes has been identified, this information can be integrated into programs such as monitoring and benchmarking, and even in contract specification. This paper, building on earlier research by the authors, investigates ways of quantifying service quality and comparing the levels within and between bus operators. The importance of establishing suitable market segments and the need to scale the service quality index for each operator to make meaningful comparisons is highlighted. ?? 2003 Elsevier Science Ltd. All rights reserved.", "author" : [ { "dropping-particle" : "", "family" : "Hensher", "given" : "David A.", "non-dropping-particle" : "", "parse-names" : false, "suffix" : "" }, { "dropping-particle" : "", "family" : "Stopher", "given" : "Peter", "non-dropping-particle" : "", "parse-names" : false, "suffix" : "" }, { "dropping-particle" : "", "family" : "Bullock", "given" : "Philip", "non-dropping-particle" : "", "parse-names" : false, "suffix" : "" } ], "container-title" : "Transportation Research Part A: Policy and Practice", "id" : "ITEM-1", "issue" : "6", "issued" : { "date-parts" : [ [ "2003" ] ] }, "note" : "where: \nsource of info: \nother factors: \ntime of trip: \nwho: \nconclusions:\n\nincludes information at bus stops", "page" : "499-517", "title" : "Service quality - developing a service quality index in the provision of commercial bus contracts", "type" : "article-journal", "volume" : "37" }, "uris" : [ "http://www.mendeley.com/documents/?uuid=d90525e5-fb79-422b-adca-0592ab3ee9d9" ] } ], "mendeley" : { "formattedCitation" : "(Hensher et al., 2003)", "manualFormatting" : "Hensher et al. (2003)", "plainTextFormattedCitation" : "(Hensher et al., 2003)", "previouslyFormattedCitation" : "(Hensher et al., 2003)" }, "properties" : { "noteIndex" : 0 }, "schema" : "https://github.com/citation-style-language/schema/raw/master/csl-citation.json" }</w:instrText>
      </w:r>
      <w:r w:rsidRPr="00503860">
        <w:fldChar w:fldCharType="separate"/>
      </w:r>
      <w:r w:rsidRPr="00503860">
        <w:rPr>
          <w:noProof/>
        </w:rPr>
        <w:t>Hensher et al. (2003)</w:t>
      </w:r>
      <w:r w:rsidRPr="00503860">
        <w:fldChar w:fldCharType="end"/>
      </w:r>
      <w:r w:rsidRPr="00503860">
        <w:t xml:space="preserve"> carry out a similar study where they develop a service quality index of commercial bus contracts in NSW, </w:t>
      </w:r>
      <w:r w:rsidRPr="00503860">
        <w:lastRenderedPageBreak/>
        <w:t xml:space="preserve">Australia. They include several hard and soft factors; regarding information provision they only include information at bus stop with three levels: (1) timetable and map; (2) timetable and no map; and (2) none. They used a nested model where each branch represents one in 9 geographical segments and their results show that having no timetable or map was only significant in one geographical segment. </w:t>
      </w:r>
    </w:p>
    <w:p w14:paraId="7F96B8DA" w14:textId="3A82DD40" w:rsidR="004F31C9" w:rsidRPr="00503860" w:rsidRDefault="00E46C85" w:rsidP="002752AD">
      <w:pPr>
        <w:pStyle w:val="SectionHeadingLevel2"/>
        <w:spacing w:after="120"/>
      </w:pPr>
      <w:r>
        <w:t>3</w:t>
      </w:r>
      <w:r w:rsidR="00C64BE2" w:rsidRPr="00503860">
        <w:t>.3</w:t>
      </w:r>
      <w:r w:rsidR="00E154D6">
        <w:t>.</w:t>
      </w:r>
      <w:r w:rsidR="00C64BE2" w:rsidRPr="00503860">
        <w:t xml:space="preserve"> </w:t>
      </w:r>
      <w:r w:rsidR="004F31C9" w:rsidRPr="00503860">
        <w:t>Perception on soft factors</w:t>
      </w:r>
    </w:p>
    <w:p w14:paraId="25C576F7" w14:textId="77777777" w:rsidR="000A2679" w:rsidRDefault="004F31C9" w:rsidP="002752AD">
      <w:pPr>
        <w:spacing w:after="120"/>
      </w:pPr>
      <w:r w:rsidRPr="00503860">
        <w:t xml:space="preserve">Numerous transportation studies have focused on understanding perception on soft factors. </w:t>
      </w:r>
      <w:r w:rsidR="000A2679">
        <w:t>This is important to identify if there is a distinction between perception and fact and how this might affect the provision of information.</w:t>
      </w:r>
    </w:p>
    <w:p w14:paraId="543E8F89" w14:textId="5C732CA5" w:rsidR="004F31C9" w:rsidRPr="00503860" w:rsidRDefault="004F31C9" w:rsidP="002752AD">
      <w:pPr>
        <w:spacing w:after="120"/>
      </w:pPr>
      <w:r w:rsidRPr="00503860">
        <w:fldChar w:fldCharType="begin" w:fldLock="1"/>
      </w:r>
      <w:r w:rsidR="005175AF">
        <w:instrText>ADDIN CSL_CITATION { "citationItems" : [ { "id" : "ITEM-1", "itemData" : { "DOI" : "10.1016/j.tranpol.2010.07.007", "ISBN" : "0967-070X", "ISSN" : "0967070X", "abstract" : "In this paper a methodology for measuring transit service quality is proposed. The methodology is based on the use of both passenger perceptions and transit agency performance measures involving the main aspects characterizing a transit service. The combination of these two types of service quality measurement fulfils the need to provide a reliable as possible measurement tool of the transit performance. Considering passenger perceptions is fundamental because the customer's point of view is very relevant for evaluating the performance of a transit service. At the same time, the use of a more objective measurement provided by the transit agency can be a useful solution for obtaining a more comprehensive service quality measurement. The proposed procedure is applied to a real case study of a suburban bus line; a series of subjective and objective indicators are calculated on the basis of users' perception about the service and measurements provided by the transit agency. ?? 2010 Elsevier Ltd.", "author" : [ { "dropping-particle" : "", "family" : "Eboli", "given" : "Laura", "non-dropping-particle" : "", "parse-names" : false, "suffix" : "" }, { "dropping-particle" : "", "family" : "Mazzulla", "given" : "Gabriella", "non-dropping-particle" : "", "parse-names" : false, "suffix" : "" } ], "container-title" : "Transport Policy", "id" : "ITEM-1", "issue" : "1", "issued" : { "date-parts" : [ [ "2011" ] ] }, "note" : "where: suburban bus line North of Cosenza\nsource of info: \n- Availability of schedule/maps on bus, and announcements -- ratio of the number of vehicles with functioning information device on board to the total number of vehicles sampled in a certain time period\n- Availability of schedule/maps at stops -- score assigned to each stop of the line, from a minimum value of 0 to a maximum value of 10. The minimum value was assigned to the stops without any kind of information device at the stop; the maximum value to the stops with schedule and maps\n- Availability of information by phone, mail.\nother factors: route characteristics, service charact, service reliability, comfort, cleanliness, fare, information, safety and security, personnel, customer services, environmental protection.\ntime of trip:\nwho: \nconclusions:\n+ subjective indicator for availabiliy of schedule/maps at stops very unsatisfactory\n\n- The values of all the indicators calculated are shown in Table 2. Specifically, the table reports, for each k service attribute, the mean and standard deviation of the subjective indicator (Sk), the mean and standard deviation of the parameter (Pk) used for calculating the objective indicator, the values of the objective indicator (Ok), and the indicator calculated through the proposed methodology (Xk).\n\nAnalysis of bus service offering the connection between the urban area and some small villages sited in North of Cosenza. \n\nResults: Information one of the most heterogenous attributes and most unsatisfactory.", "page" : "172-181", "title" : "A methodology for evaluating transit service quality based on subjective and objective measures from the passenger's point of view", "type" : "article-journal", "volume" : "18" }, "uris" : [ "http://www.mendeley.com/documents/?uuid=6e5ec841-67b6-4035-8020-085779cc80f0" ] } ], "mendeley" : { "formattedCitation" : "(Eboli and Mazzulla, 2011)", "manualFormatting" : "Eboli &amp; Mazzulla (2011)", "plainTextFormattedCitation" : "(Eboli and Mazzulla, 2011)", "previouslyFormattedCitation" : "(Eboli and Mazzulla, 2011)" }, "properties" : { "noteIndex" : 0 }, "schema" : "https://github.com/citation-style-language/schema/raw/master/csl-citation.json" }</w:instrText>
      </w:r>
      <w:r w:rsidRPr="00503860">
        <w:fldChar w:fldCharType="separate"/>
      </w:r>
      <w:r w:rsidRPr="00503860">
        <w:rPr>
          <w:noProof/>
        </w:rPr>
        <w:t>Eboli &amp; Mazzulla (2011)</w:t>
      </w:r>
      <w:r w:rsidRPr="00503860">
        <w:fldChar w:fldCharType="end"/>
      </w:r>
      <w:r w:rsidRPr="00503860">
        <w:t xml:space="preserve"> study users’ perception through estimating a subjective and objective measure for several soft factors on a bus line in Italy. As the information provision indicator they included availability of schedule/maps on bus and at stops. Their results show that the perceived value for information on bus was significantly worse than the objective measure, and for information of stops both subjective and objective measures were very low.</w:t>
      </w:r>
    </w:p>
    <w:p w14:paraId="7F155CD9" w14:textId="1B5CAE1D" w:rsidR="004F31C9" w:rsidRPr="00503860" w:rsidRDefault="004F31C9" w:rsidP="002752AD">
      <w:pPr>
        <w:spacing w:after="120"/>
      </w:pPr>
      <w:r w:rsidRPr="00503860">
        <w:fldChar w:fldCharType="begin" w:fldLock="1"/>
      </w:r>
      <w:r w:rsidR="005175AF">
        <w:instrText>ADDIN CSL_CITATION { "citationItems" : [ { "id" : "ITEM-1", "itemData" : { "DOI" : "10.1016/j.tranpol.2006.07.001", "ISBN" : "0967-070X", "ISSN" : "0967070X", "abstract" : "Travel information is one of the factors that contribute to the quality of public transport. In particular, integrated multimodal travel information (IMTI) is expected to affect customers' modal choice. The objective of this research is to identify customers' desired quality of IMTI provision in public transport. Customers' desired IMTI quality can vary throughout the pre-trip, wayside and on-board stages of a journey. The main determinants are time savings (travel and search time) and effort savings (physical, cognitive, and affective effort). In a sample of Dutch travellers with a substantial share of young persons, the pre-trip stage turns out to be the favourite stage to collect IMTI when planning multimodal travel; desired IMTI types in this stage are used to plan the part of the journey that is made by public transport. Wayside IMTI is most desired when it helps the traveller to catch the right vehicle en route. On-board travellers are most concerned about timely arrival at interchanges in order to catch connecting modes. In the whole travel process, travel time is the most important saving. Apart from that, pre-trip search time savings are also desired, while en route affective effort is more important than cognitive effort. ?? 2006 Elsevier Ltd. All rights reserved.", "author" : [ { "dropping-particle" : "", "family" : "Grotenhuis", "given" : "Jan Willem", "non-dropping-particle" : "", "parse-names" : false, "suffix" : "" }, { "dropping-particle" : "", "family" : "Wiegmans", "given" : "Bart W.", "non-dropping-particle" : "", "parse-names" : false, "suffix" : "" }, { "dropping-particle" : "", "family" : "Rietveld", "given" : "Piet", "non-dropping-particle" : "", "parse-names" : false, "suffix" : "" } ], "container-title" : "Transport Policy", "id" : "ITEM-1", "issue" : "1", "issued" : { "date-parts" : [ [ "2007" ] ] }, "note" : "where: \nsource of info: \nother factors: \ntime of trip: \nwho: \nconclusions:\n\nConsider pre-trip information, as well as in the journey, since it studies mutimodal trips.", "page" : "27-38", "title" : "The desired quality of integrated multimodal travel information in public transport: Customer needs for time and effort savings", "type" : "article-journal", "volume" : "14" }, "uris" : [ "http://www.mendeley.com/documents/?uuid=b14a0e16-bdfc-4ecf-aa93-9fa9d54ff6b9" ] } ], "mendeley" : { "formattedCitation" : "(Grotenhuis et al., 2007)", "manualFormatting" : "Grotenhuis et al. (2007)", "plainTextFormattedCitation" : "(Grotenhuis et al., 2007)", "previouslyFormattedCitation" : "(Grotenhuis et al., 2007)" }, "properties" : { "noteIndex" : 0 }, "schema" : "https://github.com/citation-style-language/schema/raw/master/csl-citation.json" }</w:instrText>
      </w:r>
      <w:r w:rsidRPr="00503860">
        <w:fldChar w:fldCharType="separate"/>
      </w:r>
      <w:r w:rsidRPr="00503860">
        <w:rPr>
          <w:noProof/>
        </w:rPr>
        <w:t>Grotenhuis et al. (2007)</w:t>
      </w:r>
      <w:r w:rsidRPr="00503860">
        <w:fldChar w:fldCharType="end"/>
      </w:r>
      <w:r w:rsidRPr="00503860">
        <w:t xml:space="preserve"> identify customers’ desired quality on integrated multimodal information in Netherlands. They consider that desired quality can vary throughout a trip, so they include prior and during trip information. In both situations different types of information users might need are presented, such as map with all the routes, quickest route, all interchanges, among others. Their results show users prefer to have information prior to their trip (as opposed to during) when planning a multimodal travel, and the information needed concerns the part of their trip made by public transport. </w:t>
      </w:r>
    </w:p>
    <w:p w14:paraId="7197E81D" w14:textId="558FCDB8" w:rsidR="004F31C9" w:rsidRPr="00503860" w:rsidRDefault="004F31C9" w:rsidP="002752AD">
      <w:pPr>
        <w:spacing w:after="120"/>
      </w:pPr>
      <w:r w:rsidRPr="00503860">
        <w:fldChar w:fldCharType="begin" w:fldLock="1"/>
      </w:r>
      <w:r w:rsidR="005175AF">
        <w:instrText>ADDIN CSL_CITATION { "citationItems" : [ { "id" : "ITEM-1", "itemData" : { "DOI" : "10.1016/j.tranpol.2008.06.002", "ISBN" : "0967-070X", "ISSN" : "0967070X", "abstract" : "This research focuses on passenger's perception of transit performance with an emphasis on the variability between operators and the policy implications of such differences. Two statistical methods (factor analysis and ordered logit modeling) have been used to assess the quality implications of the variability of the users' perceived satisfaction across operators. A market segmentation analysis (between male and female respondents) provides further insight into the differences among groups of the population. Five transit systems in the two major conurbations in Greece, Athens and Thessaloniki, have been examined. The analysis demonstrated that a well-coordinated transportation environment should be the primary aim of the policy makers in Athens, followed by other quality attributes such as service frequency and accessibility. In Thessaloniki, the sole transit operator should include in its policy plans immediate corrective measures addressing the service frequency, waiting time and vehicle cleanliness attributes. ?? 2008 Elsevier Ltd. All rights reserved.", "author" : [ { "dropping-particle" : "", "family" : "Tyrinopoulos", "given" : "Yannis", "non-dropping-particle" : "", "parse-names" : false, "suffix" : "" }, { "dropping-particle" : "", "family" : "Antoniou", "given" : "Constantinos", "non-dropping-particle" : "", "parse-names" : false, "suffix" : "" } ], "container-title" : "Transport Policy", "id" : "ITEM-1", "issue" : "4", "issued" : { "date-parts" : [ [ "2008" ] ] }, "note" : "Includes Varimax rotation. \n\nSurvey how important attributes are to them and how they would rank the public transit service (importance) in question with respect to that attribute (satisfaction).\n\nwhere: Greece, Athens and Thessaloniki. Train, bus and urban transport.\nsource of info:\n- General information provision: about the general characteristics of the transit services, such as the lines, terminal and stop points, departure times, tickets and apsses available.\n- Information provision at terminals and stops: about the services provided at the terminals and stops\n- Onboard information provision: inside the vehicle during the trip, such as the next stop and estimated arrival time at the next stop.\n- Information provision at tansfer points: about the combination of the various lines and modes, and their time schedules.\nother factors: service frequency, on-time performance, service provision hours, network coverage... (11)\ntime of trip: prior, during, and post (transfers)\nwho: users\nconclusions:\nSee tables in graphs. Not all operators include &amp;quot;information about schedule&amp;quot; or &amp;quot;information about transfers&amp;quot;. \nFor female respondents the transfers one seem to be really important, the other one not so much. For male respondents none of them seem to be the most important.\n\n- Two statistical methods (factor analysis and ordered logit modeling)\nMeasures public transport satisfaction. Important because it considers information on bus stop, on bus and on destination.", "page" : "260-272", "title" : "Public transit user satisfaction: Variability and policy implications", "type" : "article-journal", "volume" : "15" }, "uris" : [ "http://www.mendeley.com/documents/?uuid=7c74a767-79ac-4332-8a0f-2391865875a0" ] } ], "mendeley" : { "formattedCitation" : "(Tyrinopoulos and Antoniou, 2008)", "manualFormatting" : "Tyrinopoulos &amp; Antoniou (2008)", "plainTextFormattedCitation" : "(Tyrinopoulos and Antoniou, 2008)", "previouslyFormattedCitation" : "(Tyrinopoulos and Antoniou, 2008)" }, "properties" : { "noteIndex" : 0 }, "schema" : "https://github.com/citation-style-language/schema/raw/master/csl-citation.json" }</w:instrText>
      </w:r>
      <w:r w:rsidRPr="00503860">
        <w:fldChar w:fldCharType="separate"/>
      </w:r>
      <w:r w:rsidRPr="00503860">
        <w:rPr>
          <w:noProof/>
        </w:rPr>
        <w:t>Tyrinopoulos &amp; Antoniou (2008)</w:t>
      </w:r>
      <w:r w:rsidRPr="00503860">
        <w:fldChar w:fldCharType="end"/>
      </w:r>
      <w:r w:rsidRPr="00503860">
        <w:t xml:space="preserve"> carried out a survey in four lines that had different operators in Greece (bus, trolley bus and rail/metro). They asked their users how important different attributes are to them, and how they would rank the service with respect to that attribute. They included different soft factors, such as driver behaviour, cleanliness, waiting conditions, among others. As an information provision indicator they asked about schedule and transfers information. They </w:t>
      </w:r>
      <w:r w:rsidRPr="00503860">
        <w:lastRenderedPageBreak/>
        <w:t xml:space="preserve">conducted ordered logit models and their results showed service frequency, vehicle cleanliness, waiting conditions, transfer distance and network coverage were the most important attributes for passengers’ satisfaction. </w:t>
      </w:r>
    </w:p>
    <w:p w14:paraId="6BB0A754" w14:textId="4ECF1C22" w:rsidR="004F31C9" w:rsidRPr="00503860" w:rsidRDefault="004F31C9" w:rsidP="002752AD">
      <w:pPr>
        <w:spacing w:after="120"/>
      </w:pPr>
      <w:r w:rsidRPr="00503860">
        <w:fldChar w:fldCharType="begin" w:fldLock="1"/>
      </w:r>
      <w:r w:rsidR="005175AF">
        <w:instrText>ADDIN CSL_CITATION { "citationItems" : [ { "id" : "ITEM-1", "itemData" : { "DOI" : "10.1007/s11116-009-9240-x", "ISSN" : "00494488", "abstract" : "This paper investigates the role that enhanced service quality introduced into a deregulated market has in improving the experience of bus travel by a sample of passengers in the Tyne and Wear area of England. A generalised ordered choice (GOC) model that accounts for preference heterogeneity through random parameters, as well as heteroscedasticity in unobserved variance, and random parameterisation of thresholds, is implemented to identify sources of influence on the overall experience of bus travel in the presence and absence of the quality-enhanced treatment of service. The GOC model is contrasted with a standard ordered logit model, and the marginal effects associated with the preferred GOC model are derived for each influencing attribute, taking into account the various ways in which each influence contributes to the utility associated with each level of bus experience. The paper supports a view that the introduction of quality improvements, via a Quality Bus Partnership, does contribute non-marginally to an increase in a positive bus experience, and signals a way forward through cooperative intervention, to grow patronage. Knowing which attributes successfully deliver a more positive experience (and those that do not) means that resources are effectively targeted at the aspect of service provision which will increase patronage and therefore revenues, satisfying the objectives of both the bus operator and the local authority partner.", "author" : [ { "dropping-particle" : "", "family" : "Hensher", "given" : "David A.", "non-dropping-particle" : "", "parse-names" : false, "suffix" : "" }, { "dropping-particle" : "", "family" : "Mulley", "given" : "Corinne", "non-dropping-particle" : "", "parse-names" : false, "suffix" : "" }, { "dropping-particle" : "", "family" : "Yahya", "given" : "Norhayati", "non-dropping-particle" : "", "parse-names" : false, "suffix" : "" } ], "container-title" : "Transportation", "id" : "ITEM-1", "issue" : "2", "issued" : { "date-parts" : [ [ "2010" ] ] }, "note" : "where: County of Tyne and Wear urban area, north-east England. Local buses. 2007.\nsource of info: timetable information, maps, websited, roadside information and interactive information terminals.\nSurvey included: Information at bus stops and Finding information about bus routes. (how important are to you).\nother factors: frequency, personal security, reliability, ease of buying a tickets, cleanliness, travel time, friendliness/helpfulness of drivers, condition of shelters at bus stops, cost of tickets.\ntime of trip: prior\nwho: on-board passenger survey both on the routes that have the improvement (superroutes) and the not benefited routes.\nconclusions: especially important area frequency and personal security (especially commuters and older people for these importance). \n- greater frequency of service delivered by 'Superroute' has delivered on the importance of frequency and at the same time also reduces the demands for improved information.\n\nAlso includes random parameters in the estimation of quality.\n\nThe focus of this paper is to identify the service attributes which deliver additional utility and drive the responses of passengers to perceive a better overall experience. \n\nMost important factors: increasing frequency and enhancing personal security on the bus.\n\nResults are not necessarily transferable to other urban areas.", "page" : "239-256", "title" : "Passenger experience with quality-enhanced bus service: The tyne and wear 'superoute' services", "type" : "article-journal", "volume" : "37" }, "uris" : [ "http://www.mendeley.com/documents/?uuid=37ac87e1-3b67-4036-9813-834449b9a6f1" ] } ], "mendeley" : { "formattedCitation" : "(Hensher et al., 2010)", "manualFormatting" : "Hensher et al. (2010)", "plainTextFormattedCitation" : "(Hensher et al., 2010)", "previouslyFormattedCitation" : "(Hensher et al., 2010)" }, "properties" : { "noteIndex" : 0 }, "schema" : "https://github.com/citation-style-language/schema/raw/master/csl-citation.json" }</w:instrText>
      </w:r>
      <w:r w:rsidRPr="00503860">
        <w:fldChar w:fldCharType="separate"/>
      </w:r>
      <w:r w:rsidRPr="00503860">
        <w:rPr>
          <w:noProof/>
        </w:rPr>
        <w:t>Hensher et al. (2010)</w:t>
      </w:r>
      <w:r w:rsidRPr="00503860">
        <w:fldChar w:fldCharType="end"/>
      </w:r>
      <w:r w:rsidRPr="00503860">
        <w:t xml:space="preserve"> identify the service attributes that positively influence the perceived overall experience on a bus line in England. They include several soft factors, such as frequency, personal security, reliability, cleanliness, etc. Regarding information provision their survey included ‘information at bus stops’ and ‘finding information about bus routes (how important are to you)’. They interviewed passengers in the routes that had been significantly improved (including improvements on ‘soft factors’), and also passengers in other routes. They estimated ordered logit models and concluded that the greatest potential could be obtained by first increasing the frequency and then by enhancing personal security on the bus. They mention an existent relation between frequency and information provision, where a higher frequency would reduce the demand for information.</w:t>
      </w:r>
    </w:p>
    <w:p w14:paraId="73103906" w14:textId="145A2558" w:rsidR="004F31C9" w:rsidRPr="00503860" w:rsidRDefault="004F31C9" w:rsidP="002752AD">
      <w:pPr>
        <w:spacing w:after="120"/>
      </w:pPr>
      <w:r w:rsidRPr="00503860">
        <w:fldChar w:fldCharType="begin" w:fldLock="1"/>
      </w:r>
      <w:r w:rsidR="005175AF">
        <w:instrText>ADDIN CSL_CITATION { "citationItems" : [ { "id" : "ITEM-1", "itemData" : { "DOI" : "10.1007/978-3-319-20901-2", "ISBN" : "978-3-319-20900-5", "ISSN" : "16113349", "author" : [ { "dropping-particle" : "", "family" : "Horold", "given" : "Stephan", "non-dropping-particle" : "", "parse-names" : false, "suffix" : "" }, { "dropping-particle" : "", "family" : "Mayas", "given" : "Cindy", "non-dropping-particle" : "", "parse-names" : false, "suffix" : "" }, { "dropping-particle" : "", "family" : "Kr", "given" : "Heidi", "non-dropping-particle" : "", "parse-names" : false, "suffix" : "" } ], "collection-title" : "Lecture Notes in Computer Science", "editor" : [ { "dropping-particle" : "", "family" : "Kurosu", "given" : "Masaaki", "non-dropping-particle" : "", "parse-names" : false, "suffix" : "" } ], "id" : "ITEM-1", "issued" : { "date-parts" : [ [ "2015" ] ] }, "note" : "where: \nsource of info: \nother factors: \ntime of trip: \nwho: \nconclusions:\n\nInteresting graphs (see notes).", "number-of-pages" : "340-349", "publisher" : "Springer International Publishing", "publisher-place" : "Cham", "title" : "Towards Paperless Mobility Information in Public Transport", "type" : "book", "volume" : "9169" }, "uris" : [ "http://www.mendeley.com/documents/?uuid=4c83fbb8-4880-49ed-af52-b6a2405ce797" ] } ], "mendeley" : { "formattedCitation" : "(Horold et al., 2015)", "manualFormatting" : "Horold et al. (2015)", "plainTextFormattedCitation" : "(Horold et al., 2015)", "previouslyFormattedCitation" : "(Horold et al., 2015)" }, "properties" : { "noteIndex" : 0 }, "schema" : "https://github.com/citation-style-language/schema/raw/master/csl-citation.json" }</w:instrText>
      </w:r>
      <w:r w:rsidRPr="00503860">
        <w:fldChar w:fldCharType="separate"/>
      </w:r>
      <w:r w:rsidRPr="00503860">
        <w:rPr>
          <w:noProof/>
        </w:rPr>
        <w:t>Horold et al. (2015)</w:t>
      </w:r>
      <w:r w:rsidRPr="00503860">
        <w:fldChar w:fldCharType="end"/>
      </w:r>
      <w:r w:rsidRPr="00503860">
        <w:t xml:space="preserve"> carry out a qualitative study on the acceptance of information displays at stop points. They consider paper based information and public displays in their survey, which was responded by usual travellers, commuters, casual users and tourists. Their results show that when individuals were not familiar with the place, they spent more time searching for i</w:t>
      </w:r>
      <w:r w:rsidR="001F4BB9">
        <w:t>nformation. Moreover, almost 40 per cent</w:t>
      </w:r>
      <w:r w:rsidRPr="00503860">
        <w:t xml:space="preserve"> of the respondents said that they do not want to plan their journeys at stop points</w:t>
      </w:r>
      <w:r w:rsidR="00D84D19">
        <w:t xml:space="preserve"> and this is an important feature to take into account when providing information for travellers.</w:t>
      </w:r>
    </w:p>
    <w:p w14:paraId="50689097" w14:textId="5C314EFF" w:rsidR="004F31C9" w:rsidRDefault="004F31C9" w:rsidP="002752AD">
      <w:pPr>
        <w:spacing w:after="120"/>
      </w:pPr>
      <w:r w:rsidRPr="00503860">
        <w:fldChar w:fldCharType="begin" w:fldLock="1"/>
      </w:r>
      <w:r w:rsidR="005175AF">
        <w:instrText>ADDIN CSL_CITATION { "citationItems" : [ { "id" : "ITEM-1", "itemData" : { "DOI" : "10.1016/j.retrec.2010.07.031", "ISBN" : "0739-8859", "ISSN" : "07398859", "abstract" : "This paper presents an evaluation, from the users' point of view, of an advanced Bus Passenger Real Time Information System, installed at the city of Thessaloniki, Greece. In addition to the methodological approach and the findings presented, the paper explores the greater framework of evaluation procedures in which these analyses should be embedded. In total, 300 questionnaires were returned; the survey aimed to define the basic components of users' acceptance of the new system as well as socioeconomic issues related with the estimation of the payback period of the project. The survey findings are combined with several research results from recent resembled surveys conducted in the city in previous years. ?? 2010 Elsevier Ltd.", "author" : [ { "dropping-particle" : "", "family" : "Politis", "given" : "Ioannis", "non-dropping-particle" : "", "parse-names" : false, "suffix" : "" }, { "dropping-particle" : "", "family" : "Papaioannou", "given" : "Panagiotis", "non-dropping-particle" : "", "parse-names" : false, "suffix" : "" }, { "dropping-particle" : "", "family" : "Basbas", "given" : "Socrates", "non-dropping-particle" : "", "parse-names" : false, "suffix" : "" }, { "dropping-particle" : "", "family" : "Dimitriadis", "given" : "Nikolaos", "non-dropping-particle" : "", "parse-names" : false, "suffix" : "" } ], "container-title" : "Research in Transportation Economics", "id" : "ITEM-1", "issue" : "1", "issued" : { "date-parts" : [ [ "2010" ] ] }, "note" : "Acceptance level of a real time information system\n\nThis paper presents an evaluation, from the users\u2019 point of view, of an advanced Bus Passenger Real Time Information System, installed at the city of Thessaloniki, Greece.\n\nwhere: Thessaloniki, Greece \nsource of info: telematic application - The Advance Bus Traveller Information System\nIn-vehicle Variable Message Sign in all buses of the operator, and 200 Smart Bus Stop displays at selected bus stops which show the arrival time of the next 3 to 10 buses. Also, installation of in-vehicle sound messages for next stop announcement.\nother factors: it was a more qualitative survey, but they asked or car usage frequecny, public transport frequency, etc\ntime of trip: prior and during trip\nwho: Users (personal interviews made at selected stops)\nconclusions: acceptance level high (high proxy for their WTP)\n\n- passenger have become more demanding as time passes and their perceptions about the quality of service are changing.\n- Talks about the WTP higher when including these systems.\n- Personal interviews. Survey questions regarding if the information made them change from car, or if they do more trips. Also, the % of their fare they believed was part of the ITS system. This was used to return a value for the privison of real time information to users as part of the total fare paid by them.", "page" : "249-255", "title" : "Evaluation of a bus passenger information system from the users' point of view in the city of Thessaloniki, Greece", "type" : "article-journal", "volume" : "29" }, "uris" : [ "http://www.mendeley.com/documents/?uuid=0a4e1b7f-e2f6-47c8-8c45-890f81fd46dd" ] } ], "mendeley" : { "formattedCitation" : "(Politis et al., 2010)", "manualFormatting" : "Politis et al. (2010)", "plainTextFormattedCitation" : "(Politis et al., 2010)", "previouslyFormattedCitation" : "(Politis et al., 2010)" }, "properties" : { "noteIndex" : 0 }, "schema" : "https://github.com/citation-style-language/schema/raw/master/csl-citation.json" }</w:instrText>
      </w:r>
      <w:r w:rsidRPr="00503860">
        <w:fldChar w:fldCharType="separate"/>
      </w:r>
      <w:r w:rsidRPr="00503860">
        <w:rPr>
          <w:noProof/>
        </w:rPr>
        <w:t>Politis et al. (2010)</w:t>
      </w:r>
      <w:r w:rsidRPr="00503860">
        <w:fldChar w:fldCharType="end"/>
      </w:r>
      <w:r w:rsidRPr="00503860">
        <w:t xml:space="preserve"> estimate a perceived value for the provision of real time information to users of public transport in Greece. The source of information for this study comprises in-vehicle variable message signs, in-vehicle sound messages for next stop announcement, and displays of arrivals for the next buses on bus stops. The perceived value for this information provision was estimated relative to the fare of public transport: what percentage of the total fare did travellers believe correspond to these systems. Hence, this perceived value was estimated for the three information sources altogether. They conclude that tr</w:t>
      </w:r>
      <w:r w:rsidR="001F4BB9">
        <w:t>avellers believe that almost 40 per cent</w:t>
      </w:r>
      <w:r w:rsidRPr="00503860">
        <w:t xml:space="preserve"> of their cost per trip corresponds to real time information systems. </w:t>
      </w:r>
    </w:p>
    <w:p w14:paraId="5C8EE936" w14:textId="421D5574" w:rsidR="000A2679" w:rsidRPr="00503860" w:rsidRDefault="000A2679" w:rsidP="002752AD">
      <w:pPr>
        <w:spacing w:after="120"/>
      </w:pPr>
      <w:r>
        <w:lastRenderedPageBreak/>
        <w:t>This section demonstrates that there is a systematic asymmetry between perception and fact in relation to soft factors in public transport</w:t>
      </w:r>
      <w:r w:rsidR="00690FF8">
        <w:t xml:space="preserve">. </w:t>
      </w:r>
      <w:r>
        <w:t>This asymmetry needs to be taken into account in the design of</w:t>
      </w:r>
      <w:r w:rsidR="00D84D19">
        <w:t xml:space="preserve"> a survey to elicit the different information requirements at different stages of a journey.</w:t>
      </w:r>
    </w:p>
    <w:p w14:paraId="567FE2F8" w14:textId="37A0D922" w:rsidR="004F31C9" w:rsidRPr="00503860" w:rsidRDefault="00E46C85" w:rsidP="002752AD">
      <w:pPr>
        <w:pStyle w:val="SectionHeadingLevel2"/>
        <w:spacing w:after="120"/>
      </w:pPr>
      <w:r>
        <w:t>3</w:t>
      </w:r>
      <w:r w:rsidR="00C64BE2" w:rsidRPr="00503860">
        <w:t>.4</w:t>
      </w:r>
      <w:r w:rsidR="00E154D6">
        <w:t>.</w:t>
      </w:r>
      <w:r w:rsidR="00C64BE2" w:rsidRPr="00503860">
        <w:t xml:space="preserve"> </w:t>
      </w:r>
      <w:r w:rsidR="004F31C9" w:rsidRPr="00503860">
        <w:t>Willingness to Pay (WTP) for soft factors</w:t>
      </w:r>
    </w:p>
    <w:p w14:paraId="03333670" w14:textId="642EE33D" w:rsidR="004F31C9" w:rsidRPr="00503860" w:rsidRDefault="004F31C9" w:rsidP="002752AD">
      <w:pPr>
        <w:spacing w:after="120"/>
      </w:pPr>
      <w:r w:rsidRPr="00503860">
        <w:t xml:space="preserve">Finally, a number of transportation studies on soft factors have focused on the estimation of willingness to pay (WTP) for information provision. </w:t>
      </w:r>
      <w:r w:rsidRPr="00503860">
        <w:fldChar w:fldCharType="begin" w:fldLock="1"/>
      </w:r>
      <w:r w:rsidR="005175AF">
        <w:instrText>ADDIN CSL_CITATION { "citationItems" : [ { "id" : "ITEM-1", "itemData" : { "DOI" : "10.1016/j.trc.2006.05.003", "ISBN" : "0968-090X", "ISSN" : "0968090X", "PMID" : "1035968", "abstract" : "Web-enabled public transport (PT) information systems that combine information on different PT modes, different PT companies and different geographical regions, can be built to improve the accessibility of public transportation. As the potential list of information aspects that can be included in such systems is long, it is interesting to examine the relative importance of different information aspects. This study reports the relative importance travelers attach to a range of information aspects. In addition, the willingness to pay for this information was examined by conducting a stated choice experiment, in which price was traded off against groupings of information aspects. The results of the study indicate that even though public transport travel information is highly price sensitive, travelers are willing to pay for it if the information systems provide additional functionality such as real-time information and, to a lesser extent, additional trip planning options. ?? 2006 Elsevier Ltd. All rights reserved.", "author" : [ { "dropping-particle" : "", "family" : "Molin", "given" : "Eric J E", "non-dropping-particle" : "", "parse-names" : false, "suffix" : "" }, { "dropping-particle" : "", "family" : "Timmermans", "given" : "Harry J P", "non-dropping-particle" : "", "parse-names" : false, "suffix" : "" } ], "container-title" : "Transportation Research Part C: Emerging Technologies", "id" : "ITEM-1", "issue" : "2", "issued" : { "date-parts" : [ [ "2006" ] ] }, "note" : "where: \nsource of info: \nother factors: \ntime of trip: \nwho: \nconclusions:", "page" : "57-67", "title" : "Traveler expectations and willingness-to-pay for Web-enabled public transport information services", "type" : "article-journal", "volume" : "14" }, "uris" : [ "http://www.mendeley.com/documents/?uuid=5aec55ed-c789-46ec-84b9-8e437cdb217a" ] } ], "mendeley" : { "formattedCitation" : "(Molin and Timmermans, 2006)", "manualFormatting" : "Molin &amp; Timmermans (2006)", "plainTextFormattedCitation" : "(Molin and Timmermans, 2006)", "previouslyFormattedCitation" : "(Molin and Timmermans, 2006)" }, "properties" : { "noteIndex" : 0 }, "schema" : "https://github.com/citation-style-language/schema/raw/master/csl-citation.json" }</w:instrText>
      </w:r>
      <w:r w:rsidRPr="00503860">
        <w:fldChar w:fldCharType="separate"/>
      </w:r>
      <w:r w:rsidRPr="00503860">
        <w:rPr>
          <w:noProof/>
        </w:rPr>
        <w:t>Molin &amp; Timmermans (2006)</w:t>
      </w:r>
      <w:r w:rsidRPr="00503860">
        <w:fldChar w:fldCharType="end"/>
      </w:r>
      <w:r w:rsidRPr="00503860">
        <w:t xml:space="preserve"> estimate the relative importance that recreational travellers</w:t>
      </w:r>
      <w:r w:rsidRPr="00503860">
        <w:rPr>
          <w:rStyle w:val="FootnoteReference"/>
        </w:rPr>
        <w:footnoteReference w:id="1"/>
      </w:r>
      <w:r w:rsidRPr="00503860">
        <w:t xml:space="preserve"> assign to information aspects in England, Finland and Netherlands. Their results show that travellers are willing to pay for information systems if they provide additional functionality such as real-time information, or additional trip planning options. This study is interesting since it considers three different sources of information: internet, telephone service and others; and eight different types of information: about tickets (</w:t>
      </w:r>
      <w:r w:rsidR="001F4BB9">
        <w:t xml:space="preserve">e.g. </w:t>
      </w:r>
      <w:r w:rsidRPr="00503860">
        <w:t>ticket office), interchange, real time information, private transport, walking route, destination (</w:t>
      </w:r>
      <w:r w:rsidR="001F4BB9">
        <w:t xml:space="preserve">e.g. </w:t>
      </w:r>
      <w:r w:rsidRPr="00503860">
        <w:t>tourist, hotel, etc.), on board comfort and service (</w:t>
      </w:r>
      <w:r w:rsidR="001F4BB9">
        <w:t xml:space="preserve">e.g. </w:t>
      </w:r>
      <w:r w:rsidRPr="00503860">
        <w:t>if there are toilets, luggage space, etc.), and planning options (</w:t>
      </w:r>
      <w:r w:rsidR="001F4BB9">
        <w:t xml:space="preserve">e.g. </w:t>
      </w:r>
      <w:r w:rsidRPr="00503860">
        <w:t xml:space="preserve">cheapest route). From all the types of information, their study shows that the ones with highest importance are real time information, planning options, tickets, walking route and interchange. </w:t>
      </w:r>
      <w:r w:rsidRPr="00503860">
        <w:fldChar w:fldCharType="begin" w:fldLock="1"/>
      </w:r>
      <w:r w:rsidR="005175AF">
        <w:instrText>ADDIN CSL_CITATION { "citationItems" : [ { "id" : "ITEM-1", "itemData" : { "DOI" : "10.1016/S0968-090X(03)00005-6", "ISBN" : "1919962476", "ISSN" : "0968090X", "abstract" : "Improved travel information received via electronic sources can inform people about travel conditions and help them make travel decisions. The personal benefits of high quality travel information may motivate individuals to pay for information. This study analyzes travelers' willingness to pay for better quality information received from a traveler information system offered through a public-private partnership in the San Francisco Bay Area. The data were collected in 1997 through a computer-aided telephone interview of individuals who called traveler advisory telephone system (TATS) and were willing to be interviewed (N = 511). The survey results indicate that the average number of times per month the respondents called TATS was 4.80 (TATS was a free service at the time). The average use of the system would decline if the service was not improved but a service charge was initiated. People indicated that they were more willing to pay for a customized service. The impacts of travel information, travel context and socioeconomic variables on willingness to pay for information were analyzed by estimating a random-effects negative binomial regression model of revealed and stated TATS calling frequency. The results indicate that customized travel information, longer trips, worktrips, and listening to radio traffic reports are associated with higher TATS calling frequency and with greater willingness to pay for information. Overall, the consumer response to purchasing travel information services seems cost-sensitive and future efforts can focus on commercialization of travel information, beginning with where demand for information is relatively inelastic and improvement or customization of travel information is achievable. ?? 2003 Elsevier Science Ltd. All rights reserved.", "author" : [ { "dropping-particle" : "", "family" : "Khattak", "given" : "Asad J.", "non-dropping-particle" : "", "parse-names" : false, "suffix" : "" }, { "dropping-particle" : "", "family" : "Yim", "given" : "Youngbin", "non-dropping-particle" : "", "parse-names" : false, "suffix" : "" }, { "dropping-particle" : "", "family" : "Prokopy", "given" : "Linda Stalker", "non-dropping-particle" : "", "parse-names" : false, "suffix" : "" } ], "container-title" : "Transportation Research Part C: Emerging Technologies", "id" : "ITEM-1", "issue" : "2", "issued" : { "date-parts" : [ [ "2003" ] ] }, "note" : "where: \nsource of info: \nother factors: \ntime of trip: \nwho: \nconclusions:\n\nWTP for information.", "page" : "137-159", "title" : "Willingness to pay for travel information", "type" : "article-journal", "volume" : "11" }, "uris" : [ "http://www.mendeley.com/documents/?uuid=97d8f2a6-3379-4c74-b454-bfb53d9f1078" ] } ], "mendeley" : { "formattedCitation" : "(Khattak et al., 2003)", "manualFormatting" : "Khattak et al. (2003)", "plainTextFormattedCitation" : "(Khattak et al., 2003)", "previouslyFormattedCitation" : "(Khattak et al., 2003)" }, "properties" : { "noteIndex" : 0 }, "schema" : "https://github.com/citation-style-language/schema/raw/master/csl-citation.json" }</w:instrText>
      </w:r>
      <w:r w:rsidRPr="00503860">
        <w:fldChar w:fldCharType="separate"/>
      </w:r>
      <w:r w:rsidRPr="00503860">
        <w:rPr>
          <w:noProof/>
        </w:rPr>
        <w:t>Khattak et al. (2003)</w:t>
      </w:r>
      <w:r w:rsidRPr="00503860">
        <w:fldChar w:fldCharType="end"/>
      </w:r>
      <w:r w:rsidRPr="00503860">
        <w:t xml:space="preserve"> studies the WTP for better quality information from a traveller advisory telephone system in San Francisco Bay Area. Their results show that a higher WTP are associated with customized travel information, longer trips, work trips and listening to radio traffic reports.</w:t>
      </w:r>
    </w:p>
    <w:p w14:paraId="5EBC2134" w14:textId="07DC70DB" w:rsidR="004F31C9" w:rsidRPr="00503860" w:rsidRDefault="004F31C9" w:rsidP="002752AD">
      <w:pPr>
        <w:spacing w:after="120"/>
      </w:pPr>
      <w:r w:rsidRPr="00503860">
        <w:fldChar w:fldCharType="begin" w:fldLock="1"/>
      </w:r>
      <w:r w:rsidR="005175AF">
        <w:instrText>ADDIN CSL_CITATION { "citationItems" : [ { "id" : "ITEM-1", "itemData" : { "DOI" : "10.1016/j.tranpol.2010.10.005", "ISBN" : "0967-070X", "ISSN" : "0967070X", "abstract" : "Urban transport policy in Australia has changed markedly over the period since the first generation of modern urban transport strategies were published in the 1960s. This is illustrated through a review of 43 transport strategies published for the five largest cities (Sydney, Melbourne, Brisbane, Perth and Adelaide) in Australia between 1965 and 2010. The review is complemented with observations from a survey of public servants in the policy and strategy divisions of state and territory transport agencies. The results of this research are examined using the Dolowitz-Marsh framework, considering the need to seek policy transfer, who is involved, what is transferred, from where policy lessons are learnt, the degree of transfer, constraints to policy learning and demonstration that transfer has occurred. The evidence for policy transfer and learning is mixed. Transport policy adopted by the states of Australia for their respective capital cities has been remarkably similar between the cities and has changed in a similar way over time, indicating the almost seamless transfer of concepts. Less positively, there is little published evidence that the performance of previous strategies has been critically examined and lessons learned, and that the approaches adopted in strategies are superior to alternative approaches and are able to achieve the objectives set for them. ?? 2010 Elsevier Ltd.", "author" : [ { "dropping-particle" : "", "family" : "Bray", "given" : "David J.", "non-dropping-particle" : "", "parse-names" : false, "suffix" : "" }, { "dropping-particle" : "", "family" : "Taylor", "given" : "Michael A P", "non-dropping-particle" : "", "parse-names" : false, "suffix" : "" }, { "dropping-particle" : "", "family" : "Scrafton", "given" : "Derek", "non-dropping-particle" : "", "parse-names" : false, "suffix" : "" } ], "container-title" : "Transport Policy", "id" : "ITEM-1", "issue" : "3", "issued" : { "date-parts" : [ [ "2011" ] ] }, "note" : "where: \nsource of info: \nother factors: \ntime of trip: \nwho: \nconclusions:\n\nExplains how information provision has changed in Australia", "page" : "522-532", "title" : "Transport policy in Australia-Evolution, learning and policy transfer", "type" : "article-journal", "volume" : "18" }, "uris" : [ "http://www.mendeley.com/documents/?uuid=54a28f9e-9149-43d4-be59-bba67aa62e8f" ] } ], "mendeley" : { "formattedCitation" : "(Bray et al., 2011)", "manualFormatting" : "Bray et al. (2011)", "plainTextFormattedCitation" : "(Bray et al., 2011)", "previouslyFormattedCitation" : "(Bray et al., 2011)" }, "properties" : { "noteIndex" : 0 }, "schema" : "https://github.com/citation-style-language/schema/raw/master/csl-citation.json" }</w:instrText>
      </w:r>
      <w:r w:rsidRPr="00503860">
        <w:fldChar w:fldCharType="separate"/>
      </w:r>
      <w:r w:rsidRPr="00503860">
        <w:rPr>
          <w:noProof/>
        </w:rPr>
        <w:t>Bray et al. (2011)</w:t>
      </w:r>
      <w:r w:rsidRPr="00503860">
        <w:fldChar w:fldCharType="end"/>
      </w:r>
      <w:r w:rsidRPr="00503860">
        <w:t xml:space="preserve"> study transport p</w:t>
      </w:r>
      <w:r w:rsidR="00F470FE">
        <w:t>olicies in Australia, and refer</w:t>
      </w:r>
      <w:r w:rsidRPr="00503860">
        <w:t xml:space="preserve"> to the information provision in road network as deficient in previous years but now gaining importance. Transport for NSW published willingness to pay figures for quality attributes in 2013 </w:t>
      </w:r>
      <w:r w:rsidRPr="00503860">
        <w:fldChar w:fldCharType="begin" w:fldLock="1"/>
      </w:r>
      <w:r w:rsidR="005175AF">
        <w:instrText>ADDIN CSL_CITATION { "citationItems" : [ { "id" : "ITEM-1", "itemData" : { "DOI" : "10.1017/CBO9781107415324.004", "ISBN" : "9788578110796", "ISSN" : "1098-6596", "PMID" : "25246403", "author" : [ { "dropping-particle" : "", "family" : "NSW", "given" : "Transport for", "non-dropping-particle" : "", "parse-names" : false, "suffix" : "" } ], "id" : "ITEM-1", "issued" : { "date-parts" : [ [ "2013" ] ] }, "note" : "Table 69 on page 285 of the Transport for NSW guidelines for economic appraisal reports values for onboard information and announcements. I am not sure if you have seen these.", "title" : "Principles and Guidelines for Economic Appraisal of Transport Investment and Initiatives", "type" : "legislation" }, "uris" : [ "http://www.mendeley.com/documents/?uuid=0993879b-c380-445e-8335-4962f58b876e" ] } ], "mendeley" : { "formattedCitation" : "(NSW, 2013)", "plainTextFormattedCitation" : "(NSW, 2013)", "previouslyFormattedCitation" : "(NSW, 2013)" }, "properties" : { "noteIndex" : 0 }, "schema" : "https://github.com/citation-style-language/schema/raw/master/csl-citation.json" }</w:instrText>
      </w:r>
      <w:r w:rsidRPr="00503860">
        <w:fldChar w:fldCharType="separate"/>
      </w:r>
      <w:r w:rsidR="005175AF" w:rsidRPr="005175AF">
        <w:rPr>
          <w:noProof/>
        </w:rPr>
        <w:t>(NSW, 2013)</w:t>
      </w:r>
      <w:r w:rsidRPr="00503860">
        <w:fldChar w:fldCharType="end"/>
      </w:r>
      <w:r w:rsidRPr="00503860">
        <w:t xml:space="preserve"> where they state the WTP for on-board information and announcement is AUD</w:t>
      </w:r>
      <w:r w:rsidR="001F4BB9">
        <w:t xml:space="preserve"> </w:t>
      </w:r>
      <w:r w:rsidRPr="00503860">
        <w:t>$0.04 in buses, AUD</w:t>
      </w:r>
      <w:r w:rsidR="001F4BB9">
        <w:t xml:space="preserve"> </w:t>
      </w:r>
      <w:r w:rsidRPr="00503860">
        <w:t>$0.03 in li</w:t>
      </w:r>
      <w:r w:rsidR="001F4BB9">
        <w:t xml:space="preserve">ght rail </w:t>
      </w:r>
      <w:r w:rsidR="001F4BB9">
        <w:lastRenderedPageBreak/>
        <w:t>and AUD $0.09 in rail.</w:t>
      </w:r>
      <w:r w:rsidR="00D84D19">
        <w:t xml:space="preserve"> However there is no information on willingness to pay for different information sources in the Australian context which this paper addresses in the modelling section.</w:t>
      </w:r>
    </w:p>
    <w:p w14:paraId="17286213" w14:textId="77777777" w:rsidR="00CC1384" w:rsidRDefault="00CC1384">
      <w:pPr>
        <w:spacing w:after="0"/>
        <w:jc w:val="left"/>
        <w:rPr>
          <w:b/>
          <w:sz w:val="28"/>
          <w:szCs w:val="24"/>
        </w:rPr>
      </w:pPr>
      <w:r>
        <w:br w:type="page"/>
      </w:r>
    </w:p>
    <w:p w14:paraId="27B77B85" w14:textId="44309747" w:rsidR="0091421D" w:rsidRPr="00503860" w:rsidRDefault="00E46C85" w:rsidP="002752AD">
      <w:pPr>
        <w:pStyle w:val="SectionHeadingLevel2"/>
        <w:spacing w:after="120"/>
      </w:pPr>
      <w:r>
        <w:lastRenderedPageBreak/>
        <w:t>3</w:t>
      </w:r>
      <w:r w:rsidR="0091421D" w:rsidRPr="00503860">
        <w:t>.5</w:t>
      </w:r>
      <w:r w:rsidR="00E154D6">
        <w:t>.</w:t>
      </w:r>
      <w:r w:rsidR="0091421D" w:rsidRPr="00503860">
        <w:t xml:space="preserve"> Research </w:t>
      </w:r>
      <w:r w:rsidR="00EC1254" w:rsidRPr="00503860">
        <w:t>g</w:t>
      </w:r>
      <w:r w:rsidR="0091421D" w:rsidRPr="00503860">
        <w:t xml:space="preserve">ap and </w:t>
      </w:r>
      <w:r w:rsidR="00EC1254" w:rsidRPr="00503860">
        <w:t>r</w:t>
      </w:r>
      <w:r w:rsidR="0091421D" w:rsidRPr="00503860">
        <w:t xml:space="preserve">esearch </w:t>
      </w:r>
      <w:r w:rsidR="00EC1254" w:rsidRPr="00503860">
        <w:t>q</w:t>
      </w:r>
      <w:r w:rsidR="0091421D" w:rsidRPr="00503860">
        <w:t>uestions</w:t>
      </w:r>
    </w:p>
    <w:p w14:paraId="10048822" w14:textId="77777777" w:rsidR="00805A29" w:rsidRDefault="004F31C9" w:rsidP="002752AD">
      <w:pPr>
        <w:spacing w:after="120"/>
      </w:pPr>
      <w:r w:rsidRPr="00503860">
        <w:t xml:space="preserve">After analysing some of the </w:t>
      </w:r>
      <w:r w:rsidR="0091421D" w:rsidRPr="00503860">
        <w:t xml:space="preserve">existing </w:t>
      </w:r>
      <w:r w:rsidRPr="00503860">
        <w:t xml:space="preserve">literature on </w:t>
      </w:r>
      <w:r w:rsidR="0091421D" w:rsidRPr="00503860">
        <w:t>how people utilise information in travelling</w:t>
      </w:r>
      <w:r w:rsidRPr="00503860">
        <w:t xml:space="preserve">, it is clear that there is a lack of knowledge on </w:t>
      </w:r>
      <w:r w:rsidR="0091421D" w:rsidRPr="00503860">
        <w:t>how</w:t>
      </w:r>
      <w:r w:rsidR="00C56131" w:rsidRPr="00503860">
        <w:t xml:space="preserve"> </w:t>
      </w:r>
      <w:r w:rsidRPr="00503860">
        <w:t xml:space="preserve">different sources of information </w:t>
      </w:r>
      <w:r w:rsidR="0091421D" w:rsidRPr="00503860">
        <w:t xml:space="preserve">influence travel </w:t>
      </w:r>
      <w:r w:rsidRPr="00503860">
        <w:t xml:space="preserve">decisions. </w:t>
      </w:r>
      <w:r w:rsidR="0091421D" w:rsidRPr="00503860">
        <w:t>The literature that exists tend to study multiple information sources separately in those circumstances where more than one information source is identified</w:t>
      </w:r>
      <w:r w:rsidR="002752AD" w:rsidRPr="00503860">
        <w:t xml:space="preserve">. </w:t>
      </w:r>
      <w:r w:rsidR="0091421D" w:rsidRPr="00503860">
        <w:t>By treating information as a single attribute, it does not highlight the differences between them, especially as the conclusions between studies are quite different which may be due t</w:t>
      </w:r>
      <w:r w:rsidR="001F4BB9">
        <w:t>o t</w:t>
      </w:r>
      <w:r w:rsidR="0091421D" w:rsidRPr="00503860">
        <w:t>he differences in the source of information, to the other soft factors included in the survey (</w:t>
      </w:r>
      <w:r w:rsidR="001F4BB9">
        <w:t xml:space="preserve">e.g. </w:t>
      </w:r>
      <w:r w:rsidR="0091421D" w:rsidRPr="00503860">
        <w:t>if it was compared to frequency which might induce a correlation), to respondents (</w:t>
      </w:r>
      <w:r w:rsidR="001F4BB9">
        <w:t xml:space="preserve">e.g. </w:t>
      </w:r>
      <w:r w:rsidR="0091421D" w:rsidRPr="00503860">
        <w:t xml:space="preserve">regular users, infrequent users, etc.) </w:t>
      </w:r>
      <w:r w:rsidR="001F4BB9">
        <w:t xml:space="preserve">or </w:t>
      </w:r>
      <w:r w:rsidR="0091421D" w:rsidRPr="00503860">
        <w:t xml:space="preserve">to the mode of transportation studied. </w:t>
      </w:r>
      <w:r w:rsidR="00492744" w:rsidRPr="00503860">
        <w:t>Interestingly, the role of attitudes to public transport and travelling more generally is not linked to the literature on the usefulness or otherwise of information in travel</w:t>
      </w:r>
      <w:r w:rsidR="002752AD" w:rsidRPr="00503860">
        <w:t xml:space="preserve">. </w:t>
      </w:r>
      <w:r w:rsidR="0091421D" w:rsidRPr="00503860">
        <w:t xml:space="preserve">This paper addresses this gap by considering </w:t>
      </w:r>
      <w:r w:rsidR="00C56131" w:rsidRPr="00503860">
        <w:t xml:space="preserve">the difference between awareness and use of </w:t>
      </w:r>
      <w:r w:rsidR="0091421D" w:rsidRPr="00503860">
        <w:t xml:space="preserve">different information sources and also which information sources are relevant for travellers at different stages of their journey as well as relating the information provision and use to the mode of travel (which is absent in the literature). </w:t>
      </w:r>
    </w:p>
    <w:p w14:paraId="0B8C524E" w14:textId="213E30BC" w:rsidR="00805A29" w:rsidRDefault="00805A29" w:rsidP="002752AD">
      <w:pPr>
        <w:spacing w:after="120"/>
      </w:pPr>
      <w:r>
        <w:t>The research questions to be addressed in this paper follow on from the research gaps identified.</w:t>
      </w:r>
    </w:p>
    <w:p w14:paraId="77BAD942" w14:textId="77777777" w:rsidR="00805A29" w:rsidRPr="00503860" w:rsidRDefault="00805A29" w:rsidP="00805A29">
      <w:pPr>
        <w:pStyle w:val="ListParagraph"/>
        <w:numPr>
          <w:ilvl w:val="0"/>
          <w:numId w:val="21"/>
        </w:numPr>
        <w:spacing w:after="120"/>
      </w:pPr>
      <w:r w:rsidRPr="00503860">
        <w:t>Which information sources are travellers aware of and which of these are used?</w:t>
      </w:r>
    </w:p>
    <w:p w14:paraId="562DBD1D" w14:textId="77777777" w:rsidR="00805A29" w:rsidRPr="00503860" w:rsidRDefault="00805A29" w:rsidP="00805A29">
      <w:pPr>
        <w:pStyle w:val="ListParagraph"/>
        <w:numPr>
          <w:ilvl w:val="0"/>
          <w:numId w:val="21"/>
        </w:numPr>
        <w:spacing w:after="120"/>
      </w:pPr>
      <w:r w:rsidRPr="00503860">
        <w:t>How does awareness and use vary according to the intensity of public transport use?</w:t>
      </w:r>
    </w:p>
    <w:p w14:paraId="33BCD4A2" w14:textId="77777777" w:rsidR="00805A29" w:rsidRPr="00503860" w:rsidRDefault="00805A29" w:rsidP="00805A29">
      <w:pPr>
        <w:pStyle w:val="ListParagraph"/>
        <w:numPr>
          <w:ilvl w:val="0"/>
          <w:numId w:val="21"/>
        </w:numPr>
        <w:spacing w:after="120"/>
      </w:pPr>
      <w:r w:rsidRPr="00503860">
        <w:t>Do the information sources used by public transport travellers change, according to public transport mode used?</w:t>
      </w:r>
    </w:p>
    <w:p w14:paraId="6E360F2F" w14:textId="77777777" w:rsidR="00805A29" w:rsidRPr="00503860" w:rsidRDefault="00805A29" w:rsidP="00805A29">
      <w:pPr>
        <w:pStyle w:val="ListParagraph"/>
        <w:numPr>
          <w:ilvl w:val="0"/>
          <w:numId w:val="21"/>
        </w:numPr>
        <w:spacing w:after="120"/>
      </w:pPr>
      <w:r w:rsidRPr="00503860">
        <w:t>How do the information sources vary according to the stage of the trip?</w:t>
      </w:r>
    </w:p>
    <w:p w14:paraId="2AF17117" w14:textId="77777777" w:rsidR="00805A29" w:rsidRDefault="00805A29" w:rsidP="00805A29">
      <w:pPr>
        <w:pStyle w:val="ListParagraph"/>
        <w:numPr>
          <w:ilvl w:val="0"/>
          <w:numId w:val="21"/>
        </w:numPr>
        <w:spacing w:after="120"/>
      </w:pPr>
      <w:r w:rsidRPr="00503860">
        <w:t>How does satisfaction of the provision of information sources and the overall public transport trip depend on journey purpose, socio demographics, information provision and use and attitudes?</w:t>
      </w:r>
    </w:p>
    <w:p w14:paraId="70177A05" w14:textId="190AF122" w:rsidR="00805A29" w:rsidRPr="00503860" w:rsidRDefault="00805A29" w:rsidP="00C42295">
      <w:pPr>
        <w:spacing w:after="120"/>
      </w:pPr>
      <w:r>
        <w:t>These questions divide into two groups: T</w:t>
      </w:r>
      <w:r w:rsidRPr="00503860">
        <w:t>hose which can be answered descriptively (questions 1-4) and question 5 which requires a modelling approach because of its increased complexity.</w:t>
      </w:r>
    </w:p>
    <w:p w14:paraId="3CA9ADC7" w14:textId="4076893D" w:rsidR="006834CF" w:rsidRDefault="006834CF" w:rsidP="006834CF">
      <w:pPr>
        <w:spacing w:after="120"/>
      </w:pPr>
      <w:r w:rsidRPr="00503860">
        <w:lastRenderedPageBreak/>
        <w:t xml:space="preserve">The next section outlines the </w:t>
      </w:r>
      <w:r>
        <w:t xml:space="preserve">approach taken in this paper to address the research questions and the </w:t>
      </w:r>
      <w:r w:rsidRPr="00503860">
        <w:t>methodology of the survey undertaken to measure how travellers are currently using public transport information</w:t>
      </w:r>
      <w:r>
        <w:t>.</w:t>
      </w:r>
    </w:p>
    <w:p w14:paraId="6D6302D7" w14:textId="0B53DB6D" w:rsidR="00C64BE2" w:rsidRPr="00503860" w:rsidRDefault="00C64BE2">
      <w:pPr>
        <w:pStyle w:val="SectionHeadingLevel1"/>
        <w:spacing w:after="120"/>
      </w:pPr>
      <w:r w:rsidRPr="00503860">
        <w:t xml:space="preserve">4. </w:t>
      </w:r>
      <w:r w:rsidR="00085D72">
        <w:t>The survey: its design and the respondents</w:t>
      </w:r>
    </w:p>
    <w:p w14:paraId="2964798E" w14:textId="2B15ADBB" w:rsidR="00805A29" w:rsidRPr="00503860" w:rsidRDefault="00BF7C67" w:rsidP="00805A29">
      <w:pPr>
        <w:spacing w:after="120"/>
      </w:pPr>
      <w:r>
        <w:t xml:space="preserve">The data source for the empirical part of this paper are from respondents to an on-line survey. </w:t>
      </w:r>
      <w:r w:rsidR="0091421D" w:rsidRPr="00503860">
        <w:t xml:space="preserve">Targeted respondents were given access to an on-line survey </w:t>
      </w:r>
      <w:r w:rsidR="003238EA">
        <w:t>as</w:t>
      </w:r>
      <w:r w:rsidR="0091421D" w:rsidRPr="00503860">
        <w:t xml:space="preserve"> described in Section 4.</w:t>
      </w:r>
      <w:r w:rsidR="00805A29">
        <w:t>1</w:t>
      </w:r>
      <w:r w:rsidR="002752AD" w:rsidRPr="00503860">
        <w:t xml:space="preserve">. </w:t>
      </w:r>
      <w:r w:rsidR="00805A29" w:rsidRPr="00503860">
        <w:t>The literature review identities a number of under-researched areas. The questionnaire is designed to seek answers to the identified gaps. The analysis of the questionnaire will depend on the specific questions</w:t>
      </w:r>
      <w:r w:rsidR="00805A29">
        <w:t>.</w:t>
      </w:r>
      <w:r w:rsidR="00805A29" w:rsidRPr="00503860">
        <w:t xml:space="preserve"> </w:t>
      </w:r>
    </w:p>
    <w:p w14:paraId="0A70D670" w14:textId="79B69D32" w:rsidR="00217FC5" w:rsidRDefault="0091421D" w:rsidP="002752AD">
      <w:pPr>
        <w:spacing w:after="120"/>
      </w:pPr>
      <w:r w:rsidRPr="00503860">
        <w:t>The sampling process, selection of respondents and descriptive statistics of the overall sample are provided in Section 4.</w:t>
      </w:r>
      <w:r w:rsidR="00805A29">
        <w:t>2</w:t>
      </w:r>
      <w:r w:rsidRPr="00503860">
        <w:t xml:space="preserve">. </w:t>
      </w:r>
    </w:p>
    <w:p w14:paraId="5F77DC4B" w14:textId="77777777" w:rsidR="00CC1384" w:rsidRDefault="00CC1384">
      <w:pPr>
        <w:spacing w:after="0"/>
        <w:jc w:val="left"/>
        <w:rPr>
          <w:b/>
          <w:sz w:val="28"/>
          <w:szCs w:val="24"/>
        </w:rPr>
      </w:pPr>
      <w:r>
        <w:br w:type="page"/>
      </w:r>
    </w:p>
    <w:p w14:paraId="25DF428F" w14:textId="0347403B" w:rsidR="00C64BE2" w:rsidRPr="00503860" w:rsidRDefault="00C64BE2" w:rsidP="002752AD">
      <w:pPr>
        <w:pStyle w:val="SectionHeadingLevel2"/>
        <w:spacing w:after="120"/>
      </w:pPr>
      <w:r w:rsidRPr="00503860">
        <w:lastRenderedPageBreak/>
        <w:t>4.</w:t>
      </w:r>
      <w:r w:rsidR="00805A29">
        <w:t>1.</w:t>
      </w:r>
      <w:r w:rsidRPr="00503860">
        <w:t xml:space="preserve"> Design of survey</w:t>
      </w:r>
    </w:p>
    <w:p w14:paraId="01092073" w14:textId="636F0E90" w:rsidR="00217FC5" w:rsidRPr="00503860" w:rsidRDefault="0091421D" w:rsidP="002752AD">
      <w:pPr>
        <w:spacing w:after="120"/>
      </w:pPr>
      <w:r w:rsidRPr="00503860">
        <w:t xml:space="preserve">The questionnaire is designed to meet the research questions emerging from the research gaps identified in the literature review in </w:t>
      </w:r>
      <w:r w:rsidR="001F0B19" w:rsidRPr="00503860">
        <w:t xml:space="preserve">Section </w:t>
      </w:r>
      <w:r w:rsidR="00805A29">
        <w:t>3</w:t>
      </w:r>
      <w:r w:rsidR="001F0B19" w:rsidRPr="00503860">
        <w:t xml:space="preserve">. </w:t>
      </w:r>
      <w:r w:rsidR="00D84D19">
        <w:t xml:space="preserve">A questionnaire was developed for this purpose. </w:t>
      </w:r>
      <w:r w:rsidR="001F0B19" w:rsidRPr="00503860">
        <w:t xml:space="preserve">After asking a question about access to different technologies (smartphone, tablet, laptop/desktop computer), the questionnaire was divided to put different questions to </w:t>
      </w:r>
      <w:r w:rsidR="00CD3920" w:rsidRPr="00503860">
        <w:t xml:space="preserve">low </w:t>
      </w:r>
      <w:r w:rsidR="001F0B19" w:rsidRPr="00503860">
        <w:t>users (“I do not use public transport if I can help it”), infrequent users (1 day or less per week) and regular users (2-3 days or more per week)</w:t>
      </w:r>
      <w:r w:rsidR="002752AD" w:rsidRPr="00503860">
        <w:t xml:space="preserve">. </w:t>
      </w:r>
    </w:p>
    <w:p w14:paraId="3B844FF0" w14:textId="4C791203" w:rsidR="001F0B19" w:rsidRPr="00503860" w:rsidRDefault="001F0B19" w:rsidP="002752AD">
      <w:pPr>
        <w:spacing w:after="120"/>
      </w:pPr>
      <w:r w:rsidRPr="00503860">
        <w:t>Questions to each of these groups followed a similar pattern</w:t>
      </w:r>
      <w:r w:rsidR="00D84D19">
        <w:t xml:space="preserve"> but tailored where necessary for different usage levels</w:t>
      </w:r>
      <w:r w:rsidR="00690FF8">
        <w:t xml:space="preserve">. </w:t>
      </w:r>
      <w:r w:rsidR="00D84D19">
        <w:t xml:space="preserve">Generally the questions were similar </w:t>
      </w:r>
      <w:r w:rsidRPr="00503860">
        <w:t xml:space="preserve">for infrequent and regular users </w:t>
      </w:r>
      <w:r w:rsidR="00D84D19">
        <w:t xml:space="preserve">but required </w:t>
      </w:r>
      <w:r w:rsidRPr="00503860">
        <w:t xml:space="preserve">adjustment for circumstances for </w:t>
      </w:r>
      <w:r w:rsidR="00C56131" w:rsidRPr="00503860">
        <w:t>low</w:t>
      </w:r>
      <w:r w:rsidRPr="00503860">
        <w:t xml:space="preserve">-users. After questions about the modes used and the frequency of these modes, infrequent and regular users were asked questions on their most </w:t>
      </w:r>
      <w:r w:rsidRPr="00C42295">
        <w:rPr>
          <w:i/>
        </w:rPr>
        <w:t>recent</w:t>
      </w:r>
      <w:r w:rsidRPr="00503860">
        <w:t xml:space="preserve"> trip (infrequent users) and most </w:t>
      </w:r>
      <w:r w:rsidRPr="00C42295">
        <w:rPr>
          <w:i/>
        </w:rPr>
        <w:t>frequent</w:t>
      </w:r>
      <w:r w:rsidRPr="00503860">
        <w:t xml:space="preserve"> trip (regular users)</w:t>
      </w:r>
      <w:r w:rsidR="002752AD" w:rsidRPr="00503860">
        <w:t xml:space="preserve">. </w:t>
      </w:r>
      <w:r w:rsidR="00D84D19" w:rsidRPr="00503860">
        <w:t xml:space="preserve">Low users were asked questions in relation to an </w:t>
      </w:r>
      <w:r w:rsidR="00D84D19" w:rsidRPr="00C42295">
        <w:rPr>
          <w:i/>
        </w:rPr>
        <w:t>unfamiliar</w:t>
      </w:r>
      <w:r w:rsidR="00D84D19" w:rsidRPr="00503860">
        <w:t xml:space="preserve"> trip. </w:t>
      </w:r>
      <w:r w:rsidRPr="00503860">
        <w:t xml:space="preserve">The questions asked about awareness and use of different </w:t>
      </w:r>
      <w:r w:rsidR="004D13FB" w:rsidRPr="00503860">
        <w:t xml:space="preserve">sources of information in general, and in the context of a change (a cancelled connection for infrequent users and a change in timetable for regular users). Respondents were also asked to identify the usefulness of different information sources in relation to different stages of the trip (pre-trip planning, whilst on the trip and on egress from the public transport stop). </w:t>
      </w:r>
      <w:r w:rsidR="006F4D49" w:rsidRPr="00503860">
        <w:t xml:space="preserve">The different information sources are shown in </w:t>
      </w:r>
      <w:r w:rsidR="00E27895">
        <w:fldChar w:fldCharType="begin"/>
      </w:r>
      <w:r w:rsidR="00E27895">
        <w:instrText xml:space="preserve"> REF _Ref461700397 \h </w:instrText>
      </w:r>
      <w:r w:rsidR="00E27895">
        <w:fldChar w:fldCharType="separate"/>
      </w:r>
      <w:r w:rsidR="00261069">
        <w:t xml:space="preserve">Table </w:t>
      </w:r>
      <w:r w:rsidR="00261069">
        <w:rPr>
          <w:noProof/>
        </w:rPr>
        <w:t>2</w:t>
      </w:r>
      <w:r w:rsidR="00E27895">
        <w:fldChar w:fldCharType="end"/>
      </w:r>
      <w:r w:rsidR="006F4D49" w:rsidRPr="00503860">
        <w:t>.</w:t>
      </w:r>
    </w:p>
    <w:p w14:paraId="6F60ED8A" w14:textId="7B2D9F8A" w:rsidR="006F4D49" w:rsidRPr="00E27895" w:rsidRDefault="00E27895" w:rsidP="00FB44F6">
      <w:pPr>
        <w:pStyle w:val="Caption"/>
        <w:keepNext/>
        <w:jc w:val="center"/>
      </w:pPr>
      <w:bookmarkStart w:id="3" w:name="_Ref461700397"/>
      <w:r>
        <w:t xml:space="preserve">Table </w:t>
      </w:r>
      <w:r w:rsidR="00FA0377">
        <w:fldChar w:fldCharType="begin"/>
      </w:r>
      <w:r w:rsidR="00FA0377">
        <w:instrText xml:space="preserve"> SEQ Table \* ARABIC </w:instrText>
      </w:r>
      <w:r w:rsidR="00FA0377">
        <w:fldChar w:fldCharType="separate"/>
      </w:r>
      <w:r w:rsidR="00261069">
        <w:rPr>
          <w:noProof/>
        </w:rPr>
        <w:t>2</w:t>
      </w:r>
      <w:r w:rsidR="00FA0377">
        <w:rPr>
          <w:noProof/>
        </w:rPr>
        <w:fldChar w:fldCharType="end"/>
      </w:r>
      <w:bookmarkEnd w:id="3"/>
      <w:r>
        <w:t xml:space="preserve">: </w:t>
      </w:r>
      <w:r w:rsidR="006F4D49" w:rsidRPr="00E27895">
        <w:t>Infor</w:t>
      </w:r>
      <w:r w:rsidR="00D92467" w:rsidRPr="00E27895">
        <w:t>mation sources included in the q</w:t>
      </w:r>
      <w:r w:rsidR="006F4D49" w:rsidRPr="00E27895">
        <w:t>uestionnaire</w:t>
      </w:r>
    </w:p>
    <w:tbl>
      <w:tblPr>
        <w:tblStyle w:val="ListTable3"/>
        <w:tblW w:w="0" w:type="auto"/>
        <w:jc w:val="center"/>
        <w:tblLook w:val="04A0" w:firstRow="1" w:lastRow="0" w:firstColumn="1" w:lastColumn="0" w:noHBand="0" w:noVBand="1"/>
      </w:tblPr>
      <w:tblGrid>
        <w:gridCol w:w="7650"/>
      </w:tblGrid>
      <w:tr w:rsidR="006F4D49" w:rsidRPr="00503860" w14:paraId="58DF52B1" w14:textId="77777777" w:rsidTr="00FB44F6">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7650" w:type="dxa"/>
            <w:tcBorders>
              <w:bottom w:val="single" w:sz="4" w:space="0" w:color="000000" w:themeColor="text1"/>
            </w:tcBorders>
          </w:tcPr>
          <w:p w14:paraId="33E4500A" w14:textId="2934F327" w:rsidR="006F4D49" w:rsidRPr="00503860" w:rsidRDefault="006F4D49" w:rsidP="002752AD">
            <w:pPr>
              <w:spacing w:after="120"/>
              <w:rPr>
                <w:color w:val="1C1E21"/>
              </w:rPr>
            </w:pPr>
            <w:r w:rsidRPr="00503860">
              <w:t>Information source</w:t>
            </w:r>
          </w:p>
        </w:tc>
      </w:tr>
      <w:tr w:rsidR="006D6A3F" w:rsidRPr="00503860" w14:paraId="6B02C8F3" w14:textId="77777777" w:rsidTr="00FB44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650" w:type="dxa"/>
            <w:tcBorders>
              <w:right w:val="single" w:sz="4" w:space="0" w:color="auto"/>
            </w:tcBorders>
          </w:tcPr>
          <w:p w14:paraId="44EA4917" w14:textId="4619AA60" w:rsidR="006D6A3F" w:rsidRPr="00503860" w:rsidRDefault="006D6A3F" w:rsidP="002752AD">
            <w:pPr>
              <w:spacing w:after="120"/>
              <w:jc w:val="left"/>
              <w:rPr>
                <w:rFonts w:ascii="ArialMT" w:hAnsi="ArialMT"/>
              </w:rPr>
            </w:pPr>
            <w:r w:rsidRPr="00503860">
              <w:t>An app (e.g. TripView, abil.io, TransitTimes, Arrivo)</w:t>
            </w:r>
          </w:p>
        </w:tc>
      </w:tr>
      <w:tr w:rsidR="006D6A3F" w:rsidRPr="00503860" w14:paraId="1B893729" w14:textId="77777777" w:rsidTr="00FB44F6">
        <w:trPr>
          <w:jc w:val="center"/>
        </w:trPr>
        <w:tc>
          <w:tcPr>
            <w:cnfStyle w:val="001000000000" w:firstRow="0" w:lastRow="0" w:firstColumn="1" w:lastColumn="0" w:oddVBand="0" w:evenVBand="0" w:oddHBand="0" w:evenHBand="0" w:firstRowFirstColumn="0" w:firstRowLastColumn="0" w:lastRowFirstColumn="0" w:lastRowLastColumn="0"/>
            <w:tcW w:w="7650" w:type="dxa"/>
            <w:tcBorders>
              <w:top w:val="single" w:sz="4" w:space="0" w:color="000000" w:themeColor="text1"/>
              <w:bottom w:val="single" w:sz="4" w:space="0" w:color="000000" w:themeColor="text1"/>
              <w:right w:val="single" w:sz="4" w:space="0" w:color="auto"/>
            </w:tcBorders>
          </w:tcPr>
          <w:p w14:paraId="64E40B0F" w14:textId="4F25209A" w:rsidR="006D6A3F" w:rsidRPr="00503860" w:rsidRDefault="006D6A3F" w:rsidP="002752AD">
            <w:pPr>
              <w:spacing w:after="120"/>
              <w:jc w:val="left"/>
              <w:rPr>
                <w:rFonts w:ascii="ArialMT" w:hAnsi="ArialMT"/>
              </w:rPr>
            </w:pPr>
            <w:r w:rsidRPr="00503860">
              <w:t>Twitter or Facebook</w:t>
            </w:r>
          </w:p>
        </w:tc>
      </w:tr>
      <w:tr w:rsidR="006D6A3F" w:rsidRPr="00503860" w14:paraId="35EFABEE" w14:textId="77777777" w:rsidTr="00FB44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650" w:type="dxa"/>
            <w:tcBorders>
              <w:right w:val="single" w:sz="4" w:space="0" w:color="auto"/>
            </w:tcBorders>
          </w:tcPr>
          <w:p w14:paraId="7A15EB45" w14:textId="3CBE4091" w:rsidR="006D6A3F" w:rsidRPr="00503860" w:rsidRDefault="006D6A3F" w:rsidP="002752AD">
            <w:pPr>
              <w:spacing w:after="120"/>
              <w:jc w:val="left"/>
              <w:rPr>
                <w:rFonts w:ascii="ArialMT" w:hAnsi="ArialMT"/>
              </w:rPr>
            </w:pPr>
            <w:r w:rsidRPr="00503860">
              <w:t>Google Maps Transit</w:t>
            </w:r>
          </w:p>
        </w:tc>
      </w:tr>
      <w:tr w:rsidR="006D6A3F" w:rsidRPr="00503860" w14:paraId="0D246503" w14:textId="77777777" w:rsidTr="00FB44F6">
        <w:trPr>
          <w:jc w:val="center"/>
        </w:trPr>
        <w:tc>
          <w:tcPr>
            <w:cnfStyle w:val="001000000000" w:firstRow="0" w:lastRow="0" w:firstColumn="1" w:lastColumn="0" w:oddVBand="0" w:evenVBand="0" w:oddHBand="0" w:evenHBand="0" w:firstRowFirstColumn="0" w:firstRowLastColumn="0" w:lastRowFirstColumn="0" w:lastRowLastColumn="0"/>
            <w:tcW w:w="7650" w:type="dxa"/>
            <w:tcBorders>
              <w:top w:val="single" w:sz="4" w:space="0" w:color="000000" w:themeColor="text1"/>
              <w:bottom w:val="single" w:sz="4" w:space="0" w:color="000000" w:themeColor="text1"/>
              <w:right w:val="single" w:sz="4" w:space="0" w:color="auto"/>
            </w:tcBorders>
          </w:tcPr>
          <w:p w14:paraId="46A398A9" w14:textId="7E4BA901" w:rsidR="006D6A3F" w:rsidRPr="00503860" w:rsidRDefault="006D6A3F" w:rsidP="002752AD">
            <w:pPr>
              <w:spacing w:after="120"/>
              <w:jc w:val="left"/>
              <w:rPr>
                <w:rFonts w:ascii="ArialMT" w:hAnsi="ArialMT"/>
              </w:rPr>
            </w:pPr>
            <w:r w:rsidRPr="00503860">
              <w:t>Printed timetable leaflet</w:t>
            </w:r>
          </w:p>
        </w:tc>
      </w:tr>
      <w:tr w:rsidR="006D6A3F" w:rsidRPr="00503860" w14:paraId="6F16174F" w14:textId="77777777" w:rsidTr="00FB44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650" w:type="dxa"/>
            <w:tcBorders>
              <w:right w:val="single" w:sz="4" w:space="0" w:color="auto"/>
            </w:tcBorders>
          </w:tcPr>
          <w:p w14:paraId="4843E0DB" w14:textId="7B83F068" w:rsidR="006D6A3F" w:rsidRPr="00503860" w:rsidRDefault="006D6A3F" w:rsidP="002752AD">
            <w:pPr>
              <w:spacing w:after="120"/>
              <w:jc w:val="left"/>
              <w:rPr>
                <w:rFonts w:ascii="ArialMT" w:hAnsi="ArialMT"/>
              </w:rPr>
            </w:pPr>
            <w:r w:rsidRPr="00503860">
              <w:t>Printed timetable at a bus stop, train station, tram stop or ferry wharf</w:t>
            </w:r>
          </w:p>
        </w:tc>
      </w:tr>
      <w:tr w:rsidR="006D6A3F" w:rsidRPr="00503860" w14:paraId="516392A6" w14:textId="77777777" w:rsidTr="00FB44F6">
        <w:trPr>
          <w:jc w:val="center"/>
        </w:trPr>
        <w:tc>
          <w:tcPr>
            <w:cnfStyle w:val="001000000000" w:firstRow="0" w:lastRow="0" w:firstColumn="1" w:lastColumn="0" w:oddVBand="0" w:evenVBand="0" w:oddHBand="0" w:evenHBand="0" w:firstRowFirstColumn="0" w:firstRowLastColumn="0" w:lastRowFirstColumn="0" w:lastRowLastColumn="0"/>
            <w:tcW w:w="7650" w:type="dxa"/>
            <w:tcBorders>
              <w:top w:val="single" w:sz="4" w:space="0" w:color="000000" w:themeColor="text1"/>
              <w:bottom w:val="single" w:sz="4" w:space="0" w:color="000000" w:themeColor="text1"/>
              <w:right w:val="single" w:sz="4" w:space="0" w:color="auto"/>
            </w:tcBorders>
          </w:tcPr>
          <w:p w14:paraId="3D89252A" w14:textId="24DC0D55" w:rsidR="006D6A3F" w:rsidRPr="00503860" w:rsidRDefault="006D6A3F" w:rsidP="002752AD">
            <w:pPr>
              <w:spacing w:after="120"/>
              <w:jc w:val="left"/>
              <w:rPr>
                <w:rFonts w:ascii="ArialMT" w:hAnsi="ArialMT"/>
              </w:rPr>
            </w:pPr>
            <w:r w:rsidRPr="00503860">
              <w:t>Map of the transport network</w:t>
            </w:r>
          </w:p>
        </w:tc>
      </w:tr>
      <w:tr w:rsidR="006D6A3F" w:rsidRPr="00503860" w14:paraId="6BD5D488" w14:textId="77777777" w:rsidTr="00FB44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650" w:type="dxa"/>
            <w:tcBorders>
              <w:right w:val="single" w:sz="4" w:space="0" w:color="auto"/>
            </w:tcBorders>
          </w:tcPr>
          <w:p w14:paraId="73FDD4B3" w14:textId="42663F39" w:rsidR="006D6A3F" w:rsidRPr="00503860" w:rsidRDefault="006D6A3F" w:rsidP="002752AD">
            <w:pPr>
              <w:spacing w:after="120"/>
              <w:jc w:val="left"/>
              <w:rPr>
                <w:rFonts w:ascii="ArialMT" w:hAnsi="ArialMT"/>
              </w:rPr>
            </w:pPr>
            <w:r w:rsidRPr="00503860">
              <w:lastRenderedPageBreak/>
              <w:t>Telephone information line (i.e. 131</w:t>
            </w:r>
            <w:r w:rsidR="00BD1F1F" w:rsidRPr="00503860">
              <w:t xml:space="preserve"> 500 in NSW)</w:t>
            </w:r>
          </w:p>
        </w:tc>
      </w:tr>
      <w:tr w:rsidR="006D6A3F" w:rsidRPr="00503860" w14:paraId="1AC21515" w14:textId="77777777" w:rsidTr="00FB44F6">
        <w:trPr>
          <w:jc w:val="center"/>
        </w:trPr>
        <w:tc>
          <w:tcPr>
            <w:cnfStyle w:val="001000000000" w:firstRow="0" w:lastRow="0" w:firstColumn="1" w:lastColumn="0" w:oddVBand="0" w:evenVBand="0" w:oddHBand="0" w:evenHBand="0" w:firstRowFirstColumn="0" w:firstRowLastColumn="0" w:lastRowFirstColumn="0" w:lastRowLastColumn="0"/>
            <w:tcW w:w="7650" w:type="dxa"/>
            <w:tcBorders>
              <w:top w:val="single" w:sz="4" w:space="0" w:color="000000" w:themeColor="text1"/>
              <w:bottom w:val="single" w:sz="4" w:space="0" w:color="000000" w:themeColor="text1"/>
              <w:right w:val="single" w:sz="4" w:space="0" w:color="auto"/>
            </w:tcBorders>
          </w:tcPr>
          <w:p w14:paraId="4729EF72" w14:textId="77777777" w:rsidR="006D6A3F" w:rsidRPr="00503860" w:rsidRDefault="006D6A3F" w:rsidP="002752AD">
            <w:pPr>
              <w:spacing w:after="120"/>
              <w:jc w:val="left"/>
            </w:pPr>
            <w:r w:rsidRPr="00503860">
              <w:t>Operator’s website (e.g.</w:t>
            </w:r>
          </w:p>
          <w:p w14:paraId="054748D7" w14:textId="2ED3D55C" w:rsidR="006D6A3F" w:rsidRPr="00503860" w:rsidRDefault="006D6A3F" w:rsidP="002752AD">
            <w:pPr>
              <w:spacing w:after="120"/>
              <w:jc w:val="left"/>
              <w:rPr>
                <w:rFonts w:ascii="ArialMT" w:hAnsi="ArialMT"/>
              </w:rPr>
            </w:pPr>
            <w:r w:rsidRPr="00503860">
              <w:t>sydneybuses.info)</w:t>
            </w:r>
          </w:p>
        </w:tc>
      </w:tr>
      <w:tr w:rsidR="006D6A3F" w:rsidRPr="00503860" w14:paraId="435633AD" w14:textId="77777777" w:rsidTr="00FB44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650" w:type="dxa"/>
            <w:tcBorders>
              <w:right w:val="single" w:sz="4" w:space="0" w:color="auto"/>
            </w:tcBorders>
          </w:tcPr>
          <w:p w14:paraId="22AF8A37" w14:textId="7C248906" w:rsidR="006D6A3F" w:rsidRPr="00503860" w:rsidRDefault="006D6A3F" w:rsidP="002752AD">
            <w:pPr>
              <w:spacing w:after="120"/>
              <w:jc w:val="left"/>
              <w:rPr>
                <w:rFonts w:ascii="ArialMT" w:hAnsi="ArialMT"/>
              </w:rPr>
            </w:pPr>
            <w:r w:rsidRPr="00503860">
              <w:t>Government website (e.g. transportnsw.info)</w:t>
            </w:r>
          </w:p>
        </w:tc>
      </w:tr>
      <w:tr w:rsidR="006D6A3F" w:rsidRPr="00503860" w14:paraId="485811B9" w14:textId="77777777" w:rsidTr="00FB44F6">
        <w:trPr>
          <w:jc w:val="center"/>
        </w:trPr>
        <w:tc>
          <w:tcPr>
            <w:cnfStyle w:val="001000000000" w:firstRow="0" w:lastRow="0" w:firstColumn="1" w:lastColumn="0" w:oddVBand="0" w:evenVBand="0" w:oddHBand="0" w:evenHBand="0" w:firstRowFirstColumn="0" w:firstRowLastColumn="0" w:lastRowFirstColumn="0" w:lastRowLastColumn="0"/>
            <w:tcW w:w="7650" w:type="dxa"/>
            <w:tcBorders>
              <w:top w:val="single" w:sz="4" w:space="0" w:color="000000" w:themeColor="text1"/>
              <w:bottom w:val="single" w:sz="4" w:space="0" w:color="000000" w:themeColor="text1"/>
              <w:right w:val="single" w:sz="4" w:space="0" w:color="auto"/>
            </w:tcBorders>
          </w:tcPr>
          <w:p w14:paraId="5D094990" w14:textId="293493EF" w:rsidR="006D6A3F" w:rsidRPr="00503860" w:rsidRDefault="006D6A3F" w:rsidP="002752AD">
            <w:pPr>
              <w:spacing w:after="120"/>
              <w:jc w:val="left"/>
              <w:rPr>
                <w:rFonts w:ascii="ArialMT" w:hAnsi="ArialMT"/>
              </w:rPr>
            </w:pPr>
            <w:r w:rsidRPr="00503860">
              <w:t>Word of mouth (i.e. I would ask a family member or someone I know)</w:t>
            </w:r>
          </w:p>
        </w:tc>
      </w:tr>
    </w:tbl>
    <w:p w14:paraId="33A69A87" w14:textId="77777777" w:rsidR="006F4D49" w:rsidRPr="00503860" w:rsidRDefault="006F4D49" w:rsidP="002752AD">
      <w:pPr>
        <w:spacing w:after="120"/>
      </w:pPr>
    </w:p>
    <w:p w14:paraId="78BD3506" w14:textId="0742293C" w:rsidR="004D13FB" w:rsidRPr="00503860" w:rsidRDefault="004D13FB" w:rsidP="002752AD">
      <w:pPr>
        <w:spacing w:after="120"/>
      </w:pPr>
      <w:r w:rsidRPr="00503860">
        <w:t>The questionnaire also contained a number of attitudinal questions</w:t>
      </w:r>
      <w:r w:rsidR="002752AD" w:rsidRPr="00503860">
        <w:t xml:space="preserve">. </w:t>
      </w:r>
      <w:r w:rsidRPr="00503860">
        <w:t>Perceptions of public transport and attitude</w:t>
      </w:r>
      <w:r w:rsidR="00D84D19">
        <w:t>s</w:t>
      </w:r>
      <w:r w:rsidRPr="00503860">
        <w:t xml:space="preserve"> to different modes of transport have been found to play a significant role in travel behaviour researc</w:t>
      </w:r>
      <w:r w:rsidR="00D51D68" w:rsidRPr="00503860">
        <w:t xml:space="preserve">h </w:t>
      </w:r>
      <w:r w:rsidRPr="00503860">
        <w:fldChar w:fldCharType="begin">
          <w:fldData xml:space="preserve">PEVuZE5vdGU+PENpdGU+PEF1dGhvcj5IYW5keTwvQXV0aG9yPjxZZWFyPjIwMDU8L1llYXI+PFJl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=
</w:fldData>
        </w:fldChar>
      </w:r>
      <w:r w:rsidRPr="00503860">
        <w:instrText xml:space="preserve"> ADDIN EN.CITE </w:instrText>
      </w:r>
      <w:r w:rsidRPr="00503860">
        <w:fldChar w:fldCharType="begin">
          <w:fldData xml:space="preserve">PEVuZE5vdGU+PENpdGU+PEF1dGhvcj5IYW5keTwvQXV0aG9yPjxZZWFyPjIwMDU8L1llYXI+PFJl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=
</w:fldData>
        </w:fldChar>
      </w:r>
      <w:r w:rsidRPr="00503860">
        <w:instrText xml:space="preserve"> ADDIN EN.CITE.DATA </w:instrText>
      </w:r>
      <w:r w:rsidRPr="00503860">
        <w:fldChar w:fldCharType="end"/>
      </w:r>
      <w:r w:rsidRPr="00503860">
        <w:fldChar w:fldCharType="separate"/>
      </w:r>
      <w:r w:rsidRPr="00503860">
        <w:t>(</w:t>
      </w:r>
      <w:hyperlink w:anchor="_ENREF_2" w:tooltip="Handy, 2005 #567" w:history="1">
        <w:r w:rsidR="00D51D68" w:rsidRPr="00503860">
          <w:t>Handy et al., 2005</w:t>
        </w:r>
      </w:hyperlink>
      <w:r w:rsidRPr="00503860">
        <w:t xml:space="preserve">; </w:t>
      </w:r>
      <w:hyperlink w:anchor="_ENREF_3" w:tooltip="Mokhtarian, 2014 #671" w:history="1">
        <w:r w:rsidR="00D51D68" w:rsidRPr="00503860">
          <w:t>Mokhtarian et al., 2014</w:t>
        </w:r>
      </w:hyperlink>
      <w:r w:rsidRPr="00503860">
        <w:fldChar w:fldCharType="end"/>
      </w:r>
      <w:r w:rsidR="00D51D68" w:rsidRPr="00503860">
        <w:t>,</w:t>
      </w:r>
      <w:r w:rsidRPr="00503860">
        <w:fldChar w:fldCharType="begin"/>
      </w:r>
      <w:r w:rsidRPr="00503860">
        <w:instrText xml:space="preserve"> ADDIN EN.CITE &lt;EndNote&gt;&lt;Cite&gt;&lt;Author&gt;Aditjandra&lt;/Author&gt;&lt;Year&gt;2016&lt;/Year&gt;&lt;RecNum&gt;495&lt;/RecNum&gt;&lt;DisplayText&gt;(Aditjandra et al., 2016)&lt;/DisplayText&gt;&lt;record&gt;&lt;rec-number&gt;495&lt;/rec-number&gt;&lt;foreign-keys&gt;&lt;key app="EN" db-id="fsdvvead72r2pqeftxz5zepgrva2svfavzra"&gt;495&lt;/key&gt;&lt;/foreign-keys&gt;&lt;ref-type name="Journal Article"&gt;17&lt;/ref-type&gt;&lt;contributors&gt;&lt;authors&gt;&lt;author&gt;Aditjandra, P. T&lt;/author&gt;&lt;author&gt;Cao, X&lt;/author&gt;&lt;author&gt;Mulley, C&lt;/author&gt;&lt;/authors&gt;&lt;/contributors&gt;&lt;titles&gt;&lt;title&gt;Exploring changes in public transport use and walking following residential relocation: A British case study&lt;/title&gt;&lt;secondary-title&gt;The Journal of transport and Land Use&lt;/secondary-title&gt;&lt;/titles&gt;&lt;periodical&gt;&lt;full-title&gt;The Journal of transport and Land Use&lt;/full-title&gt;&lt;/periodical&gt;&lt;pages&gt;1-19&lt;/pages&gt;&lt;volume&gt;9&lt;/volume&gt;&lt;number&gt;3&lt;/number&gt;&lt;dates&gt;&lt;year&gt;2016&lt;/year&gt;&lt;/dates&gt;&lt;urls&gt;&lt;/urls&gt;&lt;/record&gt;&lt;/Cite&gt;&lt;/EndNote&gt;</w:instrText>
      </w:r>
      <w:r w:rsidRPr="00503860">
        <w:fldChar w:fldCharType="separate"/>
      </w:r>
      <w:r w:rsidR="00D51D68" w:rsidRPr="00503860">
        <w:t xml:space="preserve"> </w:t>
      </w:r>
      <w:hyperlink w:anchor="_ENREF_1" w:tooltip="Aditjandra, 2016 #495" w:history="1">
        <w:r w:rsidR="00D51D68" w:rsidRPr="00503860">
          <w:t>Aditjandra et al., 2016</w:t>
        </w:r>
      </w:hyperlink>
      <w:r w:rsidRPr="00503860">
        <w:t>)</w:t>
      </w:r>
      <w:r w:rsidRPr="00503860">
        <w:fldChar w:fldCharType="end"/>
      </w:r>
    </w:p>
    <w:p w14:paraId="736AD8D2" w14:textId="4F74958D" w:rsidR="004D13FB" w:rsidRPr="00503860" w:rsidRDefault="00492744" w:rsidP="002752AD">
      <w:pPr>
        <w:spacing w:after="120"/>
      </w:pPr>
      <w:r w:rsidRPr="00503860">
        <w:t xml:space="preserve">Two further questions were asked about overall satisfaction of first, the information sources available for travel by public transport and second, of the public transport journey itself. </w:t>
      </w:r>
      <w:r w:rsidR="004D13FB" w:rsidRPr="00503860">
        <w:t>The final section asked some socio-demographic questions (age, licence holding, occupation and education).</w:t>
      </w:r>
      <w:r w:rsidR="00C04629">
        <w:t xml:space="preserve"> </w:t>
      </w:r>
      <w:r w:rsidR="004D13FB" w:rsidRPr="00503860">
        <w:t xml:space="preserve">The questionnaire was designed in Qualtrics, using the University of Sydney Business School branded version. </w:t>
      </w:r>
    </w:p>
    <w:p w14:paraId="1C57F074" w14:textId="77777777" w:rsidR="00CC1384" w:rsidRDefault="00CC1384">
      <w:pPr>
        <w:spacing w:after="0"/>
        <w:jc w:val="left"/>
        <w:rPr>
          <w:b/>
          <w:sz w:val="28"/>
          <w:szCs w:val="24"/>
        </w:rPr>
      </w:pPr>
      <w:r>
        <w:br w:type="page"/>
      </w:r>
    </w:p>
    <w:p w14:paraId="562E8D9B" w14:textId="144B0051" w:rsidR="00C64BE2" w:rsidRPr="00503860" w:rsidRDefault="00C64BE2" w:rsidP="002752AD">
      <w:pPr>
        <w:pStyle w:val="SectionHeadingLevel2"/>
        <w:spacing w:after="120"/>
      </w:pPr>
      <w:r w:rsidRPr="00503860">
        <w:lastRenderedPageBreak/>
        <w:t>4.</w:t>
      </w:r>
      <w:r w:rsidR="00805A29">
        <w:t>2</w:t>
      </w:r>
      <w:r w:rsidRPr="00503860">
        <w:t>. Selection of respondents</w:t>
      </w:r>
      <w:r w:rsidR="00D84D19">
        <w:t xml:space="preserve"> and their characteristics</w:t>
      </w:r>
    </w:p>
    <w:p w14:paraId="3E79DD56" w14:textId="71438217" w:rsidR="005F7C69" w:rsidRPr="00503860" w:rsidRDefault="005F7C69" w:rsidP="003238EA">
      <w:pPr>
        <w:pStyle w:val="Default"/>
        <w:spacing w:after="120"/>
        <w:jc w:val="both"/>
        <w:rPr>
          <w:sz w:val="22"/>
          <w:szCs w:val="22"/>
        </w:rPr>
      </w:pPr>
      <w:r w:rsidRPr="00503860">
        <w:rPr>
          <w:sz w:val="22"/>
          <w:szCs w:val="22"/>
        </w:rPr>
        <w:t xml:space="preserve">The data used in this paper were collected in </w:t>
      </w:r>
      <w:r w:rsidR="00D51D99" w:rsidRPr="00503860">
        <w:rPr>
          <w:sz w:val="22"/>
          <w:szCs w:val="22"/>
        </w:rPr>
        <w:t>June 2016,</w:t>
      </w:r>
      <w:r w:rsidRPr="00503860">
        <w:rPr>
          <w:sz w:val="22"/>
          <w:szCs w:val="22"/>
        </w:rPr>
        <w:t xml:space="preserve"> involving respondents residing in </w:t>
      </w:r>
      <w:r w:rsidR="00A5001C" w:rsidRPr="00503860">
        <w:rPr>
          <w:sz w:val="22"/>
          <w:szCs w:val="22"/>
        </w:rPr>
        <w:t>Greater Metropolitan area of Sydney. As described above, Sydney has a wide variety of information sources to help travellers undertake public transport journeys.</w:t>
      </w:r>
    </w:p>
    <w:p w14:paraId="40C92950" w14:textId="6C0A7FA1" w:rsidR="002A0F17" w:rsidRDefault="005F7C69" w:rsidP="00BD1F1F">
      <w:pPr>
        <w:pStyle w:val="Default"/>
        <w:spacing w:after="120"/>
        <w:jc w:val="both"/>
        <w:rPr>
          <w:sz w:val="22"/>
          <w:szCs w:val="22"/>
        </w:rPr>
      </w:pPr>
      <w:r w:rsidRPr="00503860">
        <w:rPr>
          <w:sz w:val="22"/>
          <w:szCs w:val="22"/>
        </w:rPr>
        <w:t xml:space="preserve">Participants were recruited using an online consumer panel </w:t>
      </w:r>
      <w:r w:rsidRPr="00503860">
        <w:rPr>
          <w:i/>
          <w:sz w:val="22"/>
          <w:szCs w:val="22"/>
        </w:rPr>
        <w:t>(</w:t>
      </w:r>
      <w:hyperlink r:id="rId13" w:history="1">
        <w:r w:rsidR="00A5001C" w:rsidRPr="00503860">
          <w:rPr>
            <w:rStyle w:val="Hyperlink"/>
            <w:sz w:val="22"/>
            <w:szCs w:val="22"/>
          </w:rPr>
          <w:t>www.lightspeed</w:t>
        </w:r>
        <w:r w:rsidR="00A5001C" w:rsidRPr="00503860">
          <w:rPr>
            <w:rStyle w:val="Hyperlink"/>
            <w:bCs/>
            <w:sz w:val="22"/>
            <w:szCs w:val="22"/>
          </w:rPr>
          <w:t>gmi</w:t>
        </w:r>
        <w:r w:rsidR="00A5001C" w:rsidRPr="00503860">
          <w:rPr>
            <w:rStyle w:val="Hyperlink"/>
            <w:sz w:val="22"/>
            <w:szCs w:val="22"/>
          </w:rPr>
          <w:t>.com</w:t>
        </w:r>
      </w:hyperlink>
      <w:r w:rsidR="00A5001C" w:rsidRPr="00503860">
        <w:rPr>
          <w:sz w:val="22"/>
          <w:szCs w:val="22"/>
        </w:rPr>
        <w:t xml:space="preserve">). </w:t>
      </w:r>
      <w:r w:rsidRPr="00503860">
        <w:rPr>
          <w:sz w:val="22"/>
          <w:szCs w:val="22"/>
        </w:rPr>
        <w:t xml:space="preserve">The final sample consisted of </w:t>
      </w:r>
      <w:r w:rsidR="00F047A0" w:rsidRPr="00503860">
        <w:rPr>
          <w:sz w:val="22"/>
          <w:szCs w:val="22"/>
        </w:rPr>
        <w:t>554</w:t>
      </w:r>
      <w:r w:rsidRPr="00503860">
        <w:rPr>
          <w:sz w:val="22"/>
          <w:szCs w:val="22"/>
        </w:rPr>
        <w:t xml:space="preserve"> respondents </w:t>
      </w:r>
      <w:r w:rsidR="00F047A0" w:rsidRPr="00503860">
        <w:rPr>
          <w:sz w:val="22"/>
          <w:szCs w:val="22"/>
        </w:rPr>
        <w:t>distributed over different age ranges and frequency of public transport use</w:t>
      </w:r>
      <w:r w:rsidRPr="00503860">
        <w:rPr>
          <w:sz w:val="22"/>
          <w:szCs w:val="22"/>
        </w:rPr>
        <w:t xml:space="preserve"> shown in </w:t>
      </w:r>
      <w:r w:rsidR="00E27895" w:rsidRPr="00E27895">
        <w:rPr>
          <w:sz w:val="22"/>
          <w:szCs w:val="22"/>
        </w:rPr>
        <w:fldChar w:fldCharType="begin"/>
      </w:r>
      <w:r w:rsidR="00E27895" w:rsidRPr="00E27895">
        <w:rPr>
          <w:sz w:val="22"/>
          <w:szCs w:val="22"/>
        </w:rPr>
        <w:instrText xml:space="preserve"> REF _Ref461700426 \h </w:instrText>
      </w:r>
      <w:r w:rsidR="00E27895">
        <w:rPr>
          <w:sz w:val="22"/>
          <w:szCs w:val="22"/>
        </w:rPr>
        <w:instrText xml:space="preserve"> \* MERGEFORMAT </w:instrText>
      </w:r>
      <w:r w:rsidR="00E27895" w:rsidRPr="00E27895">
        <w:rPr>
          <w:sz w:val="22"/>
          <w:szCs w:val="22"/>
        </w:rPr>
      </w:r>
      <w:r w:rsidR="00E27895" w:rsidRPr="00E27895">
        <w:rPr>
          <w:sz w:val="22"/>
          <w:szCs w:val="22"/>
        </w:rPr>
        <w:fldChar w:fldCharType="separate"/>
      </w:r>
      <w:r w:rsidR="00261069" w:rsidRPr="00CC1384">
        <w:rPr>
          <w:sz w:val="22"/>
          <w:szCs w:val="22"/>
        </w:rPr>
        <w:t xml:space="preserve">Table </w:t>
      </w:r>
      <w:r w:rsidR="00261069" w:rsidRPr="00CC1384">
        <w:rPr>
          <w:noProof/>
          <w:sz w:val="22"/>
          <w:szCs w:val="22"/>
        </w:rPr>
        <w:t>3</w:t>
      </w:r>
      <w:r w:rsidR="00E27895" w:rsidRPr="00E27895">
        <w:rPr>
          <w:sz w:val="22"/>
          <w:szCs w:val="22"/>
        </w:rPr>
        <w:fldChar w:fldCharType="end"/>
      </w:r>
      <w:r w:rsidRPr="00503860">
        <w:rPr>
          <w:sz w:val="22"/>
          <w:szCs w:val="22"/>
        </w:rPr>
        <w:t xml:space="preserve">. The average age of the sample </w:t>
      </w:r>
      <w:r w:rsidR="006D5384" w:rsidRPr="00503860">
        <w:rPr>
          <w:sz w:val="22"/>
          <w:szCs w:val="22"/>
        </w:rPr>
        <w:t>was 49 (with a standard deviation of 14 years)</w:t>
      </w:r>
      <w:r w:rsidR="00116737">
        <w:rPr>
          <w:sz w:val="22"/>
          <w:szCs w:val="22"/>
        </w:rPr>
        <w:t xml:space="preserve"> which compares favourably to the average age of 46 for adult residents of the Greater Sydney Metropolitan area in 2011 (ABS 2013(2))</w:t>
      </w:r>
      <w:r w:rsidRPr="00503860">
        <w:rPr>
          <w:sz w:val="22"/>
          <w:szCs w:val="22"/>
        </w:rPr>
        <w:t xml:space="preserve">. </w:t>
      </w:r>
      <w:r w:rsidR="00700DDF">
        <w:rPr>
          <w:sz w:val="22"/>
          <w:szCs w:val="22"/>
        </w:rPr>
        <w:t>Initially the company over sampled older people and additional data was obtained for younger cohorts</w:t>
      </w:r>
      <w:r w:rsidR="00690FF8">
        <w:rPr>
          <w:sz w:val="22"/>
          <w:szCs w:val="22"/>
        </w:rPr>
        <w:t xml:space="preserve">. </w:t>
      </w:r>
      <w:r w:rsidR="006D5384" w:rsidRPr="00503860">
        <w:rPr>
          <w:sz w:val="22"/>
          <w:szCs w:val="22"/>
        </w:rPr>
        <w:t>There w</w:t>
      </w:r>
      <w:r w:rsidR="001F4BB9">
        <w:rPr>
          <w:sz w:val="22"/>
          <w:szCs w:val="22"/>
        </w:rPr>
        <w:t>ere more female respondents (59 per cent</w:t>
      </w:r>
      <w:r w:rsidR="006D5384" w:rsidRPr="00503860">
        <w:rPr>
          <w:sz w:val="22"/>
          <w:szCs w:val="22"/>
        </w:rPr>
        <w:t>) than male</w:t>
      </w:r>
      <w:r w:rsidR="002A0F17">
        <w:rPr>
          <w:sz w:val="22"/>
          <w:szCs w:val="22"/>
        </w:rPr>
        <w:t>; the proportion of females in the population is 52 per cent (ABS 2013(2))</w:t>
      </w:r>
      <w:r w:rsidR="006D5384" w:rsidRPr="00503860">
        <w:rPr>
          <w:sz w:val="22"/>
          <w:szCs w:val="22"/>
        </w:rPr>
        <w:t>. For employment the biggest single g</w:t>
      </w:r>
      <w:r w:rsidR="001F4BB9">
        <w:rPr>
          <w:sz w:val="22"/>
          <w:szCs w:val="22"/>
        </w:rPr>
        <w:t>roup was full-time employed (31 per cent</w:t>
      </w:r>
      <w:r w:rsidR="002A0F17">
        <w:rPr>
          <w:sz w:val="22"/>
          <w:szCs w:val="22"/>
        </w:rPr>
        <w:t>).</w:t>
      </w:r>
    </w:p>
    <w:p w14:paraId="56167B54" w14:textId="4BAA59FC" w:rsidR="005F22FA" w:rsidRPr="00B84656" w:rsidRDefault="002A0F17" w:rsidP="005F22FA">
      <w:pPr>
        <w:pStyle w:val="Default"/>
        <w:spacing w:after="120"/>
        <w:jc w:val="both"/>
        <w:rPr>
          <w:sz w:val="22"/>
          <w:szCs w:val="22"/>
        </w:rPr>
      </w:pPr>
      <w:r>
        <w:rPr>
          <w:sz w:val="22"/>
          <w:szCs w:val="22"/>
        </w:rPr>
        <w:t>Within the sample, 79 per cent reported access to a smartphone and 94 per cent reported access to a computer. Pew Global Research (</w:t>
      </w:r>
      <w:r w:rsidR="00D44EBB">
        <w:rPr>
          <w:sz w:val="22"/>
          <w:szCs w:val="22"/>
        </w:rPr>
        <w:t xml:space="preserve">Poushter </w:t>
      </w:r>
      <w:r>
        <w:rPr>
          <w:sz w:val="22"/>
          <w:szCs w:val="22"/>
        </w:rPr>
        <w:t xml:space="preserve">2016) reports that 77 per cent of the Australian population has access to a smartphone and 93 per cent have access to the internet. </w:t>
      </w:r>
      <w:r w:rsidR="005F22FA">
        <w:rPr>
          <w:sz w:val="22"/>
          <w:szCs w:val="22"/>
        </w:rPr>
        <w:t xml:space="preserve">The proportion of the sample who holds a drivers licence is 84 per cent almost equal to the Household Travel Survey’s estimate of 83 </w:t>
      </w:r>
      <w:r w:rsidR="005F22FA" w:rsidRPr="00B84656">
        <w:rPr>
          <w:sz w:val="22"/>
          <w:szCs w:val="22"/>
        </w:rPr>
        <w:t xml:space="preserve">per cent (Raimond and Milthorpe 2010). Other characteristics of the final sample are presented in </w:t>
      </w:r>
      <w:r w:rsidR="00E27895" w:rsidRPr="00B84656">
        <w:rPr>
          <w:sz w:val="22"/>
          <w:szCs w:val="22"/>
        </w:rPr>
        <w:fldChar w:fldCharType="begin"/>
      </w:r>
      <w:r w:rsidR="00E27895" w:rsidRPr="00B84656">
        <w:rPr>
          <w:sz w:val="22"/>
          <w:szCs w:val="22"/>
        </w:rPr>
        <w:instrText xml:space="preserve"> REF _Ref461700426 \h  \* MERGEFORMAT </w:instrText>
      </w:r>
      <w:r w:rsidR="00E27895" w:rsidRPr="00B84656">
        <w:rPr>
          <w:sz w:val="22"/>
          <w:szCs w:val="22"/>
        </w:rPr>
      </w:r>
      <w:r w:rsidR="00E27895" w:rsidRPr="00B84656">
        <w:rPr>
          <w:sz w:val="22"/>
          <w:szCs w:val="22"/>
        </w:rPr>
        <w:fldChar w:fldCharType="separate"/>
      </w:r>
      <w:r w:rsidR="00261069" w:rsidRPr="00CC1384">
        <w:rPr>
          <w:sz w:val="22"/>
          <w:szCs w:val="22"/>
        </w:rPr>
        <w:t xml:space="preserve">Table </w:t>
      </w:r>
      <w:r w:rsidR="00261069" w:rsidRPr="00CC1384">
        <w:rPr>
          <w:noProof/>
          <w:sz w:val="22"/>
          <w:szCs w:val="22"/>
        </w:rPr>
        <w:t>3</w:t>
      </w:r>
      <w:r w:rsidR="00E27895" w:rsidRPr="00B84656">
        <w:rPr>
          <w:sz w:val="22"/>
          <w:szCs w:val="22"/>
        </w:rPr>
        <w:fldChar w:fldCharType="end"/>
      </w:r>
      <w:r w:rsidR="005F22FA" w:rsidRPr="00B84656">
        <w:rPr>
          <w:sz w:val="22"/>
          <w:szCs w:val="22"/>
        </w:rPr>
        <w:t xml:space="preserve">. </w:t>
      </w:r>
    </w:p>
    <w:p w14:paraId="44191CDF" w14:textId="77777777" w:rsidR="00CC1384" w:rsidRPr="00503860" w:rsidRDefault="001F0B19" w:rsidP="00CC1384">
      <w:pPr>
        <w:spacing w:after="120"/>
      </w:pPr>
      <w:r w:rsidRPr="00B84656">
        <w:t xml:space="preserve">A quota was used to achieve roughly equal samples in each of the </w:t>
      </w:r>
      <w:r w:rsidR="00C56131" w:rsidRPr="00B84656">
        <w:t>low</w:t>
      </w:r>
      <w:r w:rsidRPr="00B84656">
        <w:t xml:space="preserve">-user, infrequent user and regular user of public transport. </w:t>
      </w:r>
      <w:r w:rsidR="00700DDF" w:rsidRPr="00B84656">
        <w:t xml:space="preserve">There is </w:t>
      </w:r>
      <w:r w:rsidR="00D51D99" w:rsidRPr="00B84656">
        <w:t xml:space="preserve">growing evidence that a consumer panel can deliver a representative sample if appropriate quota criteria are applied (see Hatton McDonald et al. (2010), Lindhjem and Navrud (2011)), </w:t>
      </w:r>
      <w:r w:rsidR="00700DDF" w:rsidRPr="00B84656">
        <w:t xml:space="preserve">and the panel used (GMI) </w:t>
      </w:r>
      <w:r w:rsidR="00D51D99" w:rsidRPr="00B84656">
        <w:t xml:space="preserve">will not undertake a project if there is a </w:t>
      </w:r>
      <w:r w:rsidR="00D51D99" w:rsidRPr="00B84656">
        <w:lastRenderedPageBreak/>
        <w:t>belief that the</w:t>
      </w:r>
      <w:r w:rsidR="002752AD" w:rsidRPr="00B84656">
        <w:t xml:space="preserve"> target sample is unachievable</w:t>
      </w:r>
      <w:r w:rsidR="002752AD" w:rsidRPr="005F22FA">
        <w:rPr>
          <w:rStyle w:val="FootnoteReference"/>
        </w:rPr>
        <w:footnoteReference w:id="2"/>
      </w:r>
      <w:r w:rsidR="002752AD" w:rsidRPr="005F22FA">
        <w:t>.</w:t>
      </w:r>
      <w:r w:rsidR="00CC1384">
        <w:t xml:space="preserve"> </w:t>
      </w:r>
      <w:r w:rsidR="00CC1384" w:rsidRPr="003238EA">
        <w:t>Section 5 addresses the descriptive analysis whilst Section 6 discusses the modelling results.</w:t>
      </w:r>
    </w:p>
    <w:p w14:paraId="11DD5693" w14:textId="024249E2" w:rsidR="00D51D99" w:rsidRPr="005F22FA" w:rsidRDefault="00D51D99" w:rsidP="005F22FA">
      <w:pPr>
        <w:pStyle w:val="Default"/>
        <w:spacing w:after="120"/>
        <w:jc w:val="both"/>
        <w:rPr>
          <w:sz w:val="22"/>
          <w:szCs w:val="22"/>
        </w:rPr>
      </w:pPr>
    </w:p>
    <w:p w14:paraId="2D98DFF6" w14:textId="77777777" w:rsidR="00CC1384" w:rsidRDefault="00CC1384">
      <w:pPr>
        <w:spacing w:after="0"/>
        <w:jc w:val="left"/>
        <w:rPr>
          <w:b/>
          <w:iCs/>
          <w:szCs w:val="18"/>
        </w:rPr>
      </w:pPr>
      <w:bookmarkStart w:id="4" w:name="_Ref461700426"/>
      <w:r>
        <w:br w:type="page"/>
      </w:r>
    </w:p>
    <w:p w14:paraId="5A3EB4BF" w14:textId="74B0617D" w:rsidR="008807CA" w:rsidRPr="00E27895" w:rsidRDefault="00E27895" w:rsidP="00FB44F6">
      <w:pPr>
        <w:pStyle w:val="Caption"/>
        <w:keepNext/>
        <w:jc w:val="center"/>
      </w:pPr>
      <w:r>
        <w:lastRenderedPageBreak/>
        <w:t xml:space="preserve">Table </w:t>
      </w:r>
      <w:r w:rsidR="00FA0377">
        <w:fldChar w:fldCharType="begin"/>
      </w:r>
      <w:r w:rsidR="00FA0377">
        <w:instrText xml:space="preserve"> SEQ Table \* ARABIC </w:instrText>
      </w:r>
      <w:r w:rsidR="00FA0377">
        <w:fldChar w:fldCharType="separate"/>
      </w:r>
      <w:r w:rsidR="00261069">
        <w:rPr>
          <w:noProof/>
        </w:rPr>
        <w:t>3</w:t>
      </w:r>
      <w:r w:rsidR="00FA0377">
        <w:rPr>
          <w:noProof/>
        </w:rPr>
        <w:fldChar w:fldCharType="end"/>
      </w:r>
      <w:bookmarkEnd w:id="4"/>
      <w:r>
        <w:t xml:space="preserve">: </w:t>
      </w:r>
      <w:r w:rsidR="008807CA" w:rsidRPr="00E27895">
        <w:t>Characteristics of the sample</w:t>
      </w:r>
    </w:p>
    <w:tbl>
      <w:tblPr>
        <w:tblStyle w:val="ListTable3"/>
        <w:tblW w:w="9489" w:type="dxa"/>
        <w:jc w:val="center"/>
        <w:tblLayout w:type="fixed"/>
        <w:tblLook w:val="04A0" w:firstRow="1" w:lastRow="0" w:firstColumn="1" w:lastColumn="0" w:noHBand="0" w:noVBand="1"/>
      </w:tblPr>
      <w:tblGrid>
        <w:gridCol w:w="3252"/>
        <w:gridCol w:w="1421"/>
        <w:gridCol w:w="2123"/>
        <w:gridCol w:w="2693"/>
      </w:tblGrid>
      <w:tr w:rsidR="008807CA" w:rsidRPr="00503860" w14:paraId="1F95871C" w14:textId="77777777" w:rsidTr="003278B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252" w:type="dxa"/>
          </w:tcPr>
          <w:p w14:paraId="1310ADAF" w14:textId="77777777" w:rsidR="008807CA" w:rsidRPr="00503860" w:rsidRDefault="008807CA" w:rsidP="002752AD">
            <w:pPr>
              <w:spacing w:after="120"/>
            </w:pPr>
            <w:r w:rsidRPr="00503860">
              <w:t>Variable</w:t>
            </w:r>
          </w:p>
        </w:tc>
        <w:tc>
          <w:tcPr>
            <w:tcW w:w="1421" w:type="dxa"/>
          </w:tcPr>
          <w:p w14:paraId="01E3DD0F" w14:textId="77777777" w:rsidR="008807CA" w:rsidRPr="00503860" w:rsidRDefault="008807CA" w:rsidP="003238EA">
            <w:pPr>
              <w:spacing w:after="120"/>
              <w:jc w:val="center"/>
              <w:cnfStyle w:val="100000000000" w:firstRow="1" w:lastRow="0" w:firstColumn="0" w:lastColumn="0" w:oddVBand="0" w:evenVBand="0" w:oddHBand="0" w:evenHBand="0" w:firstRowFirstColumn="0" w:firstRowLastColumn="0" w:lastRowFirstColumn="0" w:lastRowLastColumn="0"/>
            </w:pPr>
            <w:r w:rsidRPr="00503860">
              <w:t>Unit</w:t>
            </w:r>
          </w:p>
        </w:tc>
        <w:tc>
          <w:tcPr>
            <w:tcW w:w="2123" w:type="dxa"/>
          </w:tcPr>
          <w:p w14:paraId="1DA42AB2" w14:textId="4B606DEA" w:rsidR="008807CA" w:rsidRPr="00503860" w:rsidRDefault="00116737" w:rsidP="00116737">
            <w:pPr>
              <w:spacing w:after="120"/>
              <w:jc w:val="center"/>
              <w:cnfStyle w:val="100000000000" w:firstRow="1" w:lastRow="0" w:firstColumn="0" w:lastColumn="0" w:oddVBand="0" w:evenVBand="0" w:oddHBand="0" w:evenHBand="0" w:firstRowFirstColumn="0" w:firstRowLastColumn="0" w:lastRowFirstColumn="0" w:lastRowLastColumn="0"/>
            </w:pPr>
            <w:r>
              <w:t xml:space="preserve">Sample </w:t>
            </w:r>
          </w:p>
        </w:tc>
        <w:tc>
          <w:tcPr>
            <w:tcW w:w="2693" w:type="dxa"/>
          </w:tcPr>
          <w:p w14:paraId="3E06A284" w14:textId="0D63A4FB" w:rsidR="008807CA" w:rsidRPr="00503860" w:rsidRDefault="00116737" w:rsidP="00116737">
            <w:pPr>
              <w:spacing w:after="120"/>
              <w:jc w:val="center"/>
              <w:cnfStyle w:val="100000000000" w:firstRow="1" w:lastRow="0" w:firstColumn="0" w:lastColumn="0" w:oddVBand="0" w:evenVBand="0" w:oddHBand="0" w:evenHBand="0" w:firstRowFirstColumn="0" w:firstRowLastColumn="0" w:lastRowFirstColumn="0" w:lastRowLastColumn="0"/>
            </w:pPr>
            <w:r>
              <w:t>Population</w:t>
            </w:r>
          </w:p>
        </w:tc>
      </w:tr>
      <w:tr w:rsidR="008807CA" w:rsidRPr="00503860" w14:paraId="44F41AD0" w14:textId="77777777" w:rsidTr="00D8595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2" w:type="dxa"/>
            <w:vAlign w:val="center"/>
          </w:tcPr>
          <w:p w14:paraId="466CF8E4" w14:textId="621F2907" w:rsidR="008807CA" w:rsidRPr="00800359" w:rsidRDefault="00116737" w:rsidP="00D85954">
            <w:pPr>
              <w:spacing w:after="120"/>
              <w:jc w:val="left"/>
            </w:pPr>
            <w:r w:rsidRPr="00800359">
              <w:t>Average a</w:t>
            </w:r>
            <w:r w:rsidR="008807CA" w:rsidRPr="00800359">
              <w:t>ge</w:t>
            </w:r>
          </w:p>
        </w:tc>
        <w:tc>
          <w:tcPr>
            <w:tcW w:w="1421" w:type="dxa"/>
            <w:vAlign w:val="center"/>
          </w:tcPr>
          <w:p w14:paraId="5D9513C0" w14:textId="77777777" w:rsidR="008807CA" w:rsidRPr="00503860" w:rsidRDefault="008807CA" w:rsidP="00D85954">
            <w:pPr>
              <w:spacing w:after="120"/>
              <w:jc w:val="left"/>
              <w:cnfStyle w:val="000000100000" w:firstRow="0" w:lastRow="0" w:firstColumn="0" w:lastColumn="0" w:oddVBand="0" w:evenVBand="0" w:oddHBand="1" w:evenHBand="0" w:firstRowFirstColumn="0" w:firstRowLastColumn="0" w:lastRowFirstColumn="0" w:lastRowLastColumn="0"/>
            </w:pPr>
            <w:r w:rsidRPr="00503860">
              <w:t>years</w:t>
            </w:r>
          </w:p>
        </w:tc>
        <w:tc>
          <w:tcPr>
            <w:tcW w:w="2123" w:type="dxa"/>
            <w:vAlign w:val="center"/>
          </w:tcPr>
          <w:p w14:paraId="3B238D2F" w14:textId="77777777" w:rsidR="008807CA" w:rsidRPr="00503860" w:rsidRDefault="008807CA" w:rsidP="00D85954">
            <w:pPr>
              <w:spacing w:after="120"/>
              <w:jc w:val="center"/>
              <w:cnfStyle w:val="000000100000" w:firstRow="0" w:lastRow="0" w:firstColumn="0" w:lastColumn="0" w:oddVBand="0" w:evenVBand="0" w:oddHBand="1" w:evenHBand="0" w:firstRowFirstColumn="0" w:firstRowLastColumn="0" w:lastRowFirstColumn="0" w:lastRowLastColumn="0"/>
            </w:pPr>
            <w:r w:rsidRPr="00503860">
              <w:t>49</w:t>
            </w:r>
          </w:p>
        </w:tc>
        <w:tc>
          <w:tcPr>
            <w:tcW w:w="2693" w:type="dxa"/>
            <w:vAlign w:val="center"/>
          </w:tcPr>
          <w:p w14:paraId="5DEC1525" w14:textId="76DCE9BA" w:rsidR="008807CA" w:rsidRPr="00503860" w:rsidRDefault="00116737" w:rsidP="00D85954">
            <w:pPr>
              <w:spacing w:after="120"/>
              <w:jc w:val="center"/>
              <w:cnfStyle w:val="000000100000" w:firstRow="0" w:lastRow="0" w:firstColumn="0" w:lastColumn="0" w:oddVBand="0" w:evenVBand="0" w:oddHBand="1" w:evenHBand="0" w:firstRowFirstColumn="0" w:firstRowLastColumn="0" w:lastRowFirstColumn="0" w:lastRowLastColumn="0"/>
            </w:pPr>
            <w:r>
              <w:t>46</w:t>
            </w:r>
          </w:p>
        </w:tc>
      </w:tr>
      <w:tr w:rsidR="008807CA" w:rsidRPr="00503860" w14:paraId="72464206" w14:textId="77777777" w:rsidTr="00D85954">
        <w:trPr>
          <w:jc w:val="center"/>
        </w:trPr>
        <w:tc>
          <w:tcPr>
            <w:cnfStyle w:val="001000000000" w:firstRow="0" w:lastRow="0" w:firstColumn="1" w:lastColumn="0" w:oddVBand="0" w:evenVBand="0" w:oddHBand="0" w:evenHBand="0" w:firstRowFirstColumn="0" w:firstRowLastColumn="0" w:lastRowFirstColumn="0" w:lastRowLastColumn="0"/>
            <w:tcW w:w="3252" w:type="dxa"/>
            <w:vAlign w:val="center"/>
          </w:tcPr>
          <w:p w14:paraId="63B56664" w14:textId="77777777" w:rsidR="008807CA" w:rsidRPr="00800359" w:rsidRDefault="008807CA" w:rsidP="00D85954">
            <w:pPr>
              <w:spacing w:after="120"/>
              <w:jc w:val="left"/>
            </w:pPr>
            <w:r w:rsidRPr="00800359">
              <w:t>Full driving licence</w:t>
            </w:r>
          </w:p>
        </w:tc>
        <w:tc>
          <w:tcPr>
            <w:tcW w:w="1421" w:type="dxa"/>
            <w:vAlign w:val="center"/>
          </w:tcPr>
          <w:p w14:paraId="4125F972" w14:textId="77777777" w:rsidR="008807CA" w:rsidRPr="00503860" w:rsidRDefault="008807CA" w:rsidP="00D85954">
            <w:pPr>
              <w:spacing w:after="120"/>
              <w:jc w:val="left"/>
              <w:cnfStyle w:val="000000000000" w:firstRow="0" w:lastRow="0" w:firstColumn="0" w:lastColumn="0" w:oddVBand="0" w:evenVBand="0" w:oddHBand="0" w:evenHBand="0" w:firstRowFirstColumn="0" w:firstRowLastColumn="0" w:lastRowFirstColumn="0" w:lastRowLastColumn="0"/>
            </w:pPr>
            <w:r w:rsidRPr="00503860">
              <w:t>percentage</w:t>
            </w:r>
          </w:p>
        </w:tc>
        <w:tc>
          <w:tcPr>
            <w:tcW w:w="2123" w:type="dxa"/>
            <w:vAlign w:val="center"/>
          </w:tcPr>
          <w:p w14:paraId="68DF7290" w14:textId="77777777" w:rsidR="008807CA" w:rsidRPr="00503860" w:rsidRDefault="008807CA" w:rsidP="00D85954">
            <w:pPr>
              <w:spacing w:after="120"/>
              <w:jc w:val="center"/>
              <w:cnfStyle w:val="000000000000" w:firstRow="0" w:lastRow="0" w:firstColumn="0" w:lastColumn="0" w:oddVBand="0" w:evenVBand="0" w:oddHBand="0" w:evenHBand="0" w:firstRowFirstColumn="0" w:firstRowLastColumn="0" w:lastRowFirstColumn="0" w:lastRowLastColumn="0"/>
            </w:pPr>
            <w:r w:rsidRPr="00503860">
              <w:t>84%</w:t>
            </w:r>
          </w:p>
        </w:tc>
        <w:tc>
          <w:tcPr>
            <w:tcW w:w="2693" w:type="dxa"/>
            <w:vAlign w:val="center"/>
          </w:tcPr>
          <w:p w14:paraId="5F3AEA95" w14:textId="13FF8B12" w:rsidR="008807CA" w:rsidRPr="00503860" w:rsidRDefault="00116737" w:rsidP="00D85954">
            <w:pPr>
              <w:spacing w:after="120"/>
              <w:jc w:val="center"/>
              <w:cnfStyle w:val="000000000000" w:firstRow="0" w:lastRow="0" w:firstColumn="0" w:lastColumn="0" w:oddVBand="0" w:evenVBand="0" w:oddHBand="0" w:evenHBand="0" w:firstRowFirstColumn="0" w:firstRowLastColumn="0" w:lastRowFirstColumn="0" w:lastRowLastColumn="0"/>
            </w:pPr>
            <w:r>
              <w:t>83%</w:t>
            </w:r>
          </w:p>
        </w:tc>
      </w:tr>
      <w:tr w:rsidR="008807CA" w:rsidRPr="00503860" w14:paraId="71B1CA40" w14:textId="77777777" w:rsidTr="00D8595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2" w:type="dxa"/>
            <w:vAlign w:val="center"/>
          </w:tcPr>
          <w:p w14:paraId="0C5FCF9A" w14:textId="73AF15A1" w:rsidR="008807CA" w:rsidRPr="00800359" w:rsidRDefault="00800359" w:rsidP="00D85954">
            <w:pPr>
              <w:spacing w:after="120"/>
              <w:jc w:val="left"/>
            </w:pPr>
            <w:r w:rsidRPr="00800359">
              <w:t>Gender</w:t>
            </w:r>
          </w:p>
        </w:tc>
        <w:tc>
          <w:tcPr>
            <w:tcW w:w="1421" w:type="dxa"/>
            <w:vAlign w:val="center"/>
          </w:tcPr>
          <w:p w14:paraId="52ABFE51" w14:textId="77777777" w:rsidR="008807CA" w:rsidRPr="00503860" w:rsidRDefault="008807CA" w:rsidP="00D85954">
            <w:pPr>
              <w:spacing w:after="120"/>
              <w:jc w:val="left"/>
              <w:cnfStyle w:val="000000100000" w:firstRow="0" w:lastRow="0" w:firstColumn="0" w:lastColumn="0" w:oddVBand="0" w:evenVBand="0" w:oddHBand="1" w:evenHBand="0" w:firstRowFirstColumn="0" w:firstRowLastColumn="0" w:lastRowFirstColumn="0" w:lastRowLastColumn="0"/>
            </w:pPr>
          </w:p>
        </w:tc>
        <w:tc>
          <w:tcPr>
            <w:tcW w:w="2123" w:type="dxa"/>
            <w:vAlign w:val="center"/>
          </w:tcPr>
          <w:p w14:paraId="2B484C2F" w14:textId="77777777" w:rsidR="008807CA" w:rsidRPr="00503860" w:rsidRDefault="008807CA" w:rsidP="00D85954">
            <w:pPr>
              <w:spacing w:after="120"/>
              <w:jc w:val="center"/>
              <w:cnfStyle w:val="000000100000" w:firstRow="0" w:lastRow="0" w:firstColumn="0" w:lastColumn="0" w:oddVBand="0" w:evenVBand="0" w:oddHBand="1" w:evenHBand="0" w:firstRowFirstColumn="0" w:firstRowLastColumn="0" w:lastRowFirstColumn="0" w:lastRowLastColumn="0"/>
            </w:pPr>
          </w:p>
        </w:tc>
        <w:tc>
          <w:tcPr>
            <w:tcW w:w="2693" w:type="dxa"/>
            <w:vAlign w:val="center"/>
          </w:tcPr>
          <w:p w14:paraId="0F9F69FD" w14:textId="77777777" w:rsidR="008807CA" w:rsidRPr="00503860" w:rsidRDefault="008807CA" w:rsidP="00D85954">
            <w:pPr>
              <w:spacing w:after="120"/>
              <w:jc w:val="center"/>
              <w:cnfStyle w:val="000000100000" w:firstRow="0" w:lastRow="0" w:firstColumn="0" w:lastColumn="0" w:oddVBand="0" w:evenVBand="0" w:oddHBand="1" w:evenHBand="0" w:firstRowFirstColumn="0" w:firstRowLastColumn="0" w:lastRowFirstColumn="0" w:lastRowLastColumn="0"/>
            </w:pPr>
          </w:p>
        </w:tc>
      </w:tr>
      <w:tr w:rsidR="008807CA" w:rsidRPr="00503860" w14:paraId="2135600A" w14:textId="77777777" w:rsidTr="00D85954">
        <w:trPr>
          <w:jc w:val="center"/>
        </w:trPr>
        <w:tc>
          <w:tcPr>
            <w:cnfStyle w:val="001000000000" w:firstRow="0" w:lastRow="0" w:firstColumn="1" w:lastColumn="0" w:oddVBand="0" w:evenVBand="0" w:oddHBand="0" w:evenHBand="0" w:firstRowFirstColumn="0" w:firstRowLastColumn="0" w:lastRowFirstColumn="0" w:lastRowLastColumn="0"/>
            <w:tcW w:w="3252" w:type="dxa"/>
            <w:vAlign w:val="center"/>
          </w:tcPr>
          <w:p w14:paraId="4CA8F40F" w14:textId="77777777" w:rsidR="008807CA" w:rsidRPr="00800359" w:rsidRDefault="008807CA" w:rsidP="00D85954">
            <w:pPr>
              <w:spacing w:after="120"/>
              <w:jc w:val="left"/>
            </w:pPr>
            <w:r w:rsidRPr="00800359">
              <w:t>Female</w:t>
            </w:r>
          </w:p>
        </w:tc>
        <w:tc>
          <w:tcPr>
            <w:tcW w:w="1421" w:type="dxa"/>
            <w:vAlign w:val="center"/>
          </w:tcPr>
          <w:p w14:paraId="08A7B234" w14:textId="77777777" w:rsidR="008807CA" w:rsidRPr="00503860" w:rsidRDefault="008807CA" w:rsidP="00D85954">
            <w:pPr>
              <w:spacing w:after="120"/>
              <w:jc w:val="left"/>
              <w:cnfStyle w:val="000000000000" w:firstRow="0" w:lastRow="0" w:firstColumn="0" w:lastColumn="0" w:oddVBand="0" w:evenVBand="0" w:oddHBand="0" w:evenHBand="0" w:firstRowFirstColumn="0" w:firstRowLastColumn="0" w:lastRowFirstColumn="0" w:lastRowLastColumn="0"/>
            </w:pPr>
            <w:r w:rsidRPr="00503860">
              <w:t>percentage</w:t>
            </w:r>
          </w:p>
        </w:tc>
        <w:tc>
          <w:tcPr>
            <w:tcW w:w="2123" w:type="dxa"/>
            <w:vAlign w:val="center"/>
          </w:tcPr>
          <w:p w14:paraId="246C24B2" w14:textId="77777777" w:rsidR="008807CA" w:rsidRPr="00503860" w:rsidRDefault="008807CA" w:rsidP="00D85954">
            <w:pPr>
              <w:spacing w:after="120"/>
              <w:jc w:val="center"/>
              <w:cnfStyle w:val="000000000000" w:firstRow="0" w:lastRow="0" w:firstColumn="0" w:lastColumn="0" w:oddVBand="0" w:evenVBand="0" w:oddHBand="0" w:evenHBand="0" w:firstRowFirstColumn="0" w:firstRowLastColumn="0" w:lastRowFirstColumn="0" w:lastRowLastColumn="0"/>
            </w:pPr>
            <w:r w:rsidRPr="00503860">
              <w:t>59%</w:t>
            </w:r>
          </w:p>
        </w:tc>
        <w:tc>
          <w:tcPr>
            <w:tcW w:w="2693" w:type="dxa"/>
            <w:vAlign w:val="center"/>
          </w:tcPr>
          <w:p w14:paraId="63C89628" w14:textId="4D86E6D0" w:rsidR="008807CA" w:rsidRPr="00503860" w:rsidRDefault="00116737" w:rsidP="00D85954">
            <w:pPr>
              <w:spacing w:after="120"/>
              <w:jc w:val="center"/>
              <w:cnfStyle w:val="000000000000" w:firstRow="0" w:lastRow="0" w:firstColumn="0" w:lastColumn="0" w:oddVBand="0" w:evenVBand="0" w:oddHBand="0" w:evenHBand="0" w:firstRowFirstColumn="0" w:firstRowLastColumn="0" w:lastRowFirstColumn="0" w:lastRowLastColumn="0"/>
            </w:pPr>
            <w:r>
              <w:t>52%</w:t>
            </w:r>
          </w:p>
        </w:tc>
      </w:tr>
      <w:tr w:rsidR="008807CA" w:rsidRPr="00503860" w14:paraId="164465E3" w14:textId="77777777" w:rsidTr="00D8595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2" w:type="dxa"/>
            <w:vAlign w:val="center"/>
          </w:tcPr>
          <w:p w14:paraId="17B21B81" w14:textId="77777777" w:rsidR="008807CA" w:rsidRPr="00800359" w:rsidRDefault="008807CA" w:rsidP="00D85954">
            <w:pPr>
              <w:spacing w:after="120"/>
              <w:jc w:val="left"/>
            </w:pPr>
            <w:r w:rsidRPr="00800359">
              <w:t>Male</w:t>
            </w:r>
          </w:p>
        </w:tc>
        <w:tc>
          <w:tcPr>
            <w:tcW w:w="1421" w:type="dxa"/>
            <w:vAlign w:val="center"/>
          </w:tcPr>
          <w:p w14:paraId="26D5DC5C" w14:textId="77777777" w:rsidR="008807CA" w:rsidRPr="00503860" w:rsidRDefault="008807CA" w:rsidP="00D85954">
            <w:pPr>
              <w:spacing w:after="120"/>
              <w:jc w:val="left"/>
              <w:cnfStyle w:val="000000100000" w:firstRow="0" w:lastRow="0" w:firstColumn="0" w:lastColumn="0" w:oddVBand="0" w:evenVBand="0" w:oddHBand="1" w:evenHBand="0" w:firstRowFirstColumn="0" w:firstRowLastColumn="0" w:lastRowFirstColumn="0" w:lastRowLastColumn="0"/>
            </w:pPr>
            <w:r w:rsidRPr="00503860">
              <w:t>percentage</w:t>
            </w:r>
          </w:p>
        </w:tc>
        <w:tc>
          <w:tcPr>
            <w:tcW w:w="2123" w:type="dxa"/>
            <w:vAlign w:val="center"/>
          </w:tcPr>
          <w:p w14:paraId="75738D9C" w14:textId="77777777" w:rsidR="008807CA" w:rsidRPr="00503860" w:rsidRDefault="008807CA" w:rsidP="00D85954">
            <w:pPr>
              <w:spacing w:after="120"/>
              <w:jc w:val="center"/>
              <w:cnfStyle w:val="000000100000" w:firstRow="0" w:lastRow="0" w:firstColumn="0" w:lastColumn="0" w:oddVBand="0" w:evenVBand="0" w:oddHBand="1" w:evenHBand="0" w:firstRowFirstColumn="0" w:firstRowLastColumn="0" w:lastRowFirstColumn="0" w:lastRowLastColumn="0"/>
            </w:pPr>
            <w:r w:rsidRPr="00503860">
              <w:t>41%</w:t>
            </w:r>
          </w:p>
        </w:tc>
        <w:tc>
          <w:tcPr>
            <w:tcW w:w="2693" w:type="dxa"/>
            <w:vAlign w:val="center"/>
          </w:tcPr>
          <w:p w14:paraId="6D0C91DB" w14:textId="4B519905" w:rsidR="008807CA" w:rsidRPr="00503860" w:rsidRDefault="00116737" w:rsidP="00D85954">
            <w:pPr>
              <w:spacing w:after="120"/>
              <w:jc w:val="center"/>
              <w:cnfStyle w:val="000000100000" w:firstRow="0" w:lastRow="0" w:firstColumn="0" w:lastColumn="0" w:oddVBand="0" w:evenVBand="0" w:oddHBand="1" w:evenHBand="0" w:firstRowFirstColumn="0" w:firstRowLastColumn="0" w:lastRowFirstColumn="0" w:lastRowLastColumn="0"/>
            </w:pPr>
            <w:r>
              <w:t>48%</w:t>
            </w:r>
          </w:p>
        </w:tc>
      </w:tr>
      <w:tr w:rsidR="008807CA" w:rsidRPr="00503860" w14:paraId="156895F7" w14:textId="77777777" w:rsidTr="00D85954">
        <w:trPr>
          <w:jc w:val="center"/>
        </w:trPr>
        <w:tc>
          <w:tcPr>
            <w:cnfStyle w:val="001000000000" w:firstRow="0" w:lastRow="0" w:firstColumn="1" w:lastColumn="0" w:oddVBand="0" w:evenVBand="0" w:oddHBand="0" w:evenHBand="0" w:firstRowFirstColumn="0" w:firstRowLastColumn="0" w:lastRowFirstColumn="0" w:lastRowLastColumn="0"/>
            <w:tcW w:w="3252" w:type="dxa"/>
            <w:vAlign w:val="center"/>
          </w:tcPr>
          <w:p w14:paraId="59057B86" w14:textId="193B8C80" w:rsidR="008807CA" w:rsidRPr="00800359" w:rsidRDefault="00800359" w:rsidP="00D85954">
            <w:pPr>
              <w:spacing w:after="120"/>
              <w:jc w:val="left"/>
            </w:pPr>
            <w:r>
              <w:t>Access to</w:t>
            </w:r>
          </w:p>
        </w:tc>
        <w:tc>
          <w:tcPr>
            <w:tcW w:w="1421" w:type="dxa"/>
            <w:vAlign w:val="center"/>
          </w:tcPr>
          <w:p w14:paraId="42609726" w14:textId="77777777" w:rsidR="008807CA" w:rsidRPr="00503860" w:rsidRDefault="008807CA" w:rsidP="00D85954">
            <w:pPr>
              <w:spacing w:after="120"/>
              <w:jc w:val="left"/>
              <w:cnfStyle w:val="000000000000" w:firstRow="0" w:lastRow="0" w:firstColumn="0" w:lastColumn="0" w:oddVBand="0" w:evenVBand="0" w:oddHBand="0" w:evenHBand="0" w:firstRowFirstColumn="0" w:firstRowLastColumn="0" w:lastRowFirstColumn="0" w:lastRowLastColumn="0"/>
            </w:pPr>
          </w:p>
        </w:tc>
        <w:tc>
          <w:tcPr>
            <w:tcW w:w="2123" w:type="dxa"/>
            <w:vAlign w:val="center"/>
          </w:tcPr>
          <w:p w14:paraId="0E9373FC" w14:textId="77777777" w:rsidR="008807CA" w:rsidRPr="00503860" w:rsidRDefault="008807CA" w:rsidP="00D85954">
            <w:pPr>
              <w:spacing w:after="120"/>
              <w:jc w:val="center"/>
              <w:cnfStyle w:val="000000000000" w:firstRow="0" w:lastRow="0" w:firstColumn="0" w:lastColumn="0" w:oddVBand="0" w:evenVBand="0" w:oddHBand="0" w:evenHBand="0" w:firstRowFirstColumn="0" w:firstRowLastColumn="0" w:lastRowFirstColumn="0" w:lastRowLastColumn="0"/>
            </w:pPr>
          </w:p>
        </w:tc>
        <w:tc>
          <w:tcPr>
            <w:tcW w:w="2693" w:type="dxa"/>
            <w:vAlign w:val="center"/>
          </w:tcPr>
          <w:p w14:paraId="49D54298" w14:textId="77777777" w:rsidR="008807CA" w:rsidRPr="00503860" w:rsidRDefault="008807CA" w:rsidP="00D85954">
            <w:pPr>
              <w:spacing w:after="120"/>
              <w:jc w:val="center"/>
              <w:cnfStyle w:val="000000000000" w:firstRow="0" w:lastRow="0" w:firstColumn="0" w:lastColumn="0" w:oddVBand="0" w:evenVBand="0" w:oddHBand="0" w:evenHBand="0" w:firstRowFirstColumn="0" w:firstRowLastColumn="0" w:lastRowFirstColumn="0" w:lastRowLastColumn="0"/>
            </w:pPr>
          </w:p>
        </w:tc>
      </w:tr>
      <w:tr w:rsidR="008807CA" w:rsidRPr="00503860" w14:paraId="791AC040" w14:textId="77777777" w:rsidTr="00D8595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2" w:type="dxa"/>
            <w:vAlign w:val="center"/>
          </w:tcPr>
          <w:p w14:paraId="684DE8EA" w14:textId="1C89D2CF" w:rsidR="008807CA" w:rsidRPr="00800359" w:rsidRDefault="00800359" w:rsidP="00D85954">
            <w:pPr>
              <w:spacing w:after="120"/>
              <w:jc w:val="left"/>
              <w:rPr>
                <w:b w:val="0"/>
              </w:rPr>
            </w:pPr>
            <w:r>
              <w:rPr>
                <w:b w:val="0"/>
              </w:rPr>
              <w:t xml:space="preserve">   </w:t>
            </w:r>
            <w:r w:rsidR="008807CA" w:rsidRPr="00800359">
              <w:rPr>
                <w:b w:val="0"/>
              </w:rPr>
              <w:t>Smartphone</w:t>
            </w:r>
          </w:p>
        </w:tc>
        <w:tc>
          <w:tcPr>
            <w:tcW w:w="1421" w:type="dxa"/>
            <w:vAlign w:val="center"/>
          </w:tcPr>
          <w:p w14:paraId="0FED3E17" w14:textId="77777777" w:rsidR="008807CA" w:rsidRPr="00503860" w:rsidRDefault="008807CA" w:rsidP="00D85954">
            <w:pPr>
              <w:spacing w:after="120"/>
              <w:jc w:val="left"/>
              <w:cnfStyle w:val="000000100000" w:firstRow="0" w:lastRow="0" w:firstColumn="0" w:lastColumn="0" w:oddVBand="0" w:evenVBand="0" w:oddHBand="1" w:evenHBand="0" w:firstRowFirstColumn="0" w:firstRowLastColumn="0" w:lastRowFirstColumn="0" w:lastRowLastColumn="0"/>
            </w:pPr>
            <w:r w:rsidRPr="00503860">
              <w:t>percentage</w:t>
            </w:r>
          </w:p>
        </w:tc>
        <w:tc>
          <w:tcPr>
            <w:tcW w:w="2123" w:type="dxa"/>
            <w:vAlign w:val="center"/>
          </w:tcPr>
          <w:p w14:paraId="1B73AD1C" w14:textId="3234F80E" w:rsidR="008807CA" w:rsidRPr="00503860" w:rsidRDefault="00285A62" w:rsidP="00D85954">
            <w:pPr>
              <w:spacing w:after="120"/>
              <w:jc w:val="center"/>
              <w:cnfStyle w:val="000000100000" w:firstRow="0" w:lastRow="0" w:firstColumn="0" w:lastColumn="0" w:oddVBand="0" w:evenVBand="0" w:oddHBand="1" w:evenHBand="0" w:firstRowFirstColumn="0" w:firstRowLastColumn="0" w:lastRowFirstColumn="0" w:lastRowLastColumn="0"/>
            </w:pPr>
            <w:r w:rsidRPr="00503860">
              <w:t>79%</w:t>
            </w:r>
          </w:p>
        </w:tc>
        <w:tc>
          <w:tcPr>
            <w:tcW w:w="2693" w:type="dxa"/>
            <w:vAlign w:val="center"/>
          </w:tcPr>
          <w:p w14:paraId="3FC4B9DA" w14:textId="14683E65" w:rsidR="008807CA" w:rsidRPr="00503860" w:rsidRDefault="00116737" w:rsidP="00D85954">
            <w:pPr>
              <w:spacing w:after="120"/>
              <w:jc w:val="center"/>
              <w:cnfStyle w:val="000000100000" w:firstRow="0" w:lastRow="0" w:firstColumn="0" w:lastColumn="0" w:oddVBand="0" w:evenVBand="0" w:oddHBand="1" w:evenHBand="0" w:firstRowFirstColumn="0" w:firstRowLastColumn="0" w:lastRowFirstColumn="0" w:lastRowLastColumn="0"/>
            </w:pPr>
            <w:r>
              <w:t>77%</w:t>
            </w:r>
          </w:p>
        </w:tc>
      </w:tr>
      <w:tr w:rsidR="008807CA" w:rsidRPr="00503860" w14:paraId="534ACCC6" w14:textId="77777777" w:rsidTr="00D85954">
        <w:trPr>
          <w:jc w:val="center"/>
        </w:trPr>
        <w:tc>
          <w:tcPr>
            <w:cnfStyle w:val="001000000000" w:firstRow="0" w:lastRow="0" w:firstColumn="1" w:lastColumn="0" w:oddVBand="0" w:evenVBand="0" w:oddHBand="0" w:evenHBand="0" w:firstRowFirstColumn="0" w:firstRowLastColumn="0" w:lastRowFirstColumn="0" w:lastRowLastColumn="0"/>
            <w:tcW w:w="3252" w:type="dxa"/>
            <w:vAlign w:val="center"/>
          </w:tcPr>
          <w:p w14:paraId="124E5236" w14:textId="6E690D89" w:rsidR="008807CA" w:rsidRPr="00800359" w:rsidRDefault="00800359" w:rsidP="00D85954">
            <w:pPr>
              <w:spacing w:after="120"/>
              <w:jc w:val="left"/>
              <w:rPr>
                <w:b w:val="0"/>
              </w:rPr>
            </w:pPr>
            <w:r>
              <w:rPr>
                <w:b w:val="0"/>
              </w:rPr>
              <w:t xml:space="preserve">   </w:t>
            </w:r>
            <w:r w:rsidR="008807CA" w:rsidRPr="00800359">
              <w:rPr>
                <w:b w:val="0"/>
              </w:rPr>
              <w:t>Tablet (e.g. Apple iPad)</w:t>
            </w:r>
          </w:p>
        </w:tc>
        <w:tc>
          <w:tcPr>
            <w:tcW w:w="1421" w:type="dxa"/>
            <w:vAlign w:val="center"/>
          </w:tcPr>
          <w:p w14:paraId="61B497F0" w14:textId="77777777" w:rsidR="008807CA" w:rsidRPr="00503860" w:rsidRDefault="008807CA" w:rsidP="00D85954">
            <w:pPr>
              <w:spacing w:after="120"/>
              <w:jc w:val="left"/>
              <w:cnfStyle w:val="000000000000" w:firstRow="0" w:lastRow="0" w:firstColumn="0" w:lastColumn="0" w:oddVBand="0" w:evenVBand="0" w:oddHBand="0" w:evenHBand="0" w:firstRowFirstColumn="0" w:firstRowLastColumn="0" w:lastRowFirstColumn="0" w:lastRowLastColumn="0"/>
            </w:pPr>
            <w:r w:rsidRPr="00503860">
              <w:t>percentage</w:t>
            </w:r>
          </w:p>
        </w:tc>
        <w:tc>
          <w:tcPr>
            <w:tcW w:w="2123" w:type="dxa"/>
            <w:vAlign w:val="center"/>
          </w:tcPr>
          <w:p w14:paraId="6835C679" w14:textId="351D054E" w:rsidR="008807CA" w:rsidRPr="00503860" w:rsidRDefault="00285A62" w:rsidP="00D85954">
            <w:pPr>
              <w:spacing w:after="120"/>
              <w:jc w:val="center"/>
              <w:cnfStyle w:val="000000000000" w:firstRow="0" w:lastRow="0" w:firstColumn="0" w:lastColumn="0" w:oddVBand="0" w:evenVBand="0" w:oddHBand="0" w:evenHBand="0" w:firstRowFirstColumn="0" w:firstRowLastColumn="0" w:lastRowFirstColumn="0" w:lastRowLastColumn="0"/>
            </w:pPr>
            <w:r w:rsidRPr="00503860">
              <w:t>52%</w:t>
            </w:r>
          </w:p>
        </w:tc>
        <w:tc>
          <w:tcPr>
            <w:tcW w:w="2693" w:type="dxa"/>
            <w:vAlign w:val="center"/>
          </w:tcPr>
          <w:p w14:paraId="720C0C8F" w14:textId="77777777" w:rsidR="008807CA" w:rsidRPr="00503860" w:rsidRDefault="008807CA" w:rsidP="00D85954">
            <w:pPr>
              <w:spacing w:after="120"/>
              <w:jc w:val="center"/>
              <w:cnfStyle w:val="000000000000" w:firstRow="0" w:lastRow="0" w:firstColumn="0" w:lastColumn="0" w:oddVBand="0" w:evenVBand="0" w:oddHBand="0" w:evenHBand="0" w:firstRowFirstColumn="0" w:firstRowLastColumn="0" w:lastRowFirstColumn="0" w:lastRowLastColumn="0"/>
            </w:pPr>
          </w:p>
        </w:tc>
      </w:tr>
      <w:tr w:rsidR="008807CA" w:rsidRPr="00503860" w14:paraId="0359675C" w14:textId="77777777" w:rsidTr="00D8595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2" w:type="dxa"/>
            <w:vAlign w:val="center"/>
          </w:tcPr>
          <w:p w14:paraId="779EA776" w14:textId="4F3945C4" w:rsidR="008807CA" w:rsidRPr="00800359" w:rsidRDefault="00800359" w:rsidP="00D85954">
            <w:pPr>
              <w:spacing w:after="120"/>
              <w:jc w:val="left"/>
              <w:rPr>
                <w:b w:val="0"/>
              </w:rPr>
            </w:pPr>
            <w:r>
              <w:rPr>
                <w:b w:val="0"/>
              </w:rPr>
              <w:t xml:space="preserve">   </w:t>
            </w:r>
            <w:r w:rsidR="008807CA" w:rsidRPr="00800359">
              <w:rPr>
                <w:b w:val="0"/>
              </w:rPr>
              <w:t>Laptop or desktop computer</w:t>
            </w:r>
          </w:p>
        </w:tc>
        <w:tc>
          <w:tcPr>
            <w:tcW w:w="1421" w:type="dxa"/>
            <w:vAlign w:val="center"/>
          </w:tcPr>
          <w:p w14:paraId="1C8B4A69" w14:textId="77777777" w:rsidR="008807CA" w:rsidRPr="00503860" w:rsidRDefault="008807CA" w:rsidP="00D85954">
            <w:pPr>
              <w:spacing w:after="120"/>
              <w:jc w:val="left"/>
              <w:cnfStyle w:val="000000100000" w:firstRow="0" w:lastRow="0" w:firstColumn="0" w:lastColumn="0" w:oddVBand="0" w:evenVBand="0" w:oddHBand="1" w:evenHBand="0" w:firstRowFirstColumn="0" w:firstRowLastColumn="0" w:lastRowFirstColumn="0" w:lastRowLastColumn="0"/>
            </w:pPr>
            <w:r w:rsidRPr="00503860">
              <w:t>percentage</w:t>
            </w:r>
          </w:p>
        </w:tc>
        <w:tc>
          <w:tcPr>
            <w:tcW w:w="2123" w:type="dxa"/>
            <w:vAlign w:val="center"/>
          </w:tcPr>
          <w:p w14:paraId="26B27164" w14:textId="35616178" w:rsidR="008807CA" w:rsidRPr="00503860" w:rsidRDefault="00285A62" w:rsidP="00D85954">
            <w:pPr>
              <w:spacing w:after="120"/>
              <w:jc w:val="center"/>
              <w:cnfStyle w:val="000000100000" w:firstRow="0" w:lastRow="0" w:firstColumn="0" w:lastColumn="0" w:oddVBand="0" w:evenVBand="0" w:oddHBand="1" w:evenHBand="0" w:firstRowFirstColumn="0" w:firstRowLastColumn="0" w:lastRowFirstColumn="0" w:lastRowLastColumn="0"/>
            </w:pPr>
            <w:r w:rsidRPr="00503860">
              <w:t>94%</w:t>
            </w:r>
          </w:p>
        </w:tc>
        <w:tc>
          <w:tcPr>
            <w:tcW w:w="2693" w:type="dxa"/>
            <w:vAlign w:val="center"/>
          </w:tcPr>
          <w:p w14:paraId="26B4DB9A" w14:textId="77777777" w:rsidR="008807CA" w:rsidRPr="00503860" w:rsidRDefault="008807CA" w:rsidP="00D85954">
            <w:pPr>
              <w:spacing w:after="120"/>
              <w:jc w:val="center"/>
              <w:cnfStyle w:val="000000100000" w:firstRow="0" w:lastRow="0" w:firstColumn="0" w:lastColumn="0" w:oddVBand="0" w:evenVBand="0" w:oddHBand="1" w:evenHBand="0" w:firstRowFirstColumn="0" w:firstRowLastColumn="0" w:lastRowFirstColumn="0" w:lastRowLastColumn="0"/>
            </w:pPr>
          </w:p>
        </w:tc>
      </w:tr>
      <w:tr w:rsidR="008807CA" w:rsidRPr="00503860" w14:paraId="263757D9" w14:textId="77777777" w:rsidTr="00D85954">
        <w:trPr>
          <w:jc w:val="center"/>
        </w:trPr>
        <w:tc>
          <w:tcPr>
            <w:cnfStyle w:val="001000000000" w:firstRow="0" w:lastRow="0" w:firstColumn="1" w:lastColumn="0" w:oddVBand="0" w:evenVBand="0" w:oddHBand="0" w:evenHBand="0" w:firstRowFirstColumn="0" w:firstRowLastColumn="0" w:lastRowFirstColumn="0" w:lastRowLastColumn="0"/>
            <w:tcW w:w="3252" w:type="dxa"/>
            <w:vAlign w:val="center"/>
          </w:tcPr>
          <w:p w14:paraId="17DEE1AE" w14:textId="633659ED" w:rsidR="008807CA" w:rsidRPr="00800359" w:rsidRDefault="00800359" w:rsidP="00D85954">
            <w:pPr>
              <w:spacing w:after="120"/>
              <w:jc w:val="left"/>
              <w:rPr>
                <w:b w:val="0"/>
              </w:rPr>
            </w:pPr>
            <w:r>
              <w:rPr>
                <w:b w:val="0"/>
              </w:rPr>
              <w:t xml:space="preserve">    </w:t>
            </w:r>
            <w:r w:rsidR="008807CA" w:rsidRPr="00800359">
              <w:rPr>
                <w:b w:val="0"/>
              </w:rPr>
              <w:t>Car</w:t>
            </w:r>
          </w:p>
        </w:tc>
        <w:tc>
          <w:tcPr>
            <w:tcW w:w="1421" w:type="dxa"/>
            <w:vAlign w:val="center"/>
          </w:tcPr>
          <w:p w14:paraId="5C849EF6" w14:textId="77777777" w:rsidR="008807CA" w:rsidRPr="00503860" w:rsidRDefault="008807CA" w:rsidP="00D85954">
            <w:pPr>
              <w:spacing w:after="120"/>
              <w:jc w:val="left"/>
              <w:cnfStyle w:val="000000000000" w:firstRow="0" w:lastRow="0" w:firstColumn="0" w:lastColumn="0" w:oddVBand="0" w:evenVBand="0" w:oddHBand="0" w:evenHBand="0" w:firstRowFirstColumn="0" w:firstRowLastColumn="0" w:lastRowFirstColumn="0" w:lastRowLastColumn="0"/>
            </w:pPr>
            <w:r w:rsidRPr="00503860">
              <w:t>percentage</w:t>
            </w:r>
          </w:p>
        </w:tc>
        <w:tc>
          <w:tcPr>
            <w:tcW w:w="2123" w:type="dxa"/>
            <w:vAlign w:val="center"/>
          </w:tcPr>
          <w:p w14:paraId="66D31988" w14:textId="73E51427" w:rsidR="008807CA" w:rsidRPr="00503860" w:rsidRDefault="00285A62" w:rsidP="00D85954">
            <w:pPr>
              <w:spacing w:after="120"/>
              <w:jc w:val="center"/>
              <w:cnfStyle w:val="000000000000" w:firstRow="0" w:lastRow="0" w:firstColumn="0" w:lastColumn="0" w:oddVBand="0" w:evenVBand="0" w:oddHBand="0" w:evenHBand="0" w:firstRowFirstColumn="0" w:firstRowLastColumn="0" w:lastRowFirstColumn="0" w:lastRowLastColumn="0"/>
            </w:pPr>
            <w:r w:rsidRPr="00503860">
              <w:t>75%</w:t>
            </w:r>
          </w:p>
        </w:tc>
        <w:tc>
          <w:tcPr>
            <w:tcW w:w="2693" w:type="dxa"/>
            <w:vAlign w:val="center"/>
          </w:tcPr>
          <w:p w14:paraId="4B877243" w14:textId="77777777" w:rsidR="008807CA" w:rsidRPr="00503860" w:rsidRDefault="008807CA" w:rsidP="00D85954">
            <w:pPr>
              <w:spacing w:after="120"/>
              <w:jc w:val="center"/>
              <w:cnfStyle w:val="000000000000" w:firstRow="0" w:lastRow="0" w:firstColumn="0" w:lastColumn="0" w:oddVBand="0" w:evenVBand="0" w:oddHBand="0" w:evenHBand="0" w:firstRowFirstColumn="0" w:firstRowLastColumn="0" w:lastRowFirstColumn="0" w:lastRowLastColumn="0"/>
            </w:pPr>
          </w:p>
        </w:tc>
      </w:tr>
      <w:tr w:rsidR="00800359" w:rsidRPr="00503860" w14:paraId="5B4ACE43" w14:textId="77777777" w:rsidTr="00D8595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2" w:type="dxa"/>
            <w:tcBorders>
              <w:bottom w:val="single" w:sz="4" w:space="0" w:color="auto"/>
            </w:tcBorders>
            <w:vAlign w:val="center"/>
          </w:tcPr>
          <w:p w14:paraId="6D8E3C06" w14:textId="1A736BF9" w:rsidR="00800359" w:rsidRPr="00CC1384" w:rsidRDefault="00800359" w:rsidP="004E2F96">
            <w:pPr>
              <w:spacing w:after="120"/>
              <w:jc w:val="left"/>
            </w:pPr>
            <w:r w:rsidRPr="00CC1384">
              <w:t>Commuters</w:t>
            </w:r>
          </w:p>
        </w:tc>
        <w:tc>
          <w:tcPr>
            <w:tcW w:w="1421" w:type="dxa"/>
            <w:tcBorders>
              <w:bottom w:val="single" w:sz="4" w:space="0" w:color="auto"/>
            </w:tcBorders>
            <w:vAlign w:val="center"/>
          </w:tcPr>
          <w:p w14:paraId="04A19BD5" w14:textId="49DF3D47" w:rsidR="00800359" w:rsidRPr="00CC1384" w:rsidRDefault="004E2F96" w:rsidP="00D85954">
            <w:pPr>
              <w:spacing w:after="120"/>
              <w:jc w:val="left"/>
              <w:cnfStyle w:val="000000100000" w:firstRow="0" w:lastRow="0" w:firstColumn="0" w:lastColumn="0" w:oddVBand="0" w:evenVBand="0" w:oddHBand="1" w:evenHBand="0" w:firstRowFirstColumn="0" w:firstRowLastColumn="0" w:lastRowFirstColumn="0" w:lastRowLastColumn="0"/>
            </w:pPr>
            <w:r>
              <w:t>p</w:t>
            </w:r>
            <w:r w:rsidR="00800359" w:rsidRPr="004E2F96">
              <w:t>ercentage</w:t>
            </w:r>
            <w:r>
              <w:t xml:space="preserve"> of frequent users</w:t>
            </w:r>
          </w:p>
        </w:tc>
        <w:tc>
          <w:tcPr>
            <w:tcW w:w="2123" w:type="dxa"/>
            <w:tcBorders>
              <w:bottom w:val="single" w:sz="4" w:space="0" w:color="auto"/>
            </w:tcBorders>
            <w:vAlign w:val="center"/>
          </w:tcPr>
          <w:p w14:paraId="46E3F25A" w14:textId="1B0D1F9C" w:rsidR="00800359" w:rsidRPr="00CC1384" w:rsidRDefault="007C66DB" w:rsidP="00D85954">
            <w:pPr>
              <w:spacing w:after="120"/>
              <w:jc w:val="center"/>
              <w:cnfStyle w:val="000000100000" w:firstRow="0" w:lastRow="0" w:firstColumn="0" w:lastColumn="0" w:oddVBand="0" w:evenVBand="0" w:oddHBand="1" w:evenHBand="0" w:firstRowFirstColumn="0" w:firstRowLastColumn="0" w:lastRowFirstColumn="0" w:lastRowLastColumn="0"/>
            </w:pPr>
            <w:r w:rsidRPr="00CC1384">
              <w:t>22%</w:t>
            </w:r>
          </w:p>
        </w:tc>
        <w:tc>
          <w:tcPr>
            <w:tcW w:w="2693" w:type="dxa"/>
            <w:tcBorders>
              <w:bottom w:val="single" w:sz="4" w:space="0" w:color="auto"/>
            </w:tcBorders>
            <w:vAlign w:val="center"/>
          </w:tcPr>
          <w:p w14:paraId="31D53479" w14:textId="77777777" w:rsidR="00800359" w:rsidRPr="00D85954" w:rsidRDefault="00800359" w:rsidP="00D85954">
            <w:pPr>
              <w:spacing w:after="120"/>
              <w:jc w:val="center"/>
              <w:cnfStyle w:val="000000100000" w:firstRow="0" w:lastRow="0" w:firstColumn="0" w:lastColumn="0" w:oddVBand="0" w:evenVBand="0" w:oddHBand="1" w:evenHBand="0" w:firstRowFirstColumn="0" w:firstRowLastColumn="0" w:lastRowFirstColumn="0" w:lastRowLastColumn="0"/>
              <w:rPr>
                <w:highlight w:val="yellow"/>
              </w:rPr>
            </w:pPr>
          </w:p>
        </w:tc>
      </w:tr>
      <w:tr w:rsidR="003278BB" w:rsidRPr="00503860" w14:paraId="28C7B465" w14:textId="77777777" w:rsidTr="00D85954">
        <w:trPr>
          <w:jc w:val="center"/>
        </w:trPr>
        <w:tc>
          <w:tcPr>
            <w:cnfStyle w:val="001000000000" w:firstRow="0" w:lastRow="0" w:firstColumn="1" w:lastColumn="0" w:oddVBand="0" w:evenVBand="0" w:oddHBand="0" w:evenHBand="0" w:firstRowFirstColumn="0" w:firstRowLastColumn="0" w:lastRowFirstColumn="0" w:lastRowLastColumn="0"/>
            <w:tcW w:w="9489" w:type="dxa"/>
            <w:gridSpan w:val="4"/>
            <w:tcBorders>
              <w:top w:val="single" w:sz="4" w:space="0" w:color="auto"/>
              <w:left w:val="single" w:sz="4" w:space="0" w:color="auto"/>
              <w:bottom w:val="single" w:sz="4" w:space="0" w:color="auto"/>
              <w:right w:val="single" w:sz="4" w:space="0" w:color="auto"/>
            </w:tcBorders>
            <w:vAlign w:val="center"/>
          </w:tcPr>
          <w:p w14:paraId="17BC2AEE" w14:textId="2767B18D" w:rsidR="003278BB" w:rsidRPr="00503860" w:rsidRDefault="003278BB" w:rsidP="00D85954">
            <w:pPr>
              <w:spacing w:after="120"/>
              <w:jc w:val="left"/>
            </w:pPr>
            <w:r>
              <w:t xml:space="preserve">Usage of public </w:t>
            </w:r>
            <w:r w:rsidRPr="002840FD">
              <w:t xml:space="preserve">transport </w:t>
            </w:r>
          </w:p>
        </w:tc>
      </w:tr>
      <w:tr w:rsidR="008807CA" w:rsidRPr="00503860" w14:paraId="11CC9FA7" w14:textId="77777777" w:rsidTr="00D8595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2" w:type="dxa"/>
            <w:tcBorders>
              <w:top w:val="single" w:sz="4" w:space="0" w:color="auto"/>
            </w:tcBorders>
            <w:vAlign w:val="center"/>
          </w:tcPr>
          <w:p w14:paraId="1060488E" w14:textId="6377442B" w:rsidR="008807CA" w:rsidRPr="00800359" w:rsidRDefault="006219B6" w:rsidP="00D85954">
            <w:pPr>
              <w:spacing w:after="120"/>
              <w:jc w:val="left"/>
              <w:rPr>
                <w:b w:val="0"/>
              </w:rPr>
            </w:pPr>
            <w:r w:rsidRPr="00800359">
              <w:rPr>
                <w:b w:val="0"/>
              </w:rPr>
              <w:t xml:space="preserve">Low </w:t>
            </w:r>
            <w:r w:rsidR="008807CA" w:rsidRPr="00800359">
              <w:rPr>
                <w:b w:val="0"/>
              </w:rPr>
              <w:t>user</w:t>
            </w:r>
          </w:p>
        </w:tc>
        <w:tc>
          <w:tcPr>
            <w:tcW w:w="1421" w:type="dxa"/>
            <w:tcBorders>
              <w:top w:val="single" w:sz="4" w:space="0" w:color="auto"/>
            </w:tcBorders>
            <w:vAlign w:val="center"/>
          </w:tcPr>
          <w:p w14:paraId="58CC3C76" w14:textId="77777777" w:rsidR="008807CA" w:rsidRPr="00503860" w:rsidRDefault="008807CA" w:rsidP="00D85954">
            <w:pPr>
              <w:spacing w:after="120"/>
              <w:jc w:val="left"/>
              <w:cnfStyle w:val="000000100000" w:firstRow="0" w:lastRow="0" w:firstColumn="0" w:lastColumn="0" w:oddVBand="0" w:evenVBand="0" w:oddHBand="1" w:evenHBand="0" w:firstRowFirstColumn="0" w:firstRowLastColumn="0" w:lastRowFirstColumn="0" w:lastRowLastColumn="0"/>
            </w:pPr>
            <w:r w:rsidRPr="00503860">
              <w:t>percentage</w:t>
            </w:r>
          </w:p>
        </w:tc>
        <w:tc>
          <w:tcPr>
            <w:tcW w:w="2123" w:type="dxa"/>
            <w:tcBorders>
              <w:top w:val="single" w:sz="4" w:space="0" w:color="auto"/>
            </w:tcBorders>
            <w:vAlign w:val="center"/>
          </w:tcPr>
          <w:p w14:paraId="2E3862A5" w14:textId="77777777" w:rsidR="008807CA" w:rsidRPr="00503860" w:rsidRDefault="008807CA" w:rsidP="00D85954">
            <w:pPr>
              <w:spacing w:after="120"/>
              <w:jc w:val="center"/>
              <w:cnfStyle w:val="000000100000" w:firstRow="0" w:lastRow="0" w:firstColumn="0" w:lastColumn="0" w:oddVBand="0" w:evenVBand="0" w:oddHBand="1" w:evenHBand="0" w:firstRowFirstColumn="0" w:firstRowLastColumn="0" w:lastRowFirstColumn="0" w:lastRowLastColumn="0"/>
            </w:pPr>
            <w:r w:rsidRPr="00503860">
              <w:t>35%</w:t>
            </w:r>
          </w:p>
        </w:tc>
        <w:tc>
          <w:tcPr>
            <w:tcW w:w="2693" w:type="dxa"/>
            <w:tcBorders>
              <w:top w:val="single" w:sz="4" w:space="0" w:color="auto"/>
            </w:tcBorders>
            <w:vAlign w:val="center"/>
          </w:tcPr>
          <w:p w14:paraId="442D1D5F" w14:textId="77777777" w:rsidR="008807CA" w:rsidRPr="00503860" w:rsidRDefault="008807CA" w:rsidP="00D85954">
            <w:pPr>
              <w:spacing w:after="120"/>
              <w:jc w:val="left"/>
              <w:cnfStyle w:val="000000100000" w:firstRow="0" w:lastRow="0" w:firstColumn="0" w:lastColumn="0" w:oddVBand="0" w:evenVBand="0" w:oddHBand="1" w:evenHBand="0" w:firstRowFirstColumn="0" w:firstRowLastColumn="0" w:lastRowFirstColumn="0" w:lastRowLastColumn="0"/>
            </w:pPr>
          </w:p>
        </w:tc>
      </w:tr>
      <w:tr w:rsidR="008807CA" w:rsidRPr="00503860" w14:paraId="55DD08D7" w14:textId="77777777" w:rsidTr="00D85954">
        <w:trPr>
          <w:jc w:val="center"/>
        </w:trPr>
        <w:tc>
          <w:tcPr>
            <w:cnfStyle w:val="001000000000" w:firstRow="0" w:lastRow="0" w:firstColumn="1" w:lastColumn="0" w:oddVBand="0" w:evenVBand="0" w:oddHBand="0" w:evenHBand="0" w:firstRowFirstColumn="0" w:firstRowLastColumn="0" w:lastRowFirstColumn="0" w:lastRowLastColumn="0"/>
            <w:tcW w:w="3252" w:type="dxa"/>
            <w:vAlign w:val="center"/>
          </w:tcPr>
          <w:p w14:paraId="721590D9" w14:textId="77777777" w:rsidR="008807CA" w:rsidRPr="00800359" w:rsidRDefault="008807CA" w:rsidP="00D85954">
            <w:pPr>
              <w:spacing w:after="120"/>
              <w:jc w:val="left"/>
              <w:rPr>
                <w:b w:val="0"/>
              </w:rPr>
            </w:pPr>
            <w:r w:rsidRPr="00800359">
              <w:rPr>
                <w:b w:val="0"/>
              </w:rPr>
              <w:t>Infrequent user</w:t>
            </w:r>
          </w:p>
        </w:tc>
        <w:tc>
          <w:tcPr>
            <w:tcW w:w="1421" w:type="dxa"/>
            <w:vAlign w:val="center"/>
          </w:tcPr>
          <w:p w14:paraId="4062C41A" w14:textId="6F0DDC0E" w:rsidR="008807CA" w:rsidRPr="00503860" w:rsidRDefault="008807CA" w:rsidP="00D85954">
            <w:pPr>
              <w:spacing w:after="120"/>
              <w:jc w:val="left"/>
              <w:cnfStyle w:val="000000000000" w:firstRow="0" w:lastRow="0" w:firstColumn="0" w:lastColumn="0" w:oddVBand="0" w:evenVBand="0" w:oddHBand="0" w:evenHBand="0" w:firstRowFirstColumn="0" w:firstRowLastColumn="0" w:lastRowFirstColumn="0" w:lastRowLastColumn="0"/>
            </w:pPr>
            <w:r w:rsidRPr="00503860">
              <w:t xml:space="preserve">percentage </w:t>
            </w:r>
          </w:p>
        </w:tc>
        <w:tc>
          <w:tcPr>
            <w:tcW w:w="2123" w:type="dxa"/>
            <w:vAlign w:val="center"/>
          </w:tcPr>
          <w:p w14:paraId="2809E93F" w14:textId="77777777" w:rsidR="008807CA" w:rsidRPr="00503860" w:rsidRDefault="008807CA" w:rsidP="00D85954">
            <w:pPr>
              <w:spacing w:after="120"/>
              <w:jc w:val="center"/>
              <w:cnfStyle w:val="000000000000" w:firstRow="0" w:lastRow="0" w:firstColumn="0" w:lastColumn="0" w:oddVBand="0" w:evenVBand="0" w:oddHBand="0" w:evenHBand="0" w:firstRowFirstColumn="0" w:firstRowLastColumn="0" w:lastRowFirstColumn="0" w:lastRowLastColumn="0"/>
            </w:pPr>
            <w:r w:rsidRPr="00503860">
              <w:t>34%</w:t>
            </w:r>
          </w:p>
        </w:tc>
        <w:tc>
          <w:tcPr>
            <w:tcW w:w="2693" w:type="dxa"/>
            <w:vAlign w:val="center"/>
          </w:tcPr>
          <w:p w14:paraId="1F45DA86" w14:textId="77777777" w:rsidR="008807CA" w:rsidRPr="00503860" w:rsidRDefault="008807CA" w:rsidP="00D85954">
            <w:pPr>
              <w:spacing w:after="120"/>
              <w:jc w:val="left"/>
              <w:cnfStyle w:val="000000000000" w:firstRow="0" w:lastRow="0" w:firstColumn="0" w:lastColumn="0" w:oddVBand="0" w:evenVBand="0" w:oddHBand="0" w:evenHBand="0" w:firstRowFirstColumn="0" w:firstRowLastColumn="0" w:lastRowFirstColumn="0" w:lastRowLastColumn="0"/>
            </w:pPr>
          </w:p>
        </w:tc>
      </w:tr>
      <w:tr w:rsidR="008807CA" w:rsidRPr="00503860" w14:paraId="402025B3" w14:textId="77777777" w:rsidTr="00D85954">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3252" w:type="dxa"/>
            <w:vAlign w:val="center"/>
          </w:tcPr>
          <w:p w14:paraId="1BA908DC" w14:textId="77777777" w:rsidR="008807CA" w:rsidRPr="00800359" w:rsidRDefault="008807CA" w:rsidP="00D85954">
            <w:pPr>
              <w:spacing w:after="120"/>
              <w:jc w:val="left"/>
              <w:rPr>
                <w:b w:val="0"/>
              </w:rPr>
            </w:pPr>
            <w:r w:rsidRPr="00800359">
              <w:rPr>
                <w:b w:val="0"/>
              </w:rPr>
              <w:t>Regular user</w:t>
            </w:r>
          </w:p>
        </w:tc>
        <w:tc>
          <w:tcPr>
            <w:tcW w:w="1421" w:type="dxa"/>
            <w:vAlign w:val="center"/>
          </w:tcPr>
          <w:p w14:paraId="3EC590DA" w14:textId="01BFEB11" w:rsidR="008807CA" w:rsidRPr="00503860" w:rsidRDefault="008807CA" w:rsidP="00D85954">
            <w:pPr>
              <w:spacing w:after="120"/>
              <w:jc w:val="left"/>
              <w:cnfStyle w:val="000000100000" w:firstRow="0" w:lastRow="0" w:firstColumn="0" w:lastColumn="0" w:oddVBand="0" w:evenVBand="0" w:oddHBand="1" w:evenHBand="0" w:firstRowFirstColumn="0" w:firstRowLastColumn="0" w:lastRowFirstColumn="0" w:lastRowLastColumn="0"/>
            </w:pPr>
            <w:r w:rsidRPr="00503860">
              <w:t>percentage</w:t>
            </w:r>
          </w:p>
        </w:tc>
        <w:tc>
          <w:tcPr>
            <w:tcW w:w="2123" w:type="dxa"/>
            <w:vAlign w:val="center"/>
          </w:tcPr>
          <w:p w14:paraId="3C52C620" w14:textId="77777777" w:rsidR="008807CA" w:rsidRPr="00503860" w:rsidRDefault="008807CA" w:rsidP="00D85954">
            <w:pPr>
              <w:spacing w:after="120"/>
              <w:jc w:val="center"/>
              <w:cnfStyle w:val="000000100000" w:firstRow="0" w:lastRow="0" w:firstColumn="0" w:lastColumn="0" w:oddVBand="0" w:evenVBand="0" w:oddHBand="1" w:evenHBand="0" w:firstRowFirstColumn="0" w:firstRowLastColumn="0" w:lastRowFirstColumn="0" w:lastRowLastColumn="0"/>
            </w:pPr>
            <w:r w:rsidRPr="00503860">
              <w:t>31%</w:t>
            </w:r>
          </w:p>
        </w:tc>
        <w:tc>
          <w:tcPr>
            <w:tcW w:w="2693" w:type="dxa"/>
            <w:vAlign w:val="center"/>
          </w:tcPr>
          <w:p w14:paraId="4E8785AD" w14:textId="77777777" w:rsidR="008807CA" w:rsidRPr="00503860" w:rsidRDefault="008807CA" w:rsidP="00D85954">
            <w:pPr>
              <w:spacing w:after="120"/>
              <w:jc w:val="left"/>
              <w:cnfStyle w:val="000000100000" w:firstRow="0" w:lastRow="0" w:firstColumn="0" w:lastColumn="0" w:oddVBand="0" w:evenVBand="0" w:oddHBand="1" w:evenHBand="0" w:firstRowFirstColumn="0" w:firstRowLastColumn="0" w:lastRowFirstColumn="0" w:lastRowLastColumn="0"/>
            </w:pPr>
          </w:p>
        </w:tc>
      </w:tr>
    </w:tbl>
    <w:p w14:paraId="682652DB" w14:textId="12757294" w:rsidR="00CC1384" w:rsidRDefault="00CC1384">
      <w:pPr>
        <w:spacing w:after="0"/>
        <w:jc w:val="left"/>
        <w:rPr>
          <w:b/>
          <w:sz w:val="32"/>
          <w:szCs w:val="28"/>
        </w:rPr>
      </w:pPr>
    </w:p>
    <w:p w14:paraId="0C97F5C8" w14:textId="5CD4BB67" w:rsidR="006F4C64" w:rsidRPr="00503860" w:rsidRDefault="00C64BE2" w:rsidP="002752AD">
      <w:pPr>
        <w:pStyle w:val="SectionHeadingLevel1"/>
        <w:spacing w:after="120"/>
      </w:pPr>
      <w:r w:rsidRPr="00503860">
        <w:t>5</w:t>
      </w:r>
      <w:r w:rsidR="00997BA4" w:rsidRPr="00503860">
        <w:t xml:space="preserve">. </w:t>
      </w:r>
      <w:r w:rsidR="00AB48AD">
        <w:t>Descriptive Analysis</w:t>
      </w:r>
    </w:p>
    <w:p w14:paraId="5C5F985F" w14:textId="022E574A" w:rsidR="00C56131" w:rsidRPr="00503860" w:rsidRDefault="00E154D6" w:rsidP="00C42295">
      <w:pPr>
        <w:pStyle w:val="SectionHeadingLevel2"/>
      </w:pPr>
      <w:r>
        <w:t>5.1.</w:t>
      </w:r>
      <w:r w:rsidR="00C56131" w:rsidRPr="00503860">
        <w:t xml:space="preserve"> How does awareness and use of information sources vary according to the intensity of use of public transport?</w:t>
      </w:r>
    </w:p>
    <w:p w14:paraId="51C1F011" w14:textId="08757CA2" w:rsidR="00C56131" w:rsidRDefault="00C56131" w:rsidP="002752AD">
      <w:pPr>
        <w:spacing w:after="120"/>
      </w:pPr>
      <w:r w:rsidRPr="00503860">
        <w:t xml:space="preserve">The full details of the information media which travellers are aware of and use are shown in </w:t>
      </w:r>
      <w:r w:rsidR="00E27895">
        <w:fldChar w:fldCharType="begin"/>
      </w:r>
      <w:r w:rsidR="00E27895">
        <w:instrText xml:space="preserve"> REF _Ref461700496 \h </w:instrText>
      </w:r>
      <w:r w:rsidR="00E27895">
        <w:fldChar w:fldCharType="separate"/>
      </w:r>
      <w:r w:rsidR="00261069">
        <w:t xml:space="preserve">Table </w:t>
      </w:r>
      <w:r w:rsidR="00261069">
        <w:rPr>
          <w:noProof/>
        </w:rPr>
        <w:t>4</w:t>
      </w:r>
      <w:r w:rsidR="00E27895">
        <w:fldChar w:fldCharType="end"/>
      </w:r>
      <w:r w:rsidR="00D733A6" w:rsidRPr="00503860">
        <w:t>.</w:t>
      </w:r>
      <w:r w:rsidR="00E84667" w:rsidRPr="00503860">
        <w:t xml:space="preserve"> Chi-squared tests show that there are significant relationships between the intensity of use and </w:t>
      </w:r>
      <w:r w:rsidR="00E84667" w:rsidRPr="00503860">
        <w:lastRenderedPageBreak/>
        <w:t>the awareness of different information media (</w:t>
      </w:r>
      <w:r w:rsidR="00760671" w:rsidRPr="00503860">
        <w:t xml:space="preserve">chi-squared test, </w:t>
      </w:r>
      <w:r w:rsidR="00E84667" w:rsidRPr="00503860">
        <w:t>p=0</w:t>
      </w:r>
      <w:r w:rsidR="00760671" w:rsidRPr="00503860">
        <w:t>.00</w:t>
      </w:r>
      <w:r w:rsidR="00E84667" w:rsidRPr="00503860">
        <w:t>) and between intensity of use and use of different media (</w:t>
      </w:r>
      <w:r w:rsidR="00760671" w:rsidRPr="00503860">
        <w:t>chi-squared test, p=0.00</w:t>
      </w:r>
      <w:r w:rsidR="00E84667" w:rsidRPr="00503860">
        <w:t>).</w:t>
      </w:r>
    </w:p>
    <w:p w14:paraId="1F006C1C" w14:textId="4F49ACE6" w:rsidR="00BF7C67" w:rsidRDefault="00E27895" w:rsidP="00E154D6">
      <w:pPr>
        <w:spacing w:after="0"/>
      </w:pPr>
      <w:r>
        <w:fldChar w:fldCharType="begin"/>
      </w:r>
      <w:r>
        <w:instrText xml:space="preserve"> REF _Ref461700496 \h </w:instrText>
      </w:r>
      <w:r>
        <w:fldChar w:fldCharType="separate"/>
      </w:r>
      <w:r w:rsidR="00261069">
        <w:t xml:space="preserve">Table </w:t>
      </w:r>
      <w:r w:rsidR="00261069">
        <w:rPr>
          <w:noProof/>
        </w:rPr>
        <w:t>4</w:t>
      </w:r>
      <w:r>
        <w:fldChar w:fldCharType="end"/>
      </w:r>
      <w:r w:rsidR="00BF7C67" w:rsidRPr="00503860">
        <w:t xml:space="preserve"> clearly shows how frequent users are both more aware and higher users of apps in the Greater Sydney Metropolitan area. More surprisingly, because of the more esoteric nature of the information source, Twitter is more used by low users of public transport and that in this respect they are much more similar to regular public transport user. This picture is repeated with google map awareness and use. Telephone information, operator websites and government websites are much more likely to be used by low users of public transport than infrequent or regular users. In contrast infrequent or regular users are more likely to consult others (word of mouth) as an information source. These results are, of course aggregate results over all modes and all stages of the trip. The next two Sections unpack the results in terms of mode and trip stage.</w:t>
      </w:r>
    </w:p>
    <w:p w14:paraId="4B2C1D72" w14:textId="77777777" w:rsidR="00E27895" w:rsidRPr="00503860" w:rsidRDefault="00E27895" w:rsidP="00E154D6">
      <w:pPr>
        <w:spacing w:after="0"/>
      </w:pPr>
    </w:p>
    <w:p w14:paraId="68C715D1" w14:textId="77777777" w:rsidR="00CC1384" w:rsidRDefault="00CC1384">
      <w:pPr>
        <w:spacing w:after="0"/>
        <w:jc w:val="left"/>
        <w:rPr>
          <w:b/>
          <w:iCs/>
          <w:szCs w:val="18"/>
        </w:rPr>
      </w:pPr>
      <w:bookmarkStart w:id="5" w:name="_Ref461700496"/>
      <w:r>
        <w:br w:type="page"/>
      </w:r>
    </w:p>
    <w:p w14:paraId="2C374643" w14:textId="3EB960E5" w:rsidR="00E84667" w:rsidRPr="00E27895" w:rsidRDefault="00E27895" w:rsidP="00FB44F6">
      <w:pPr>
        <w:pStyle w:val="Caption"/>
        <w:keepNext/>
        <w:jc w:val="center"/>
      </w:pPr>
      <w:r>
        <w:lastRenderedPageBreak/>
        <w:t xml:space="preserve">Table </w:t>
      </w:r>
      <w:r w:rsidR="00FA0377">
        <w:fldChar w:fldCharType="begin"/>
      </w:r>
      <w:r w:rsidR="00FA0377">
        <w:instrText xml:space="preserve"> SEQ Table \* ARABIC </w:instrText>
      </w:r>
      <w:r w:rsidR="00FA0377">
        <w:fldChar w:fldCharType="separate"/>
      </w:r>
      <w:r w:rsidR="00261069">
        <w:rPr>
          <w:noProof/>
        </w:rPr>
        <w:t>4</w:t>
      </w:r>
      <w:r w:rsidR="00FA0377">
        <w:rPr>
          <w:noProof/>
        </w:rPr>
        <w:fldChar w:fldCharType="end"/>
      </w:r>
      <w:bookmarkEnd w:id="5"/>
      <w:r>
        <w:t xml:space="preserve">: </w:t>
      </w:r>
      <w:r w:rsidR="00EC7C88" w:rsidRPr="00E27895">
        <w:t>A</w:t>
      </w:r>
      <w:r w:rsidR="00E84667" w:rsidRPr="00E27895">
        <w:t>wareness and use of different information media</w:t>
      </w:r>
      <w:r w:rsidR="00E035E3">
        <w:t xml:space="preserve"> </w:t>
      </w:r>
      <w:r w:rsidR="004E2F96">
        <w:t xml:space="preserve">for a public transport trip </w:t>
      </w:r>
      <w:r w:rsidR="00E84667" w:rsidRPr="00E27895">
        <w:t>by intensity of public transport use</w:t>
      </w:r>
      <w:r w:rsidR="00EC7C88" w:rsidRPr="00E27895">
        <w:t>, measured as a percentage of respondents</w:t>
      </w:r>
      <w:r w:rsidR="00E84667" w:rsidRPr="00E27895">
        <w:t>.</w:t>
      </w:r>
    </w:p>
    <w:tbl>
      <w:tblPr>
        <w:tblStyle w:val="ListTable3"/>
        <w:tblW w:w="9163" w:type="dxa"/>
        <w:jc w:val="center"/>
        <w:tblLayout w:type="fixed"/>
        <w:tblLook w:val="04A0" w:firstRow="1" w:lastRow="0" w:firstColumn="1" w:lastColumn="0" w:noHBand="0" w:noVBand="1"/>
      </w:tblPr>
      <w:tblGrid>
        <w:gridCol w:w="2689"/>
        <w:gridCol w:w="1079"/>
        <w:gridCol w:w="1079"/>
        <w:gridCol w:w="1079"/>
        <w:gridCol w:w="1079"/>
        <w:gridCol w:w="1079"/>
        <w:gridCol w:w="1079"/>
      </w:tblGrid>
      <w:tr w:rsidR="00E84667" w:rsidRPr="00503860" w14:paraId="1DF43217" w14:textId="77777777" w:rsidTr="0084269D">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689" w:type="dxa"/>
            <w:tcBorders>
              <w:right w:val="single" w:sz="4" w:space="0" w:color="auto"/>
            </w:tcBorders>
          </w:tcPr>
          <w:p w14:paraId="02656C9F" w14:textId="77777777" w:rsidR="00E84667" w:rsidRPr="00503860" w:rsidRDefault="00E84667" w:rsidP="002752AD">
            <w:pPr>
              <w:autoSpaceDE w:val="0"/>
              <w:autoSpaceDN w:val="0"/>
              <w:adjustRightInd w:val="0"/>
              <w:spacing w:after="120"/>
              <w:rPr>
                <w:rFonts w:cs="Arial"/>
              </w:rPr>
            </w:pPr>
          </w:p>
        </w:tc>
        <w:tc>
          <w:tcPr>
            <w:tcW w:w="2158" w:type="dxa"/>
            <w:gridSpan w:val="2"/>
            <w:tcBorders>
              <w:left w:val="single" w:sz="4" w:space="0" w:color="auto"/>
              <w:right w:val="single" w:sz="4" w:space="0" w:color="auto"/>
            </w:tcBorders>
          </w:tcPr>
          <w:p w14:paraId="0804BE12" w14:textId="5A3EC343" w:rsidR="00E84667" w:rsidRPr="00503860" w:rsidRDefault="00E84667" w:rsidP="00EC7C88">
            <w:pPr>
              <w:spacing w:after="120"/>
              <w:jc w:val="center"/>
              <w:cnfStyle w:val="100000000000" w:firstRow="1" w:lastRow="0" w:firstColumn="0" w:lastColumn="0" w:oddVBand="0" w:evenVBand="0" w:oddHBand="0" w:evenHBand="0" w:firstRowFirstColumn="0" w:firstRowLastColumn="0" w:lastRowFirstColumn="0" w:lastRowLastColumn="0"/>
              <w:rPr>
                <w:rFonts w:cs="Arial"/>
                <w:b w:val="0"/>
              </w:rPr>
            </w:pPr>
            <w:r w:rsidRPr="00503860">
              <w:rPr>
                <w:rFonts w:cs="Arial"/>
              </w:rPr>
              <w:t>Low users of public transport</w:t>
            </w:r>
            <w:r w:rsidR="004E2F96">
              <w:rPr>
                <w:rFonts w:cs="Arial"/>
              </w:rPr>
              <w:t xml:space="preserve"> for an unfamiliar trip</w:t>
            </w:r>
          </w:p>
        </w:tc>
        <w:tc>
          <w:tcPr>
            <w:tcW w:w="2158" w:type="dxa"/>
            <w:gridSpan w:val="2"/>
            <w:tcBorders>
              <w:left w:val="single" w:sz="4" w:space="0" w:color="auto"/>
              <w:right w:val="single" w:sz="4" w:space="0" w:color="auto"/>
            </w:tcBorders>
          </w:tcPr>
          <w:p w14:paraId="38FC75C2" w14:textId="34D5B58F" w:rsidR="00E84667" w:rsidRPr="00503860" w:rsidRDefault="00E84667" w:rsidP="00EC7C88">
            <w:pPr>
              <w:spacing w:after="120"/>
              <w:jc w:val="center"/>
              <w:cnfStyle w:val="100000000000" w:firstRow="1" w:lastRow="0" w:firstColumn="0" w:lastColumn="0" w:oddVBand="0" w:evenVBand="0" w:oddHBand="0" w:evenHBand="0" w:firstRowFirstColumn="0" w:firstRowLastColumn="0" w:lastRowFirstColumn="0" w:lastRowLastColumn="0"/>
              <w:rPr>
                <w:rFonts w:cs="Arial"/>
                <w:b w:val="0"/>
              </w:rPr>
            </w:pPr>
            <w:r w:rsidRPr="00503860">
              <w:rPr>
                <w:rFonts w:cs="Arial"/>
              </w:rPr>
              <w:t>Infrequent users of public transport</w:t>
            </w:r>
            <w:r w:rsidR="004E2F96">
              <w:rPr>
                <w:rFonts w:cs="Arial"/>
              </w:rPr>
              <w:t xml:space="preserve"> for a recent trip</w:t>
            </w:r>
          </w:p>
        </w:tc>
        <w:tc>
          <w:tcPr>
            <w:tcW w:w="2158" w:type="dxa"/>
            <w:gridSpan w:val="2"/>
            <w:tcBorders>
              <w:left w:val="single" w:sz="4" w:space="0" w:color="auto"/>
            </w:tcBorders>
          </w:tcPr>
          <w:p w14:paraId="483E6D4E" w14:textId="05A30F16" w:rsidR="00E84667" w:rsidRPr="00503860" w:rsidRDefault="00E84667" w:rsidP="00EC7C88">
            <w:pPr>
              <w:spacing w:after="120"/>
              <w:jc w:val="center"/>
              <w:cnfStyle w:val="100000000000" w:firstRow="1" w:lastRow="0" w:firstColumn="0" w:lastColumn="0" w:oddVBand="0" w:evenVBand="0" w:oddHBand="0" w:evenHBand="0" w:firstRowFirstColumn="0" w:firstRowLastColumn="0" w:lastRowFirstColumn="0" w:lastRowLastColumn="0"/>
              <w:rPr>
                <w:rFonts w:cs="Arial"/>
                <w:b w:val="0"/>
              </w:rPr>
            </w:pPr>
            <w:r w:rsidRPr="00503860">
              <w:rPr>
                <w:rFonts w:cs="Arial"/>
              </w:rPr>
              <w:t>Regular users of public transport</w:t>
            </w:r>
            <w:r w:rsidR="004E2F96">
              <w:rPr>
                <w:rFonts w:cs="Arial"/>
              </w:rPr>
              <w:t xml:space="preserve"> for their regular trip</w:t>
            </w:r>
          </w:p>
        </w:tc>
      </w:tr>
      <w:tr w:rsidR="00E84667" w:rsidRPr="00503860" w14:paraId="66C234BB" w14:textId="77777777" w:rsidTr="008426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Borders>
              <w:right w:val="single" w:sz="4" w:space="0" w:color="auto"/>
            </w:tcBorders>
          </w:tcPr>
          <w:p w14:paraId="3C324D49" w14:textId="77777777" w:rsidR="00E84667" w:rsidRPr="00503860" w:rsidRDefault="00E84667" w:rsidP="00EC7C88">
            <w:pPr>
              <w:autoSpaceDE w:val="0"/>
              <w:autoSpaceDN w:val="0"/>
              <w:adjustRightInd w:val="0"/>
              <w:spacing w:after="120"/>
              <w:jc w:val="left"/>
              <w:rPr>
                <w:rFonts w:cs="Arial"/>
                <w:color w:val="1C1E21"/>
              </w:rPr>
            </w:pPr>
          </w:p>
        </w:tc>
        <w:tc>
          <w:tcPr>
            <w:tcW w:w="1079" w:type="dxa"/>
            <w:tcBorders>
              <w:left w:val="single" w:sz="4" w:space="0" w:color="auto"/>
            </w:tcBorders>
            <w:vAlign w:val="center"/>
          </w:tcPr>
          <w:p w14:paraId="70CBB472" w14:textId="2108FE0B" w:rsidR="002C6F0D" w:rsidRPr="00503860" w:rsidRDefault="00E84667" w:rsidP="006A3820">
            <w:pPr>
              <w:autoSpaceDE w:val="0"/>
              <w:autoSpaceDN w:val="0"/>
              <w:adjustRightInd w:val="0"/>
              <w:spacing w:after="120"/>
              <w:jc w:val="center"/>
              <w:cnfStyle w:val="000000100000" w:firstRow="0" w:lastRow="0" w:firstColumn="0" w:lastColumn="0" w:oddVBand="0" w:evenVBand="0" w:oddHBand="1" w:evenHBand="0" w:firstRowFirstColumn="0" w:firstRowLastColumn="0" w:lastRowFirstColumn="0" w:lastRowLastColumn="0"/>
              <w:rPr>
                <w:rFonts w:cs="Arial"/>
                <w:color w:val="1C1E21"/>
              </w:rPr>
            </w:pPr>
            <w:r w:rsidRPr="00503860">
              <w:rPr>
                <w:rFonts w:cs="Arial"/>
                <w:color w:val="1C1E21"/>
              </w:rPr>
              <w:t>Aware of info source</w:t>
            </w:r>
            <w:r w:rsidR="006A3820">
              <w:rPr>
                <w:rFonts w:cs="Arial"/>
                <w:color w:val="1C1E21"/>
              </w:rPr>
              <w:br/>
            </w:r>
            <w:r w:rsidR="002C6F0D" w:rsidRPr="00503860">
              <w:rPr>
                <w:rFonts w:cs="Arial"/>
                <w:color w:val="1C1E21"/>
              </w:rPr>
              <w:t>%</w:t>
            </w:r>
          </w:p>
        </w:tc>
        <w:tc>
          <w:tcPr>
            <w:tcW w:w="1079" w:type="dxa"/>
            <w:tcBorders>
              <w:right w:val="single" w:sz="4" w:space="0" w:color="auto"/>
            </w:tcBorders>
            <w:vAlign w:val="center"/>
          </w:tcPr>
          <w:p w14:paraId="51D66BD4" w14:textId="76BF7FAB" w:rsidR="00E84667" w:rsidRPr="00503860" w:rsidRDefault="00E84667"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color w:val="1C1E21"/>
              </w:rPr>
              <w:t>Use of info source</w:t>
            </w:r>
            <w:r w:rsidR="002C6F0D" w:rsidRPr="00503860">
              <w:rPr>
                <w:rFonts w:cs="Arial"/>
                <w:color w:val="1C1E21"/>
              </w:rPr>
              <w:t xml:space="preserve"> %</w:t>
            </w:r>
          </w:p>
        </w:tc>
        <w:tc>
          <w:tcPr>
            <w:tcW w:w="1079" w:type="dxa"/>
            <w:tcBorders>
              <w:left w:val="single" w:sz="4" w:space="0" w:color="auto"/>
            </w:tcBorders>
            <w:vAlign w:val="center"/>
          </w:tcPr>
          <w:p w14:paraId="29F38BF1" w14:textId="0451F3FB" w:rsidR="00E84667" w:rsidRPr="00503860" w:rsidRDefault="00E84667"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color w:val="1C1E21"/>
              </w:rPr>
              <w:t>Aware of info source</w:t>
            </w:r>
            <w:r w:rsidR="002C6F0D" w:rsidRPr="00503860">
              <w:rPr>
                <w:rFonts w:cs="Arial"/>
                <w:color w:val="1C1E21"/>
              </w:rPr>
              <w:t xml:space="preserve">  %</w:t>
            </w:r>
          </w:p>
        </w:tc>
        <w:tc>
          <w:tcPr>
            <w:tcW w:w="1079" w:type="dxa"/>
            <w:tcBorders>
              <w:right w:val="single" w:sz="4" w:space="0" w:color="auto"/>
            </w:tcBorders>
            <w:vAlign w:val="center"/>
          </w:tcPr>
          <w:p w14:paraId="7F4C73EA" w14:textId="4D4A6824" w:rsidR="00E84667" w:rsidRPr="00503860" w:rsidRDefault="00E84667" w:rsidP="006A3820">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color w:val="1C1E21"/>
              </w:rPr>
              <w:t>Use of info source</w:t>
            </w:r>
            <w:r w:rsidR="006A3820">
              <w:rPr>
                <w:rFonts w:cs="Arial"/>
                <w:color w:val="1C1E21"/>
              </w:rPr>
              <w:br/>
            </w:r>
            <w:r w:rsidR="002C6F0D" w:rsidRPr="00503860">
              <w:rPr>
                <w:rFonts w:cs="Arial"/>
                <w:color w:val="1C1E21"/>
              </w:rPr>
              <w:t>%</w:t>
            </w:r>
          </w:p>
        </w:tc>
        <w:tc>
          <w:tcPr>
            <w:tcW w:w="1079" w:type="dxa"/>
            <w:tcBorders>
              <w:left w:val="single" w:sz="4" w:space="0" w:color="auto"/>
            </w:tcBorders>
            <w:vAlign w:val="center"/>
          </w:tcPr>
          <w:p w14:paraId="3307D045" w14:textId="5C0D18FB" w:rsidR="00E84667" w:rsidRPr="00503860" w:rsidRDefault="00E84667" w:rsidP="006A3820">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color w:val="1C1E21"/>
              </w:rPr>
              <w:t>Aware of info source</w:t>
            </w:r>
            <w:r w:rsidR="006A3820">
              <w:rPr>
                <w:rFonts w:cs="Arial"/>
                <w:color w:val="1C1E21"/>
              </w:rPr>
              <w:br/>
            </w:r>
            <w:r w:rsidR="002C6F0D" w:rsidRPr="00503860">
              <w:rPr>
                <w:rFonts w:cs="Arial"/>
                <w:color w:val="1C1E21"/>
              </w:rPr>
              <w:t>%</w:t>
            </w:r>
          </w:p>
        </w:tc>
        <w:tc>
          <w:tcPr>
            <w:tcW w:w="1079" w:type="dxa"/>
            <w:vAlign w:val="center"/>
          </w:tcPr>
          <w:p w14:paraId="4DCDAF12" w14:textId="6B3FE317" w:rsidR="00E84667" w:rsidRPr="00503860" w:rsidRDefault="00E84667" w:rsidP="006A3820">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color w:val="1C1E21"/>
              </w:rPr>
              <w:t>Use of info source</w:t>
            </w:r>
            <w:r w:rsidR="006A3820">
              <w:rPr>
                <w:rFonts w:cs="Arial"/>
                <w:color w:val="1C1E21"/>
              </w:rPr>
              <w:br/>
            </w:r>
            <w:r w:rsidR="002C6F0D" w:rsidRPr="00503860">
              <w:rPr>
                <w:rFonts w:cs="Arial"/>
                <w:color w:val="1C1E21"/>
              </w:rPr>
              <w:t>%</w:t>
            </w:r>
          </w:p>
        </w:tc>
      </w:tr>
      <w:tr w:rsidR="00E84667" w:rsidRPr="00503860" w14:paraId="1FBF2CD0" w14:textId="77777777" w:rsidTr="0084269D">
        <w:trPr>
          <w:jc w:val="center"/>
        </w:trPr>
        <w:tc>
          <w:tcPr>
            <w:cnfStyle w:val="001000000000" w:firstRow="0" w:lastRow="0" w:firstColumn="1" w:lastColumn="0" w:oddVBand="0" w:evenVBand="0" w:oddHBand="0" w:evenHBand="0" w:firstRowFirstColumn="0" w:firstRowLastColumn="0" w:lastRowFirstColumn="0" w:lastRowLastColumn="0"/>
            <w:tcW w:w="2689" w:type="dxa"/>
            <w:tcBorders>
              <w:right w:val="single" w:sz="4" w:space="0" w:color="auto"/>
            </w:tcBorders>
          </w:tcPr>
          <w:p w14:paraId="436DD90D" w14:textId="77777777" w:rsidR="00E84667" w:rsidRPr="00503860" w:rsidRDefault="00E84667" w:rsidP="00EC7C88">
            <w:pPr>
              <w:autoSpaceDE w:val="0"/>
              <w:autoSpaceDN w:val="0"/>
              <w:adjustRightInd w:val="0"/>
              <w:spacing w:after="120"/>
              <w:jc w:val="left"/>
              <w:rPr>
                <w:rFonts w:cs="Arial"/>
                <w:b w:val="0"/>
                <w:color w:val="1C1E21"/>
              </w:rPr>
            </w:pPr>
            <w:r w:rsidRPr="00503860">
              <w:rPr>
                <w:rFonts w:cs="Arial"/>
                <w:color w:val="1C1E21"/>
              </w:rPr>
              <w:t>An app (e.g. TripView, abil.io, TransitTimes, Arrivo)</w:t>
            </w:r>
          </w:p>
        </w:tc>
        <w:tc>
          <w:tcPr>
            <w:tcW w:w="1079" w:type="dxa"/>
            <w:tcBorders>
              <w:left w:val="single" w:sz="4" w:space="0" w:color="auto"/>
            </w:tcBorders>
            <w:vAlign w:val="center"/>
          </w:tcPr>
          <w:p w14:paraId="682CAFDF" w14:textId="5211AE3B" w:rsidR="00E84667" w:rsidRPr="00503860" w:rsidRDefault="00E84667"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32</w:t>
            </w:r>
            <w:r w:rsidR="002C6F0D" w:rsidRPr="00503860">
              <w:rPr>
                <w:rFonts w:cs="Arial"/>
                <w:color w:val="000000"/>
              </w:rPr>
              <w:t xml:space="preserve"> </w:t>
            </w:r>
          </w:p>
        </w:tc>
        <w:tc>
          <w:tcPr>
            <w:tcW w:w="1079" w:type="dxa"/>
            <w:tcBorders>
              <w:right w:val="single" w:sz="4" w:space="0" w:color="auto"/>
            </w:tcBorders>
            <w:vAlign w:val="center"/>
          </w:tcPr>
          <w:p w14:paraId="1563EA49" w14:textId="7C117D84" w:rsidR="00E84667" w:rsidRPr="00503860" w:rsidRDefault="00E84667"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18</w:t>
            </w:r>
            <w:r w:rsidR="002C6F0D" w:rsidRPr="00503860">
              <w:rPr>
                <w:rFonts w:cs="Arial"/>
                <w:color w:val="000000"/>
              </w:rPr>
              <w:t xml:space="preserve"> </w:t>
            </w:r>
          </w:p>
        </w:tc>
        <w:tc>
          <w:tcPr>
            <w:tcW w:w="1079" w:type="dxa"/>
            <w:tcBorders>
              <w:left w:val="single" w:sz="4" w:space="0" w:color="auto"/>
            </w:tcBorders>
            <w:vAlign w:val="center"/>
          </w:tcPr>
          <w:p w14:paraId="351FB80E" w14:textId="6B1CACED" w:rsidR="00E84667" w:rsidRPr="00503860" w:rsidRDefault="00E84667"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45</w:t>
            </w:r>
            <w:r w:rsidR="002C6F0D" w:rsidRPr="00503860">
              <w:rPr>
                <w:rFonts w:cs="Arial"/>
                <w:color w:val="000000"/>
              </w:rPr>
              <w:t xml:space="preserve"> </w:t>
            </w:r>
          </w:p>
        </w:tc>
        <w:tc>
          <w:tcPr>
            <w:tcW w:w="1079" w:type="dxa"/>
            <w:tcBorders>
              <w:right w:val="single" w:sz="4" w:space="0" w:color="auto"/>
            </w:tcBorders>
            <w:vAlign w:val="center"/>
          </w:tcPr>
          <w:p w14:paraId="1CE4BA25" w14:textId="46230F10" w:rsidR="00E84667" w:rsidRPr="00503860" w:rsidRDefault="00E84667"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21</w:t>
            </w:r>
            <w:r w:rsidR="002C6F0D" w:rsidRPr="00503860">
              <w:rPr>
                <w:rFonts w:cs="Arial"/>
                <w:color w:val="000000"/>
              </w:rPr>
              <w:t xml:space="preserve"> </w:t>
            </w:r>
          </w:p>
        </w:tc>
        <w:tc>
          <w:tcPr>
            <w:tcW w:w="1079" w:type="dxa"/>
            <w:tcBorders>
              <w:left w:val="single" w:sz="4" w:space="0" w:color="auto"/>
            </w:tcBorders>
            <w:vAlign w:val="center"/>
          </w:tcPr>
          <w:p w14:paraId="0DC5D4BE" w14:textId="59B18AAC" w:rsidR="00E84667" w:rsidRPr="00503860" w:rsidRDefault="00E84667"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62</w:t>
            </w:r>
            <w:r w:rsidR="002C6F0D" w:rsidRPr="00503860">
              <w:rPr>
                <w:rFonts w:cs="Arial"/>
                <w:color w:val="000000"/>
              </w:rPr>
              <w:t xml:space="preserve"> </w:t>
            </w:r>
          </w:p>
        </w:tc>
        <w:tc>
          <w:tcPr>
            <w:tcW w:w="1079" w:type="dxa"/>
            <w:vAlign w:val="center"/>
          </w:tcPr>
          <w:p w14:paraId="797F3272" w14:textId="2B0E85F8" w:rsidR="00E84667" w:rsidRPr="00503860" w:rsidRDefault="00E84667"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34</w:t>
            </w:r>
            <w:r w:rsidR="002C6F0D" w:rsidRPr="00503860">
              <w:rPr>
                <w:rFonts w:cs="Arial"/>
                <w:color w:val="000000"/>
              </w:rPr>
              <w:t xml:space="preserve"> </w:t>
            </w:r>
          </w:p>
        </w:tc>
      </w:tr>
      <w:tr w:rsidR="00E84667" w:rsidRPr="00503860" w14:paraId="1FD7C79D" w14:textId="77777777" w:rsidTr="008426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Borders>
              <w:right w:val="single" w:sz="4" w:space="0" w:color="auto"/>
            </w:tcBorders>
          </w:tcPr>
          <w:p w14:paraId="0426E289" w14:textId="77777777" w:rsidR="00E84667" w:rsidRPr="00503860" w:rsidRDefault="00E84667" w:rsidP="00EC7C88">
            <w:pPr>
              <w:autoSpaceDE w:val="0"/>
              <w:autoSpaceDN w:val="0"/>
              <w:adjustRightInd w:val="0"/>
              <w:spacing w:after="120"/>
              <w:jc w:val="left"/>
              <w:rPr>
                <w:rFonts w:cs="Arial"/>
                <w:b w:val="0"/>
                <w:color w:val="1C1E21"/>
              </w:rPr>
            </w:pPr>
            <w:r w:rsidRPr="00503860">
              <w:rPr>
                <w:rFonts w:cs="Arial"/>
                <w:color w:val="1C1E21"/>
              </w:rPr>
              <w:t>Twitter or Facebook</w:t>
            </w:r>
          </w:p>
        </w:tc>
        <w:tc>
          <w:tcPr>
            <w:tcW w:w="1079" w:type="dxa"/>
            <w:tcBorders>
              <w:left w:val="single" w:sz="4" w:space="0" w:color="auto"/>
            </w:tcBorders>
            <w:vAlign w:val="center"/>
          </w:tcPr>
          <w:p w14:paraId="62CD535F" w14:textId="2970D17E" w:rsidR="00E84667" w:rsidRPr="00503860" w:rsidRDefault="00E84667"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51</w:t>
            </w:r>
            <w:r w:rsidR="002C6F0D" w:rsidRPr="00503860">
              <w:rPr>
                <w:rFonts w:cs="Arial"/>
                <w:color w:val="000000"/>
              </w:rPr>
              <w:t xml:space="preserve"> </w:t>
            </w:r>
          </w:p>
        </w:tc>
        <w:tc>
          <w:tcPr>
            <w:tcW w:w="1079" w:type="dxa"/>
            <w:tcBorders>
              <w:right w:val="single" w:sz="4" w:space="0" w:color="auto"/>
            </w:tcBorders>
            <w:vAlign w:val="center"/>
          </w:tcPr>
          <w:p w14:paraId="7A0446CA" w14:textId="693DFB08" w:rsidR="00E84667" w:rsidRPr="00503860" w:rsidRDefault="00E84667"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34</w:t>
            </w:r>
            <w:r w:rsidR="002C6F0D" w:rsidRPr="00503860">
              <w:rPr>
                <w:rFonts w:cs="Arial"/>
                <w:color w:val="000000"/>
              </w:rPr>
              <w:t xml:space="preserve"> </w:t>
            </w:r>
          </w:p>
        </w:tc>
        <w:tc>
          <w:tcPr>
            <w:tcW w:w="1079" w:type="dxa"/>
            <w:tcBorders>
              <w:left w:val="single" w:sz="4" w:space="0" w:color="auto"/>
            </w:tcBorders>
            <w:vAlign w:val="center"/>
          </w:tcPr>
          <w:p w14:paraId="111CA713" w14:textId="3085E338" w:rsidR="00E84667" w:rsidRPr="00503860" w:rsidRDefault="00E84667"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31</w:t>
            </w:r>
            <w:r w:rsidR="002C6F0D" w:rsidRPr="00503860">
              <w:rPr>
                <w:rFonts w:cs="Arial"/>
                <w:color w:val="000000"/>
              </w:rPr>
              <w:t xml:space="preserve"> </w:t>
            </w:r>
          </w:p>
        </w:tc>
        <w:tc>
          <w:tcPr>
            <w:tcW w:w="1079" w:type="dxa"/>
            <w:tcBorders>
              <w:right w:val="single" w:sz="4" w:space="0" w:color="auto"/>
            </w:tcBorders>
            <w:vAlign w:val="center"/>
          </w:tcPr>
          <w:p w14:paraId="134248C4" w14:textId="67E67B8C" w:rsidR="00E84667" w:rsidRPr="00503860" w:rsidRDefault="00E84667"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10</w:t>
            </w:r>
            <w:r w:rsidR="002C6F0D" w:rsidRPr="00503860">
              <w:rPr>
                <w:rFonts w:cs="Arial"/>
                <w:color w:val="000000"/>
              </w:rPr>
              <w:t xml:space="preserve"> </w:t>
            </w:r>
          </w:p>
        </w:tc>
        <w:tc>
          <w:tcPr>
            <w:tcW w:w="1079" w:type="dxa"/>
            <w:tcBorders>
              <w:left w:val="single" w:sz="4" w:space="0" w:color="auto"/>
            </w:tcBorders>
            <w:vAlign w:val="center"/>
          </w:tcPr>
          <w:p w14:paraId="70EE37E7" w14:textId="7E9DD0F6" w:rsidR="00E84667" w:rsidRPr="00503860" w:rsidRDefault="00E84667"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46</w:t>
            </w:r>
            <w:r w:rsidR="002C6F0D" w:rsidRPr="00503860">
              <w:rPr>
                <w:rFonts w:cs="Arial"/>
                <w:color w:val="000000"/>
              </w:rPr>
              <w:t xml:space="preserve"> </w:t>
            </w:r>
          </w:p>
        </w:tc>
        <w:tc>
          <w:tcPr>
            <w:tcW w:w="1079" w:type="dxa"/>
            <w:vAlign w:val="center"/>
          </w:tcPr>
          <w:p w14:paraId="7DE39BAA" w14:textId="7FF0A6EC" w:rsidR="00E84667" w:rsidRPr="00503860" w:rsidRDefault="00E84667"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21</w:t>
            </w:r>
            <w:r w:rsidR="002C6F0D" w:rsidRPr="00503860">
              <w:rPr>
                <w:rFonts w:cs="Arial"/>
                <w:color w:val="000000"/>
              </w:rPr>
              <w:t xml:space="preserve"> </w:t>
            </w:r>
          </w:p>
        </w:tc>
      </w:tr>
      <w:tr w:rsidR="00E84667" w:rsidRPr="00503860" w14:paraId="425D3BB3" w14:textId="77777777" w:rsidTr="0084269D">
        <w:trPr>
          <w:jc w:val="center"/>
        </w:trPr>
        <w:tc>
          <w:tcPr>
            <w:cnfStyle w:val="001000000000" w:firstRow="0" w:lastRow="0" w:firstColumn="1" w:lastColumn="0" w:oddVBand="0" w:evenVBand="0" w:oddHBand="0" w:evenHBand="0" w:firstRowFirstColumn="0" w:firstRowLastColumn="0" w:lastRowFirstColumn="0" w:lastRowLastColumn="0"/>
            <w:tcW w:w="2689" w:type="dxa"/>
            <w:tcBorders>
              <w:right w:val="single" w:sz="4" w:space="0" w:color="auto"/>
            </w:tcBorders>
          </w:tcPr>
          <w:p w14:paraId="34119971" w14:textId="77777777" w:rsidR="00E84667" w:rsidRPr="00503860" w:rsidRDefault="00E84667" w:rsidP="00EC7C88">
            <w:pPr>
              <w:autoSpaceDE w:val="0"/>
              <w:autoSpaceDN w:val="0"/>
              <w:adjustRightInd w:val="0"/>
              <w:spacing w:after="120"/>
              <w:jc w:val="left"/>
              <w:rPr>
                <w:rFonts w:cs="Arial"/>
                <w:b w:val="0"/>
                <w:color w:val="1C1E21"/>
              </w:rPr>
            </w:pPr>
            <w:r w:rsidRPr="00503860">
              <w:rPr>
                <w:rFonts w:cs="Arial"/>
                <w:color w:val="1C1E21"/>
              </w:rPr>
              <w:t>Google Maps Transit</w:t>
            </w:r>
          </w:p>
        </w:tc>
        <w:tc>
          <w:tcPr>
            <w:tcW w:w="1079" w:type="dxa"/>
            <w:tcBorders>
              <w:left w:val="single" w:sz="4" w:space="0" w:color="auto"/>
            </w:tcBorders>
            <w:vAlign w:val="center"/>
          </w:tcPr>
          <w:p w14:paraId="223861DD" w14:textId="2225071B" w:rsidR="00E84667" w:rsidRPr="00503860" w:rsidRDefault="00E84667"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48</w:t>
            </w:r>
            <w:r w:rsidR="002C6F0D" w:rsidRPr="00503860">
              <w:rPr>
                <w:rFonts w:cs="Arial"/>
                <w:color w:val="000000"/>
              </w:rPr>
              <w:t xml:space="preserve"> </w:t>
            </w:r>
          </w:p>
        </w:tc>
        <w:tc>
          <w:tcPr>
            <w:tcW w:w="1079" w:type="dxa"/>
            <w:tcBorders>
              <w:right w:val="single" w:sz="4" w:space="0" w:color="auto"/>
            </w:tcBorders>
            <w:vAlign w:val="center"/>
          </w:tcPr>
          <w:p w14:paraId="680F1EA5" w14:textId="4E371C7D" w:rsidR="00E84667" w:rsidRPr="00503860" w:rsidRDefault="00E84667"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25</w:t>
            </w:r>
            <w:r w:rsidR="002C6F0D" w:rsidRPr="00503860">
              <w:rPr>
                <w:rFonts w:cs="Arial"/>
                <w:color w:val="000000"/>
              </w:rPr>
              <w:t xml:space="preserve"> </w:t>
            </w:r>
          </w:p>
        </w:tc>
        <w:tc>
          <w:tcPr>
            <w:tcW w:w="1079" w:type="dxa"/>
            <w:tcBorders>
              <w:left w:val="single" w:sz="4" w:space="0" w:color="auto"/>
            </w:tcBorders>
            <w:vAlign w:val="center"/>
          </w:tcPr>
          <w:p w14:paraId="27178519" w14:textId="22ACF0BE" w:rsidR="00E84667" w:rsidRPr="00503860" w:rsidRDefault="00E84667"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50</w:t>
            </w:r>
            <w:r w:rsidR="002C6F0D" w:rsidRPr="00503860">
              <w:rPr>
                <w:rFonts w:cs="Arial"/>
                <w:color w:val="000000"/>
              </w:rPr>
              <w:t xml:space="preserve"> </w:t>
            </w:r>
          </w:p>
        </w:tc>
        <w:tc>
          <w:tcPr>
            <w:tcW w:w="1079" w:type="dxa"/>
            <w:tcBorders>
              <w:right w:val="single" w:sz="4" w:space="0" w:color="auto"/>
            </w:tcBorders>
            <w:vAlign w:val="center"/>
          </w:tcPr>
          <w:p w14:paraId="4C59CBCD" w14:textId="0DF9DC24" w:rsidR="00E84667" w:rsidRPr="00503860" w:rsidRDefault="00E84667"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10</w:t>
            </w:r>
            <w:r w:rsidR="002C6F0D" w:rsidRPr="00503860">
              <w:rPr>
                <w:rFonts w:cs="Arial"/>
                <w:color w:val="000000"/>
              </w:rPr>
              <w:t xml:space="preserve"> </w:t>
            </w:r>
          </w:p>
        </w:tc>
        <w:tc>
          <w:tcPr>
            <w:tcW w:w="1079" w:type="dxa"/>
            <w:tcBorders>
              <w:left w:val="single" w:sz="4" w:space="0" w:color="auto"/>
            </w:tcBorders>
            <w:vAlign w:val="center"/>
          </w:tcPr>
          <w:p w14:paraId="2BEC4866" w14:textId="32F5E33F" w:rsidR="00E84667" w:rsidRPr="00503860" w:rsidRDefault="00E84667"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53</w:t>
            </w:r>
            <w:r w:rsidR="002C6F0D" w:rsidRPr="00503860">
              <w:rPr>
                <w:rFonts w:cs="Arial"/>
                <w:color w:val="000000"/>
              </w:rPr>
              <w:t xml:space="preserve"> </w:t>
            </w:r>
          </w:p>
        </w:tc>
        <w:tc>
          <w:tcPr>
            <w:tcW w:w="1079" w:type="dxa"/>
            <w:vAlign w:val="center"/>
          </w:tcPr>
          <w:p w14:paraId="22A22B20" w14:textId="2593FFE8" w:rsidR="00E84667" w:rsidRPr="00503860" w:rsidRDefault="00E84667"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20</w:t>
            </w:r>
            <w:r w:rsidR="002C6F0D" w:rsidRPr="00503860">
              <w:rPr>
                <w:rFonts w:cs="Arial"/>
                <w:color w:val="000000"/>
              </w:rPr>
              <w:t xml:space="preserve"> </w:t>
            </w:r>
          </w:p>
        </w:tc>
      </w:tr>
      <w:tr w:rsidR="00E84667" w:rsidRPr="00503860" w14:paraId="76FF9510" w14:textId="77777777" w:rsidTr="008426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Borders>
              <w:right w:val="single" w:sz="4" w:space="0" w:color="auto"/>
            </w:tcBorders>
          </w:tcPr>
          <w:p w14:paraId="0DC80A09" w14:textId="77777777" w:rsidR="00E84667" w:rsidRPr="00503860" w:rsidRDefault="00E84667" w:rsidP="00EC7C88">
            <w:pPr>
              <w:autoSpaceDE w:val="0"/>
              <w:autoSpaceDN w:val="0"/>
              <w:adjustRightInd w:val="0"/>
              <w:spacing w:after="120"/>
              <w:jc w:val="left"/>
              <w:rPr>
                <w:rFonts w:cs="Arial"/>
                <w:b w:val="0"/>
                <w:color w:val="1C1E21"/>
              </w:rPr>
            </w:pPr>
            <w:r w:rsidRPr="00503860">
              <w:rPr>
                <w:rFonts w:cs="Arial"/>
                <w:color w:val="1C1E21"/>
              </w:rPr>
              <w:t>Printed timetable leaflet</w:t>
            </w:r>
          </w:p>
        </w:tc>
        <w:tc>
          <w:tcPr>
            <w:tcW w:w="1079" w:type="dxa"/>
            <w:tcBorders>
              <w:left w:val="single" w:sz="4" w:space="0" w:color="auto"/>
            </w:tcBorders>
            <w:vAlign w:val="center"/>
          </w:tcPr>
          <w:p w14:paraId="4E35C419" w14:textId="0DE70660" w:rsidR="00E84667" w:rsidRPr="00503860" w:rsidRDefault="00E84667"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52</w:t>
            </w:r>
            <w:r w:rsidR="002C6F0D" w:rsidRPr="00503860">
              <w:rPr>
                <w:rFonts w:cs="Arial"/>
                <w:color w:val="000000"/>
              </w:rPr>
              <w:t xml:space="preserve"> </w:t>
            </w:r>
          </w:p>
        </w:tc>
        <w:tc>
          <w:tcPr>
            <w:tcW w:w="1079" w:type="dxa"/>
            <w:tcBorders>
              <w:right w:val="single" w:sz="4" w:space="0" w:color="auto"/>
            </w:tcBorders>
            <w:vAlign w:val="center"/>
          </w:tcPr>
          <w:p w14:paraId="7FB0E232" w14:textId="6C5A8A20" w:rsidR="00E84667" w:rsidRPr="00503860" w:rsidRDefault="00E84667"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28</w:t>
            </w:r>
            <w:r w:rsidR="002C6F0D" w:rsidRPr="00503860">
              <w:rPr>
                <w:rFonts w:cs="Arial"/>
                <w:color w:val="000000"/>
              </w:rPr>
              <w:t xml:space="preserve"> </w:t>
            </w:r>
          </w:p>
        </w:tc>
        <w:tc>
          <w:tcPr>
            <w:tcW w:w="1079" w:type="dxa"/>
            <w:tcBorders>
              <w:left w:val="single" w:sz="4" w:space="0" w:color="auto"/>
            </w:tcBorders>
            <w:vAlign w:val="center"/>
          </w:tcPr>
          <w:p w14:paraId="3FE2A6AE" w14:textId="7281D501" w:rsidR="00E84667" w:rsidRPr="00503860" w:rsidRDefault="00E84667"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60</w:t>
            </w:r>
            <w:r w:rsidR="002C6F0D" w:rsidRPr="00503860">
              <w:rPr>
                <w:rFonts w:cs="Arial"/>
                <w:color w:val="000000"/>
              </w:rPr>
              <w:t xml:space="preserve"> </w:t>
            </w:r>
          </w:p>
        </w:tc>
        <w:tc>
          <w:tcPr>
            <w:tcW w:w="1079" w:type="dxa"/>
            <w:tcBorders>
              <w:right w:val="single" w:sz="4" w:space="0" w:color="auto"/>
            </w:tcBorders>
            <w:vAlign w:val="center"/>
          </w:tcPr>
          <w:p w14:paraId="75212744" w14:textId="105CB063" w:rsidR="00E84667" w:rsidRPr="00503860" w:rsidRDefault="00E84667"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22</w:t>
            </w:r>
            <w:r w:rsidR="002C6F0D" w:rsidRPr="00503860">
              <w:rPr>
                <w:rFonts w:cs="Arial"/>
                <w:color w:val="000000"/>
              </w:rPr>
              <w:t xml:space="preserve"> </w:t>
            </w:r>
          </w:p>
        </w:tc>
        <w:tc>
          <w:tcPr>
            <w:tcW w:w="1079" w:type="dxa"/>
            <w:tcBorders>
              <w:left w:val="single" w:sz="4" w:space="0" w:color="auto"/>
            </w:tcBorders>
            <w:vAlign w:val="center"/>
          </w:tcPr>
          <w:p w14:paraId="13EC558A" w14:textId="23BA183D" w:rsidR="00E84667" w:rsidRPr="00503860" w:rsidRDefault="00E84667"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58</w:t>
            </w:r>
            <w:r w:rsidR="002C6F0D" w:rsidRPr="00503860">
              <w:rPr>
                <w:rFonts w:cs="Arial"/>
                <w:color w:val="000000"/>
              </w:rPr>
              <w:t xml:space="preserve"> </w:t>
            </w:r>
          </w:p>
        </w:tc>
        <w:tc>
          <w:tcPr>
            <w:tcW w:w="1079" w:type="dxa"/>
            <w:vAlign w:val="center"/>
          </w:tcPr>
          <w:p w14:paraId="6C9A5018" w14:textId="0BAD510B" w:rsidR="00E84667" w:rsidRPr="00503860" w:rsidRDefault="00E84667"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28</w:t>
            </w:r>
            <w:r w:rsidR="002C6F0D" w:rsidRPr="00503860">
              <w:rPr>
                <w:rFonts w:cs="Arial"/>
                <w:color w:val="000000"/>
              </w:rPr>
              <w:t xml:space="preserve"> </w:t>
            </w:r>
          </w:p>
        </w:tc>
      </w:tr>
      <w:tr w:rsidR="00E84667" w:rsidRPr="00503860" w14:paraId="13D6A67F" w14:textId="77777777" w:rsidTr="0084269D">
        <w:trPr>
          <w:jc w:val="center"/>
        </w:trPr>
        <w:tc>
          <w:tcPr>
            <w:cnfStyle w:val="001000000000" w:firstRow="0" w:lastRow="0" w:firstColumn="1" w:lastColumn="0" w:oddVBand="0" w:evenVBand="0" w:oddHBand="0" w:evenHBand="0" w:firstRowFirstColumn="0" w:firstRowLastColumn="0" w:lastRowFirstColumn="0" w:lastRowLastColumn="0"/>
            <w:tcW w:w="2689" w:type="dxa"/>
            <w:tcBorders>
              <w:right w:val="single" w:sz="4" w:space="0" w:color="auto"/>
            </w:tcBorders>
          </w:tcPr>
          <w:p w14:paraId="460679D4" w14:textId="77777777" w:rsidR="00E84667" w:rsidRPr="00503860" w:rsidRDefault="00E84667" w:rsidP="00EC7C88">
            <w:pPr>
              <w:autoSpaceDE w:val="0"/>
              <w:autoSpaceDN w:val="0"/>
              <w:adjustRightInd w:val="0"/>
              <w:spacing w:after="120"/>
              <w:jc w:val="left"/>
              <w:rPr>
                <w:rFonts w:cs="Arial"/>
                <w:b w:val="0"/>
                <w:color w:val="1C1E21"/>
              </w:rPr>
            </w:pPr>
            <w:r w:rsidRPr="00503860">
              <w:rPr>
                <w:rFonts w:cs="Arial"/>
                <w:color w:val="1C1E21"/>
              </w:rPr>
              <w:t>Printed timetable at a bus stop, train station, tram stop or ferry wharf</w:t>
            </w:r>
          </w:p>
        </w:tc>
        <w:tc>
          <w:tcPr>
            <w:tcW w:w="1079" w:type="dxa"/>
            <w:tcBorders>
              <w:left w:val="single" w:sz="4" w:space="0" w:color="auto"/>
            </w:tcBorders>
            <w:vAlign w:val="center"/>
          </w:tcPr>
          <w:p w14:paraId="017C8CF7" w14:textId="1DB7F54A" w:rsidR="00E84667" w:rsidRPr="00503860" w:rsidRDefault="00E84667"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36</w:t>
            </w:r>
            <w:r w:rsidR="002C6F0D" w:rsidRPr="00503860">
              <w:rPr>
                <w:rFonts w:cs="Arial"/>
                <w:color w:val="000000"/>
              </w:rPr>
              <w:t xml:space="preserve"> </w:t>
            </w:r>
          </w:p>
        </w:tc>
        <w:tc>
          <w:tcPr>
            <w:tcW w:w="1079" w:type="dxa"/>
            <w:tcBorders>
              <w:right w:val="single" w:sz="4" w:space="0" w:color="auto"/>
            </w:tcBorders>
            <w:vAlign w:val="center"/>
          </w:tcPr>
          <w:p w14:paraId="22389621" w14:textId="6CDD0524" w:rsidR="00E84667" w:rsidRPr="00503860" w:rsidRDefault="00E84667"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14</w:t>
            </w:r>
            <w:r w:rsidR="002C6F0D" w:rsidRPr="00503860">
              <w:rPr>
                <w:rFonts w:cs="Arial"/>
                <w:color w:val="000000"/>
              </w:rPr>
              <w:t xml:space="preserve"> </w:t>
            </w:r>
          </w:p>
        </w:tc>
        <w:tc>
          <w:tcPr>
            <w:tcW w:w="1079" w:type="dxa"/>
            <w:tcBorders>
              <w:left w:val="single" w:sz="4" w:space="0" w:color="auto"/>
            </w:tcBorders>
            <w:vAlign w:val="center"/>
          </w:tcPr>
          <w:p w14:paraId="6FE444E1" w14:textId="0A9CD553" w:rsidR="00E84667" w:rsidRPr="00503860" w:rsidRDefault="00E84667"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43</w:t>
            </w:r>
            <w:r w:rsidR="002C6F0D" w:rsidRPr="00503860">
              <w:rPr>
                <w:rFonts w:cs="Arial"/>
                <w:color w:val="000000"/>
              </w:rPr>
              <w:t xml:space="preserve"> </w:t>
            </w:r>
          </w:p>
        </w:tc>
        <w:tc>
          <w:tcPr>
            <w:tcW w:w="1079" w:type="dxa"/>
            <w:tcBorders>
              <w:right w:val="single" w:sz="4" w:space="0" w:color="auto"/>
            </w:tcBorders>
            <w:vAlign w:val="center"/>
          </w:tcPr>
          <w:p w14:paraId="23336FBA" w14:textId="378C69C8" w:rsidR="00E84667" w:rsidRPr="00503860" w:rsidRDefault="00E84667"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7</w:t>
            </w:r>
            <w:r w:rsidR="002C6F0D" w:rsidRPr="00503860">
              <w:rPr>
                <w:rFonts w:cs="Arial"/>
                <w:color w:val="000000"/>
              </w:rPr>
              <w:t xml:space="preserve"> </w:t>
            </w:r>
          </w:p>
        </w:tc>
        <w:tc>
          <w:tcPr>
            <w:tcW w:w="1079" w:type="dxa"/>
            <w:tcBorders>
              <w:left w:val="single" w:sz="4" w:space="0" w:color="auto"/>
            </w:tcBorders>
            <w:vAlign w:val="center"/>
          </w:tcPr>
          <w:p w14:paraId="0751F7BC" w14:textId="7297D510" w:rsidR="00E84667" w:rsidRPr="00503860" w:rsidRDefault="00E84667"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43</w:t>
            </w:r>
            <w:r w:rsidR="002C6F0D" w:rsidRPr="00503860">
              <w:rPr>
                <w:rFonts w:cs="Arial"/>
                <w:color w:val="000000"/>
              </w:rPr>
              <w:t xml:space="preserve"> </w:t>
            </w:r>
          </w:p>
        </w:tc>
        <w:tc>
          <w:tcPr>
            <w:tcW w:w="1079" w:type="dxa"/>
            <w:vAlign w:val="center"/>
          </w:tcPr>
          <w:p w14:paraId="6E998D82" w14:textId="366BA8C0" w:rsidR="00E84667" w:rsidRPr="00503860" w:rsidRDefault="00E84667"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12</w:t>
            </w:r>
            <w:r w:rsidR="002C6F0D" w:rsidRPr="00503860">
              <w:rPr>
                <w:rFonts w:cs="Arial"/>
                <w:color w:val="000000"/>
              </w:rPr>
              <w:t xml:space="preserve"> </w:t>
            </w:r>
          </w:p>
        </w:tc>
      </w:tr>
      <w:tr w:rsidR="00E84667" w:rsidRPr="00503860" w14:paraId="22642E06" w14:textId="77777777" w:rsidTr="008426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Borders>
              <w:right w:val="single" w:sz="4" w:space="0" w:color="auto"/>
            </w:tcBorders>
          </w:tcPr>
          <w:p w14:paraId="2CBE09C4" w14:textId="77777777" w:rsidR="00E84667" w:rsidRPr="00503860" w:rsidRDefault="00E84667" w:rsidP="00EC7C88">
            <w:pPr>
              <w:autoSpaceDE w:val="0"/>
              <w:autoSpaceDN w:val="0"/>
              <w:adjustRightInd w:val="0"/>
              <w:spacing w:after="120"/>
              <w:jc w:val="left"/>
              <w:rPr>
                <w:rFonts w:cs="Arial"/>
                <w:b w:val="0"/>
                <w:color w:val="1C1E21"/>
              </w:rPr>
            </w:pPr>
            <w:r w:rsidRPr="00503860">
              <w:rPr>
                <w:rFonts w:cs="Arial"/>
                <w:color w:val="1C1E21"/>
              </w:rPr>
              <w:t>Map of the transport network</w:t>
            </w:r>
          </w:p>
        </w:tc>
        <w:tc>
          <w:tcPr>
            <w:tcW w:w="1079" w:type="dxa"/>
            <w:tcBorders>
              <w:left w:val="single" w:sz="4" w:space="0" w:color="auto"/>
            </w:tcBorders>
            <w:vAlign w:val="center"/>
          </w:tcPr>
          <w:p w14:paraId="11895D74" w14:textId="34683DA8" w:rsidR="00E84667" w:rsidRPr="00503860" w:rsidRDefault="00E84667"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34</w:t>
            </w:r>
            <w:r w:rsidR="002C6F0D" w:rsidRPr="00503860">
              <w:rPr>
                <w:rFonts w:cs="Arial"/>
                <w:color w:val="000000"/>
              </w:rPr>
              <w:t xml:space="preserve"> </w:t>
            </w:r>
          </w:p>
        </w:tc>
        <w:tc>
          <w:tcPr>
            <w:tcW w:w="1079" w:type="dxa"/>
            <w:tcBorders>
              <w:right w:val="single" w:sz="4" w:space="0" w:color="auto"/>
            </w:tcBorders>
            <w:vAlign w:val="center"/>
          </w:tcPr>
          <w:p w14:paraId="5DD2D5EC" w14:textId="3B502959" w:rsidR="00E84667" w:rsidRPr="00503860" w:rsidRDefault="00E84667"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12</w:t>
            </w:r>
            <w:r w:rsidR="002C6F0D" w:rsidRPr="00503860">
              <w:rPr>
                <w:rFonts w:cs="Arial"/>
                <w:color w:val="000000"/>
              </w:rPr>
              <w:t xml:space="preserve"> </w:t>
            </w:r>
          </w:p>
        </w:tc>
        <w:tc>
          <w:tcPr>
            <w:tcW w:w="1079" w:type="dxa"/>
            <w:tcBorders>
              <w:left w:val="single" w:sz="4" w:space="0" w:color="auto"/>
            </w:tcBorders>
            <w:vAlign w:val="center"/>
          </w:tcPr>
          <w:p w14:paraId="7C65B412" w14:textId="2C56BCE5" w:rsidR="00E84667" w:rsidRPr="00503860" w:rsidRDefault="00E84667"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41</w:t>
            </w:r>
            <w:r w:rsidR="002C6F0D" w:rsidRPr="00503860">
              <w:rPr>
                <w:rFonts w:cs="Arial"/>
                <w:color w:val="000000"/>
              </w:rPr>
              <w:t xml:space="preserve"> </w:t>
            </w:r>
          </w:p>
        </w:tc>
        <w:tc>
          <w:tcPr>
            <w:tcW w:w="1079" w:type="dxa"/>
            <w:tcBorders>
              <w:right w:val="single" w:sz="4" w:space="0" w:color="auto"/>
            </w:tcBorders>
            <w:vAlign w:val="center"/>
          </w:tcPr>
          <w:p w14:paraId="64BA019C" w14:textId="137ED8DF" w:rsidR="00E84667" w:rsidRPr="00503860" w:rsidRDefault="00E84667"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7</w:t>
            </w:r>
            <w:r w:rsidR="002C6F0D" w:rsidRPr="00503860">
              <w:rPr>
                <w:rFonts w:cs="Arial"/>
                <w:color w:val="000000"/>
              </w:rPr>
              <w:t xml:space="preserve"> </w:t>
            </w:r>
          </w:p>
        </w:tc>
        <w:tc>
          <w:tcPr>
            <w:tcW w:w="1079" w:type="dxa"/>
            <w:tcBorders>
              <w:left w:val="single" w:sz="4" w:space="0" w:color="auto"/>
            </w:tcBorders>
            <w:vAlign w:val="center"/>
          </w:tcPr>
          <w:p w14:paraId="4EDCAD3D" w14:textId="72B404EE" w:rsidR="00E84667" w:rsidRPr="00503860" w:rsidRDefault="00E84667"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49</w:t>
            </w:r>
            <w:r w:rsidR="002C6F0D" w:rsidRPr="00503860">
              <w:rPr>
                <w:rFonts w:cs="Arial"/>
                <w:color w:val="000000"/>
              </w:rPr>
              <w:t xml:space="preserve"> </w:t>
            </w:r>
          </w:p>
        </w:tc>
        <w:tc>
          <w:tcPr>
            <w:tcW w:w="1079" w:type="dxa"/>
            <w:vAlign w:val="center"/>
          </w:tcPr>
          <w:p w14:paraId="02EEE8C3" w14:textId="23533FDC" w:rsidR="00E84667" w:rsidRPr="00503860" w:rsidRDefault="00E84667"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8</w:t>
            </w:r>
            <w:r w:rsidR="002C6F0D" w:rsidRPr="00503860">
              <w:rPr>
                <w:rFonts w:cs="Arial"/>
                <w:color w:val="000000"/>
              </w:rPr>
              <w:t xml:space="preserve"> </w:t>
            </w:r>
          </w:p>
        </w:tc>
      </w:tr>
      <w:tr w:rsidR="00E84667" w:rsidRPr="00503860" w14:paraId="35C40BC4" w14:textId="77777777" w:rsidTr="0084269D">
        <w:trPr>
          <w:jc w:val="center"/>
        </w:trPr>
        <w:tc>
          <w:tcPr>
            <w:cnfStyle w:val="001000000000" w:firstRow="0" w:lastRow="0" w:firstColumn="1" w:lastColumn="0" w:oddVBand="0" w:evenVBand="0" w:oddHBand="0" w:evenHBand="0" w:firstRowFirstColumn="0" w:firstRowLastColumn="0" w:lastRowFirstColumn="0" w:lastRowLastColumn="0"/>
            <w:tcW w:w="2689" w:type="dxa"/>
            <w:tcBorders>
              <w:right w:val="single" w:sz="4" w:space="0" w:color="auto"/>
            </w:tcBorders>
          </w:tcPr>
          <w:p w14:paraId="784663F6" w14:textId="36431B06" w:rsidR="00E84667" w:rsidRPr="00503860" w:rsidRDefault="00E84667" w:rsidP="00EC7C88">
            <w:pPr>
              <w:autoSpaceDE w:val="0"/>
              <w:autoSpaceDN w:val="0"/>
              <w:adjustRightInd w:val="0"/>
              <w:spacing w:after="120"/>
              <w:jc w:val="left"/>
              <w:rPr>
                <w:rFonts w:cs="Arial"/>
                <w:b w:val="0"/>
                <w:color w:val="1C1E21"/>
              </w:rPr>
            </w:pPr>
            <w:r w:rsidRPr="00503860">
              <w:rPr>
                <w:rFonts w:cs="Arial"/>
                <w:color w:val="1C1E21"/>
              </w:rPr>
              <w:t>Telephone information line (i.e. 131</w:t>
            </w:r>
            <w:r w:rsidR="00285A62" w:rsidRPr="00503860">
              <w:rPr>
                <w:rFonts w:cs="Arial"/>
                <w:color w:val="1C1E21"/>
              </w:rPr>
              <w:t xml:space="preserve"> 500)</w:t>
            </w:r>
          </w:p>
        </w:tc>
        <w:tc>
          <w:tcPr>
            <w:tcW w:w="1079" w:type="dxa"/>
            <w:tcBorders>
              <w:left w:val="single" w:sz="4" w:space="0" w:color="auto"/>
            </w:tcBorders>
            <w:vAlign w:val="center"/>
          </w:tcPr>
          <w:p w14:paraId="3F75C5A9" w14:textId="78250BFF" w:rsidR="00E84667" w:rsidRPr="00503860" w:rsidRDefault="00E84667"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41</w:t>
            </w:r>
            <w:r w:rsidR="002C6F0D" w:rsidRPr="00503860">
              <w:rPr>
                <w:rFonts w:cs="Arial"/>
                <w:color w:val="000000"/>
              </w:rPr>
              <w:t xml:space="preserve"> </w:t>
            </w:r>
          </w:p>
        </w:tc>
        <w:tc>
          <w:tcPr>
            <w:tcW w:w="1079" w:type="dxa"/>
            <w:tcBorders>
              <w:right w:val="single" w:sz="4" w:space="0" w:color="auto"/>
            </w:tcBorders>
            <w:vAlign w:val="center"/>
          </w:tcPr>
          <w:p w14:paraId="242CB073" w14:textId="7703AD40" w:rsidR="00E84667" w:rsidRPr="00503860" w:rsidRDefault="00E84667"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31</w:t>
            </w:r>
            <w:r w:rsidR="002C6F0D" w:rsidRPr="00503860">
              <w:rPr>
                <w:rFonts w:cs="Arial"/>
                <w:color w:val="000000"/>
              </w:rPr>
              <w:t xml:space="preserve"> </w:t>
            </w:r>
          </w:p>
        </w:tc>
        <w:tc>
          <w:tcPr>
            <w:tcW w:w="1079" w:type="dxa"/>
            <w:tcBorders>
              <w:left w:val="single" w:sz="4" w:space="0" w:color="auto"/>
            </w:tcBorders>
            <w:vAlign w:val="center"/>
          </w:tcPr>
          <w:p w14:paraId="6179ED43" w14:textId="06E054C2" w:rsidR="00E84667" w:rsidRPr="00503860" w:rsidRDefault="00E84667"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46</w:t>
            </w:r>
            <w:r w:rsidR="002C6F0D" w:rsidRPr="00503860">
              <w:rPr>
                <w:rFonts w:cs="Arial"/>
                <w:color w:val="000000"/>
              </w:rPr>
              <w:t xml:space="preserve"> </w:t>
            </w:r>
          </w:p>
        </w:tc>
        <w:tc>
          <w:tcPr>
            <w:tcW w:w="1079" w:type="dxa"/>
            <w:tcBorders>
              <w:right w:val="single" w:sz="4" w:space="0" w:color="auto"/>
            </w:tcBorders>
            <w:vAlign w:val="center"/>
          </w:tcPr>
          <w:p w14:paraId="1D901A1B" w14:textId="5D1B034D" w:rsidR="00E84667" w:rsidRPr="00503860" w:rsidRDefault="00E84667"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19</w:t>
            </w:r>
            <w:r w:rsidR="002C6F0D" w:rsidRPr="00503860">
              <w:rPr>
                <w:rFonts w:cs="Arial"/>
                <w:color w:val="000000"/>
              </w:rPr>
              <w:t xml:space="preserve"> </w:t>
            </w:r>
          </w:p>
        </w:tc>
        <w:tc>
          <w:tcPr>
            <w:tcW w:w="1079" w:type="dxa"/>
            <w:tcBorders>
              <w:left w:val="single" w:sz="4" w:space="0" w:color="auto"/>
            </w:tcBorders>
            <w:vAlign w:val="center"/>
          </w:tcPr>
          <w:p w14:paraId="3C462D77" w14:textId="5DEF03A6" w:rsidR="00E84667" w:rsidRPr="00503860" w:rsidRDefault="00E84667"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52</w:t>
            </w:r>
            <w:r w:rsidR="002C6F0D" w:rsidRPr="00503860">
              <w:rPr>
                <w:rFonts w:cs="Arial"/>
                <w:color w:val="000000"/>
              </w:rPr>
              <w:t xml:space="preserve"> </w:t>
            </w:r>
          </w:p>
        </w:tc>
        <w:tc>
          <w:tcPr>
            <w:tcW w:w="1079" w:type="dxa"/>
            <w:vAlign w:val="center"/>
          </w:tcPr>
          <w:p w14:paraId="6B4AF5C9" w14:textId="08CC95DF" w:rsidR="00E84667" w:rsidRPr="00503860" w:rsidRDefault="00E84667"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21</w:t>
            </w:r>
            <w:r w:rsidR="002C6F0D" w:rsidRPr="00503860">
              <w:rPr>
                <w:rFonts w:cs="Arial"/>
                <w:color w:val="000000"/>
              </w:rPr>
              <w:t xml:space="preserve"> </w:t>
            </w:r>
          </w:p>
        </w:tc>
      </w:tr>
      <w:tr w:rsidR="00E84667" w:rsidRPr="00503860" w14:paraId="138BA652" w14:textId="77777777" w:rsidTr="008426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Borders>
              <w:right w:val="single" w:sz="4" w:space="0" w:color="auto"/>
            </w:tcBorders>
          </w:tcPr>
          <w:p w14:paraId="6711C237" w14:textId="2DB3A115" w:rsidR="00E84667" w:rsidRPr="00503860" w:rsidRDefault="00E84667" w:rsidP="0084269D">
            <w:pPr>
              <w:autoSpaceDE w:val="0"/>
              <w:autoSpaceDN w:val="0"/>
              <w:adjustRightInd w:val="0"/>
              <w:spacing w:after="120"/>
              <w:jc w:val="left"/>
              <w:rPr>
                <w:rFonts w:cs="Arial"/>
                <w:b w:val="0"/>
                <w:color w:val="1C1E21"/>
              </w:rPr>
            </w:pPr>
            <w:r w:rsidRPr="00503860">
              <w:rPr>
                <w:rFonts w:cs="Arial"/>
                <w:color w:val="1C1E21"/>
              </w:rPr>
              <w:t>Operator’s website (e.g.</w:t>
            </w:r>
            <w:r w:rsidR="0084269D">
              <w:rPr>
                <w:rFonts w:cs="Arial"/>
                <w:color w:val="1C1E21"/>
              </w:rPr>
              <w:t xml:space="preserve"> </w:t>
            </w:r>
            <w:r w:rsidRPr="00503860">
              <w:rPr>
                <w:rFonts w:cs="Arial"/>
                <w:color w:val="1C1E21"/>
              </w:rPr>
              <w:t>sydneybuses.info)</w:t>
            </w:r>
          </w:p>
        </w:tc>
        <w:tc>
          <w:tcPr>
            <w:tcW w:w="1079" w:type="dxa"/>
            <w:tcBorders>
              <w:left w:val="single" w:sz="4" w:space="0" w:color="auto"/>
            </w:tcBorders>
            <w:vAlign w:val="center"/>
          </w:tcPr>
          <w:p w14:paraId="2F54B124" w14:textId="6E9ACB3D" w:rsidR="00E84667" w:rsidRPr="00503860" w:rsidRDefault="00E84667"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50</w:t>
            </w:r>
            <w:r w:rsidR="002C6F0D" w:rsidRPr="00503860">
              <w:rPr>
                <w:rFonts w:cs="Arial"/>
                <w:color w:val="000000"/>
              </w:rPr>
              <w:t xml:space="preserve"> </w:t>
            </w:r>
          </w:p>
        </w:tc>
        <w:tc>
          <w:tcPr>
            <w:tcW w:w="1079" w:type="dxa"/>
            <w:tcBorders>
              <w:right w:val="single" w:sz="4" w:space="0" w:color="auto"/>
            </w:tcBorders>
            <w:vAlign w:val="center"/>
          </w:tcPr>
          <w:p w14:paraId="5F1C80E7" w14:textId="4D4B5689" w:rsidR="00E84667" w:rsidRPr="00503860" w:rsidRDefault="00E84667"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36</w:t>
            </w:r>
            <w:r w:rsidR="002C6F0D" w:rsidRPr="00503860">
              <w:rPr>
                <w:rFonts w:cs="Arial"/>
                <w:color w:val="000000"/>
              </w:rPr>
              <w:t xml:space="preserve"> </w:t>
            </w:r>
          </w:p>
        </w:tc>
        <w:tc>
          <w:tcPr>
            <w:tcW w:w="1079" w:type="dxa"/>
            <w:tcBorders>
              <w:left w:val="single" w:sz="4" w:space="0" w:color="auto"/>
            </w:tcBorders>
            <w:vAlign w:val="center"/>
          </w:tcPr>
          <w:p w14:paraId="6389FB0D" w14:textId="63D60F43" w:rsidR="00E84667" w:rsidRPr="00503860" w:rsidRDefault="00E84667"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54</w:t>
            </w:r>
            <w:r w:rsidR="002C6F0D" w:rsidRPr="00503860">
              <w:rPr>
                <w:rFonts w:cs="Arial"/>
                <w:color w:val="000000"/>
              </w:rPr>
              <w:t xml:space="preserve"> </w:t>
            </w:r>
          </w:p>
        </w:tc>
        <w:tc>
          <w:tcPr>
            <w:tcW w:w="1079" w:type="dxa"/>
            <w:tcBorders>
              <w:right w:val="single" w:sz="4" w:space="0" w:color="auto"/>
            </w:tcBorders>
            <w:vAlign w:val="center"/>
          </w:tcPr>
          <w:p w14:paraId="3F711975" w14:textId="7AC7F32C" w:rsidR="00E84667" w:rsidRPr="00503860" w:rsidRDefault="00E84667"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21</w:t>
            </w:r>
            <w:r w:rsidR="002C6F0D" w:rsidRPr="00503860">
              <w:rPr>
                <w:rFonts w:cs="Arial"/>
                <w:color w:val="000000"/>
              </w:rPr>
              <w:t xml:space="preserve"> </w:t>
            </w:r>
          </w:p>
        </w:tc>
        <w:tc>
          <w:tcPr>
            <w:tcW w:w="1079" w:type="dxa"/>
            <w:tcBorders>
              <w:left w:val="single" w:sz="4" w:space="0" w:color="auto"/>
            </w:tcBorders>
            <w:vAlign w:val="center"/>
          </w:tcPr>
          <w:p w14:paraId="70EA8161" w14:textId="2DFB912E" w:rsidR="00E84667" w:rsidRPr="00503860" w:rsidRDefault="00E84667"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56</w:t>
            </w:r>
            <w:r w:rsidR="002C6F0D" w:rsidRPr="00503860">
              <w:rPr>
                <w:rFonts w:cs="Arial"/>
                <w:color w:val="000000"/>
              </w:rPr>
              <w:t xml:space="preserve"> </w:t>
            </w:r>
          </w:p>
        </w:tc>
        <w:tc>
          <w:tcPr>
            <w:tcW w:w="1079" w:type="dxa"/>
            <w:vAlign w:val="center"/>
          </w:tcPr>
          <w:p w14:paraId="6F726B4F" w14:textId="622AFC5E" w:rsidR="00E84667" w:rsidRPr="00503860" w:rsidRDefault="00E84667"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26</w:t>
            </w:r>
            <w:r w:rsidR="002C6F0D" w:rsidRPr="00503860">
              <w:rPr>
                <w:rFonts w:cs="Arial"/>
                <w:color w:val="000000"/>
              </w:rPr>
              <w:t xml:space="preserve"> </w:t>
            </w:r>
          </w:p>
        </w:tc>
      </w:tr>
      <w:tr w:rsidR="00E84667" w:rsidRPr="00503860" w14:paraId="67B466DB" w14:textId="77777777" w:rsidTr="00C04629">
        <w:trPr>
          <w:jc w:val="center"/>
        </w:trPr>
        <w:tc>
          <w:tcPr>
            <w:cnfStyle w:val="001000000000" w:firstRow="0" w:lastRow="0" w:firstColumn="1" w:lastColumn="0" w:oddVBand="0" w:evenVBand="0" w:oddHBand="0" w:evenHBand="0" w:firstRowFirstColumn="0" w:firstRowLastColumn="0" w:lastRowFirstColumn="0" w:lastRowLastColumn="0"/>
            <w:tcW w:w="2689" w:type="dxa"/>
            <w:tcBorders>
              <w:bottom w:val="single" w:sz="4" w:space="0" w:color="000000" w:themeColor="text1"/>
              <w:right w:val="single" w:sz="4" w:space="0" w:color="auto"/>
            </w:tcBorders>
          </w:tcPr>
          <w:p w14:paraId="6F784B90" w14:textId="77777777" w:rsidR="00E84667" w:rsidRPr="00503860" w:rsidRDefault="00E84667" w:rsidP="00EC7C88">
            <w:pPr>
              <w:autoSpaceDE w:val="0"/>
              <w:autoSpaceDN w:val="0"/>
              <w:adjustRightInd w:val="0"/>
              <w:spacing w:after="120"/>
              <w:jc w:val="left"/>
              <w:rPr>
                <w:rFonts w:cs="Arial"/>
                <w:b w:val="0"/>
                <w:color w:val="1C1E21"/>
              </w:rPr>
            </w:pPr>
            <w:r w:rsidRPr="00503860">
              <w:rPr>
                <w:rFonts w:cs="Arial"/>
                <w:color w:val="1C1E21"/>
              </w:rPr>
              <w:t>Government website (e.g. transportnsw.info)</w:t>
            </w:r>
          </w:p>
        </w:tc>
        <w:tc>
          <w:tcPr>
            <w:tcW w:w="1079" w:type="dxa"/>
            <w:tcBorders>
              <w:left w:val="single" w:sz="4" w:space="0" w:color="auto"/>
              <w:bottom w:val="single" w:sz="4" w:space="0" w:color="000000" w:themeColor="text1"/>
            </w:tcBorders>
            <w:vAlign w:val="center"/>
          </w:tcPr>
          <w:p w14:paraId="74F7C0DB" w14:textId="4B381CEE" w:rsidR="00E84667" w:rsidRPr="00503860" w:rsidRDefault="00E84667"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45</w:t>
            </w:r>
            <w:r w:rsidR="002C6F0D" w:rsidRPr="00503860">
              <w:rPr>
                <w:rFonts w:cs="Arial"/>
                <w:color w:val="000000"/>
              </w:rPr>
              <w:t xml:space="preserve"> </w:t>
            </w:r>
          </w:p>
        </w:tc>
        <w:tc>
          <w:tcPr>
            <w:tcW w:w="1079" w:type="dxa"/>
            <w:tcBorders>
              <w:bottom w:val="single" w:sz="4" w:space="0" w:color="000000" w:themeColor="text1"/>
              <w:right w:val="single" w:sz="4" w:space="0" w:color="auto"/>
            </w:tcBorders>
            <w:vAlign w:val="center"/>
          </w:tcPr>
          <w:p w14:paraId="5FAE80FA" w14:textId="0F6EE71F" w:rsidR="00E84667" w:rsidRPr="00503860" w:rsidRDefault="00E84667"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33</w:t>
            </w:r>
            <w:r w:rsidR="002C6F0D" w:rsidRPr="00503860">
              <w:rPr>
                <w:rFonts w:cs="Arial"/>
                <w:color w:val="000000"/>
              </w:rPr>
              <w:t xml:space="preserve"> </w:t>
            </w:r>
          </w:p>
        </w:tc>
        <w:tc>
          <w:tcPr>
            <w:tcW w:w="1079" w:type="dxa"/>
            <w:tcBorders>
              <w:left w:val="single" w:sz="4" w:space="0" w:color="auto"/>
              <w:bottom w:val="single" w:sz="4" w:space="0" w:color="000000" w:themeColor="text1"/>
            </w:tcBorders>
            <w:vAlign w:val="center"/>
          </w:tcPr>
          <w:p w14:paraId="4496D48E" w14:textId="5C74CC33" w:rsidR="00E84667" w:rsidRPr="00503860" w:rsidRDefault="00E84667"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36</w:t>
            </w:r>
            <w:r w:rsidR="002C6F0D" w:rsidRPr="00503860">
              <w:rPr>
                <w:rFonts w:cs="Arial"/>
                <w:color w:val="000000"/>
              </w:rPr>
              <w:t xml:space="preserve"> </w:t>
            </w:r>
          </w:p>
        </w:tc>
        <w:tc>
          <w:tcPr>
            <w:tcW w:w="1079" w:type="dxa"/>
            <w:tcBorders>
              <w:bottom w:val="single" w:sz="4" w:space="0" w:color="000000" w:themeColor="text1"/>
              <w:right w:val="single" w:sz="4" w:space="0" w:color="auto"/>
            </w:tcBorders>
            <w:vAlign w:val="center"/>
          </w:tcPr>
          <w:p w14:paraId="69652E57" w14:textId="04FADE05" w:rsidR="00E84667" w:rsidRPr="00503860" w:rsidRDefault="00E84667"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11</w:t>
            </w:r>
            <w:r w:rsidR="002C6F0D" w:rsidRPr="00503860">
              <w:rPr>
                <w:rFonts w:cs="Arial"/>
                <w:color w:val="000000"/>
              </w:rPr>
              <w:t xml:space="preserve"> </w:t>
            </w:r>
          </w:p>
        </w:tc>
        <w:tc>
          <w:tcPr>
            <w:tcW w:w="1079" w:type="dxa"/>
            <w:tcBorders>
              <w:left w:val="single" w:sz="4" w:space="0" w:color="auto"/>
              <w:bottom w:val="single" w:sz="4" w:space="0" w:color="000000" w:themeColor="text1"/>
            </w:tcBorders>
            <w:vAlign w:val="center"/>
          </w:tcPr>
          <w:p w14:paraId="69AFA8E1" w14:textId="2E4D0B08" w:rsidR="00E84667" w:rsidRPr="00503860" w:rsidRDefault="00E84667"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28</w:t>
            </w:r>
            <w:r w:rsidR="002C6F0D" w:rsidRPr="00503860">
              <w:rPr>
                <w:rFonts w:cs="Arial"/>
                <w:color w:val="000000"/>
              </w:rPr>
              <w:t xml:space="preserve"> </w:t>
            </w:r>
          </w:p>
        </w:tc>
        <w:tc>
          <w:tcPr>
            <w:tcW w:w="1079" w:type="dxa"/>
            <w:tcBorders>
              <w:bottom w:val="single" w:sz="4" w:space="0" w:color="000000" w:themeColor="text1"/>
            </w:tcBorders>
            <w:vAlign w:val="center"/>
          </w:tcPr>
          <w:p w14:paraId="12EEA173" w14:textId="751016E9" w:rsidR="00E84667" w:rsidRPr="00503860" w:rsidRDefault="00E84667"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12</w:t>
            </w:r>
            <w:r w:rsidR="002C6F0D" w:rsidRPr="00503860">
              <w:rPr>
                <w:rFonts w:cs="Arial"/>
                <w:color w:val="000000"/>
              </w:rPr>
              <w:t xml:space="preserve"> </w:t>
            </w:r>
          </w:p>
        </w:tc>
      </w:tr>
      <w:tr w:rsidR="00E84667" w:rsidRPr="00503860" w14:paraId="09520FDD" w14:textId="77777777" w:rsidTr="00C04629">
        <w:trPr>
          <w:cnfStyle w:val="000000100000" w:firstRow="0" w:lastRow="0" w:firstColumn="0" w:lastColumn="0" w:oddVBand="0" w:evenVBand="0" w:oddHBand="1" w:evenHBand="0" w:firstRowFirstColumn="0" w:firstRowLastColumn="0" w:lastRowFirstColumn="0" w:lastRowLastColumn="0"/>
          <w:trHeight w:val="357"/>
          <w:jc w:val="center"/>
        </w:trPr>
        <w:tc>
          <w:tcPr>
            <w:cnfStyle w:val="001000000000" w:firstRow="0" w:lastRow="0" w:firstColumn="1" w:lastColumn="0" w:oddVBand="0" w:evenVBand="0" w:oddHBand="0" w:evenHBand="0" w:firstRowFirstColumn="0" w:firstRowLastColumn="0" w:lastRowFirstColumn="0" w:lastRowLastColumn="0"/>
            <w:tcW w:w="2689" w:type="dxa"/>
            <w:tcBorders>
              <w:bottom w:val="single" w:sz="4" w:space="0" w:color="auto"/>
              <w:right w:val="single" w:sz="4" w:space="0" w:color="auto"/>
            </w:tcBorders>
          </w:tcPr>
          <w:p w14:paraId="0EDAD49A" w14:textId="77777777" w:rsidR="00E84667" w:rsidRPr="00503860" w:rsidRDefault="00E84667" w:rsidP="00EC7C88">
            <w:pPr>
              <w:autoSpaceDE w:val="0"/>
              <w:autoSpaceDN w:val="0"/>
              <w:adjustRightInd w:val="0"/>
              <w:spacing w:after="120"/>
              <w:jc w:val="left"/>
              <w:rPr>
                <w:rFonts w:cs="Arial"/>
                <w:b w:val="0"/>
                <w:color w:val="1C1E21"/>
              </w:rPr>
            </w:pPr>
            <w:r w:rsidRPr="00503860">
              <w:rPr>
                <w:rFonts w:cs="Arial"/>
                <w:color w:val="1C1E21"/>
              </w:rPr>
              <w:t>Word of mouth (i.e. I would ask a family member or someone I know)</w:t>
            </w:r>
          </w:p>
        </w:tc>
        <w:tc>
          <w:tcPr>
            <w:tcW w:w="1079" w:type="dxa"/>
            <w:tcBorders>
              <w:left w:val="single" w:sz="4" w:space="0" w:color="auto"/>
              <w:bottom w:val="single" w:sz="4" w:space="0" w:color="auto"/>
            </w:tcBorders>
            <w:vAlign w:val="center"/>
          </w:tcPr>
          <w:p w14:paraId="7C1AC0C7" w14:textId="4A5C1395" w:rsidR="00E84667" w:rsidRPr="00503860" w:rsidRDefault="00E84667"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17</w:t>
            </w:r>
            <w:r w:rsidR="002C6F0D" w:rsidRPr="00503860">
              <w:rPr>
                <w:rFonts w:cs="Arial"/>
                <w:color w:val="000000"/>
              </w:rPr>
              <w:t xml:space="preserve"> </w:t>
            </w:r>
          </w:p>
        </w:tc>
        <w:tc>
          <w:tcPr>
            <w:tcW w:w="1079" w:type="dxa"/>
            <w:tcBorders>
              <w:bottom w:val="single" w:sz="4" w:space="0" w:color="auto"/>
              <w:right w:val="single" w:sz="4" w:space="0" w:color="auto"/>
            </w:tcBorders>
            <w:vAlign w:val="center"/>
          </w:tcPr>
          <w:p w14:paraId="29629246" w14:textId="3BD63ECA" w:rsidR="00E84667" w:rsidRPr="00503860" w:rsidRDefault="00E84667"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6</w:t>
            </w:r>
            <w:r w:rsidR="002C6F0D" w:rsidRPr="00503860">
              <w:rPr>
                <w:rFonts w:cs="Arial"/>
                <w:color w:val="000000"/>
              </w:rPr>
              <w:t xml:space="preserve"> </w:t>
            </w:r>
          </w:p>
        </w:tc>
        <w:tc>
          <w:tcPr>
            <w:tcW w:w="1079" w:type="dxa"/>
            <w:tcBorders>
              <w:left w:val="single" w:sz="4" w:space="0" w:color="auto"/>
              <w:bottom w:val="single" w:sz="4" w:space="0" w:color="auto"/>
            </w:tcBorders>
            <w:vAlign w:val="center"/>
          </w:tcPr>
          <w:p w14:paraId="45924432" w14:textId="47034826" w:rsidR="00E84667" w:rsidRPr="00503860" w:rsidRDefault="00E84667"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10</w:t>
            </w:r>
            <w:r w:rsidR="002C6F0D" w:rsidRPr="00503860">
              <w:rPr>
                <w:rFonts w:cs="Arial"/>
                <w:color w:val="000000"/>
              </w:rPr>
              <w:t xml:space="preserve"> </w:t>
            </w:r>
          </w:p>
        </w:tc>
        <w:tc>
          <w:tcPr>
            <w:tcW w:w="1079" w:type="dxa"/>
            <w:tcBorders>
              <w:bottom w:val="single" w:sz="4" w:space="0" w:color="auto"/>
              <w:right w:val="single" w:sz="4" w:space="0" w:color="auto"/>
            </w:tcBorders>
            <w:vAlign w:val="center"/>
          </w:tcPr>
          <w:p w14:paraId="174F17EB" w14:textId="188A23BE" w:rsidR="00E84667" w:rsidRPr="00503860" w:rsidRDefault="00E84667"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20</w:t>
            </w:r>
            <w:r w:rsidR="002C6F0D" w:rsidRPr="00503860">
              <w:rPr>
                <w:rFonts w:cs="Arial"/>
                <w:color w:val="000000"/>
              </w:rPr>
              <w:t xml:space="preserve"> </w:t>
            </w:r>
          </w:p>
        </w:tc>
        <w:tc>
          <w:tcPr>
            <w:tcW w:w="1079" w:type="dxa"/>
            <w:tcBorders>
              <w:left w:val="single" w:sz="4" w:space="0" w:color="auto"/>
              <w:bottom w:val="single" w:sz="4" w:space="0" w:color="auto"/>
            </w:tcBorders>
            <w:vAlign w:val="center"/>
          </w:tcPr>
          <w:p w14:paraId="50555F79" w14:textId="768FAD23" w:rsidR="00E84667" w:rsidRPr="00503860" w:rsidRDefault="00E84667"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8</w:t>
            </w:r>
            <w:r w:rsidR="002C6F0D" w:rsidRPr="00503860">
              <w:rPr>
                <w:rFonts w:cs="Arial"/>
                <w:color w:val="000000"/>
              </w:rPr>
              <w:t xml:space="preserve"> </w:t>
            </w:r>
          </w:p>
        </w:tc>
        <w:tc>
          <w:tcPr>
            <w:tcW w:w="1079" w:type="dxa"/>
            <w:tcBorders>
              <w:bottom w:val="single" w:sz="4" w:space="0" w:color="auto"/>
            </w:tcBorders>
            <w:vAlign w:val="center"/>
          </w:tcPr>
          <w:p w14:paraId="763C7B45" w14:textId="62FC7F26" w:rsidR="00E84667" w:rsidRPr="00503860" w:rsidRDefault="00E84667"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13</w:t>
            </w:r>
            <w:r w:rsidR="002C6F0D" w:rsidRPr="00503860">
              <w:rPr>
                <w:rFonts w:cs="Arial"/>
                <w:color w:val="000000"/>
              </w:rPr>
              <w:t xml:space="preserve"> </w:t>
            </w:r>
          </w:p>
        </w:tc>
      </w:tr>
    </w:tbl>
    <w:p w14:paraId="532C9A36" w14:textId="77777777" w:rsidR="00B84656" w:rsidRDefault="00B84656" w:rsidP="002752AD">
      <w:pPr>
        <w:spacing w:after="120"/>
      </w:pPr>
    </w:p>
    <w:p w14:paraId="7124F9A2" w14:textId="77777777" w:rsidR="00B84656" w:rsidRDefault="00B84656" w:rsidP="002752AD">
      <w:pPr>
        <w:spacing w:after="120"/>
      </w:pPr>
    </w:p>
    <w:p w14:paraId="77D4AE68" w14:textId="77777777" w:rsidR="00CC1384" w:rsidRDefault="00CC1384">
      <w:pPr>
        <w:spacing w:after="0"/>
        <w:jc w:val="left"/>
        <w:rPr>
          <w:b/>
          <w:sz w:val="28"/>
          <w:szCs w:val="24"/>
        </w:rPr>
      </w:pPr>
      <w:r>
        <w:br w:type="page"/>
      </w:r>
    </w:p>
    <w:p w14:paraId="14C42066" w14:textId="389CF0F5" w:rsidR="00BF7C67" w:rsidRPr="00503860" w:rsidRDefault="00BF7C67" w:rsidP="00C42295">
      <w:pPr>
        <w:pStyle w:val="SectionHeadingLevel2"/>
      </w:pPr>
      <w:r w:rsidRPr="00503860">
        <w:lastRenderedPageBreak/>
        <w:t>5.2</w:t>
      </w:r>
      <w:r w:rsidR="00E154D6">
        <w:t>.</w:t>
      </w:r>
      <w:r w:rsidRPr="00503860">
        <w:t xml:space="preserve"> How information source use varies according to main mode of travel</w:t>
      </w:r>
    </w:p>
    <w:p w14:paraId="431B9650" w14:textId="06BB3D5B" w:rsidR="00BF7C67" w:rsidRPr="00503860" w:rsidRDefault="00BF7C67" w:rsidP="00BF7C67">
      <w:pPr>
        <w:spacing w:after="120"/>
      </w:pPr>
      <w:r w:rsidRPr="00503860">
        <w:t xml:space="preserve">Regular users were categorised by the mode on which they spent the majority of their journey (main mode). The awareness of information media differed by mode (chi-squared test, </w:t>
      </w:r>
      <w:r w:rsidR="008E0798">
        <w:rPr>
          <w:rFonts w:cs="Arial"/>
        </w:rPr>
        <w:t>χ</w:t>
      </w:r>
      <w:r w:rsidR="008E0798">
        <w:rPr>
          <w:vertAlign w:val="superscript"/>
        </w:rPr>
        <w:t>2</w:t>
      </w:r>
      <w:r w:rsidR="008E0798">
        <w:t xml:space="preserve"> = 23.18, </w:t>
      </w:r>
      <w:r w:rsidRPr="00503860">
        <w:t xml:space="preserve">p=0.003) as did the use of information media (chi-squared test, </w:t>
      </w:r>
      <w:r w:rsidR="009B4EFA">
        <w:rPr>
          <w:rFonts w:cs="Arial"/>
        </w:rPr>
        <w:t>χ</w:t>
      </w:r>
      <w:r w:rsidR="009B4EFA">
        <w:rPr>
          <w:vertAlign w:val="superscript"/>
        </w:rPr>
        <w:t>2</w:t>
      </w:r>
      <w:r w:rsidR="009B4EFA">
        <w:t xml:space="preserve"> = </w:t>
      </w:r>
      <w:r w:rsidR="008E0798">
        <w:t>74.85</w:t>
      </w:r>
      <w:r w:rsidR="009B4EFA">
        <w:t xml:space="preserve">, </w:t>
      </w:r>
      <w:r w:rsidRPr="00503860">
        <w:t xml:space="preserve">p = </w:t>
      </w:r>
      <w:r w:rsidR="008E0798" w:rsidRPr="00503860">
        <w:t>00</w:t>
      </w:r>
      <w:r w:rsidR="008E0798">
        <w:t>0</w:t>
      </w:r>
      <w:r w:rsidRPr="00503860">
        <w:t xml:space="preserve">). </w:t>
      </w:r>
      <w:r w:rsidR="00FA4DAD">
        <w:fldChar w:fldCharType="begin"/>
      </w:r>
      <w:r w:rsidR="00FA4DAD">
        <w:instrText xml:space="preserve"> REF _Ref461700561 \h </w:instrText>
      </w:r>
      <w:r w:rsidR="00FA4DAD">
        <w:fldChar w:fldCharType="separate"/>
      </w:r>
      <w:r w:rsidR="00261069">
        <w:t xml:space="preserve">Table </w:t>
      </w:r>
      <w:r w:rsidR="00261069">
        <w:rPr>
          <w:noProof/>
        </w:rPr>
        <w:t>5</w:t>
      </w:r>
      <w:r w:rsidR="00FA4DAD">
        <w:fldChar w:fldCharType="end"/>
      </w:r>
      <w:r w:rsidR="00FA4DAD">
        <w:t xml:space="preserve"> </w:t>
      </w:r>
      <w:r w:rsidRPr="00503860">
        <w:t>presents the results.</w:t>
      </w:r>
    </w:p>
    <w:p w14:paraId="33D81B9B" w14:textId="179A07C5" w:rsidR="002C6F0D" w:rsidRPr="00E27895" w:rsidRDefault="00E27895" w:rsidP="00FB44F6">
      <w:pPr>
        <w:pStyle w:val="Caption"/>
        <w:jc w:val="center"/>
      </w:pPr>
      <w:bookmarkStart w:id="6" w:name="_Ref461700561"/>
      <w:r>
        <w:t xml:space="preserve">Table </w:t>
      </w:r>
      <w:r w:rsidR="00FA0377">
        <w:fldChar w:fldCharType="begin"/>
      </w:r>
      <w:r w:rsidR="00FA0377">
        <w:instrText xml:space="preserve"> SEQ Table \* ARABIC </w:instrText>
      </w:r>
      <w:r w:rsidR="00FA0377">
        <w:fldChar w:fldCharType="separate"/>
      </w:r>
      <w:r w:rsidR="00261069">
        <w:rPr>
          <w:noProof/>
        </w:rPr>
        <w:t>5</w:t>
      </w:r>
      <w:r w:rsidR="00FA0377">
        <w:rPr>
          <w:noProof/>
        </w:rPr>
        <w:fldChar w:fldCharType="end"/>
      </w:r>
      <w:bookmarkEnd w:id="6"/>
      <w:r>
        <w:t>:</w:t>
      </w:r>
      <w:r w:rsidRPr="00E27895">
        <w:t xml:space="preserve"> </w:t>
      </w:r>
      <w:r w:rsidR="002C6F0D" w:rsidRPr="00E27895">
        <w:t>The awareness and use of information media by regular users of public transport</w:t>
      </w:r>
      <w:r w:rsidR="00E035E3">
        <w:t xml:space="preserve"> </w:t>
      </w:r>
      <w:r w:rsidR="00E035E3" w:rsidRPr="00CC1384">
        <w:t>on their regular trip</w:t>
      </w:r>
    </w:p>
    <w:tbl>
      <w:tblPr>
        <w:tblStyle w:val="ListTable3"/>
        <w:tblW w:w="0" w:type="auto"/>
        <w:jc w:val="center"/>
        <w:tblLayout w:type="fixed"/>
        <w:tblLook w:val="04A0" w:firstRow="1" w:lastRow="0" w:firstColumn="1" w:lastColumn="0" w:noHBand="0" w:noVBand="1"/>
      </w:tblPr>
      <w:tblGrid>
        <w:gridCol w:w="4522"/>
        <w:gridCol w:w="1134"/>
        <w:gridCol w:w="993"/>
        <w:gridCol w:w="1134"/>
        <w:gridCol w:w="1134"/>
      </w:tblGrid>
      <w:tr w:rsidR="002C6F0D" w:rsidRPr="00503860" w14:paraId="57A477B0" w14:textId="77777777" w:rsidTr="00D9246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4522" w:type="dxa"/>
            <w:tcBorders>
              <w:right w:val="single" w:sz="4" w:space="0" w:color="auto"/>
            </w:tcBorders>
          </w:tcPr>
          <w:p w14:paraId="5723A34A" w14:textId="77777777" w:rsidR="002C6F0D" w:rsidRPr="00503860" w:rsidRDefault="002C6F0D" w:rsidP="002752AD">
            <w:pPr>
              <w:autoSpaceDE w:val="0"/>
              <w:autoSpaceDN w:val="0"/>
              <w:adjustRightInd w:val="0"/>
              <w:spacing w:after="120"/>
              <w:rPr>
                <w:rFonts w:cs="Arial"/>
              </w:rPr>
            </w:pPr>
          </w:p>
        </w:tc>
        <w:tc>
          <w:tcPr>
            <w:tcW w:w="4395" w:type="dxa"/>
            <w:gridSpan w:val="4"/>
            <w:tcBorders>
              <w:left w:val="single" w:sz="4" w:space="0" w:color="auto"/>
              <w:right w:val="single" w:sz="4" w:space="0" w:color="auto"/>
            </w:tcBorders>
          </w:tcPr>
          <w:p w14:paraId="0D3C26AD" w14:textId="081A56B0" w:rsidR="002C6F0D" w:rsidRPr="00503860" w:rsidRDefault="009C3474" w:rsidP="009C3474">
            <w:pPr>
              <w:spacing w:after="120"/>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Regular u</w:t>
            </w:r>
            <w:r w:rsidR="002C6F0D" w:rsidRPr="00503860">
              <w:rPr>
                <w:rFonts w:cs="Arial"/>
              </w:rPr>
              <w:t xml:space="preserve">sers of </w:t>
            </w:r>
            <w:r>
              <w:rPr>
                <w:rFonts w:cs="Arial"/>
              </w:rPr>
              <w:t>p</w:t>
            </w:r>
            <w:r w:rsidR="002C6F0D" w:rsidRPr="00503860">
              <w:rPr>
                <w:rFonts w:cs="Arial"/>
              </w:rPr>
              <w:t xml:space="preserve">ublic </w:t>
            </w:r>
            <w:r>
              <w:rPr>
                <w:rFonts w:cs="Arial"/>
              </w:rPr>
              <w:t>t</w:t>
            </w:r>
            <w:r w:rsidR="002C6F0D" w:rsidRPr="00503860">
              <w:rPr>
                <w:rFonts w:cs="Arial"/>
              </w:rPr>
              <w:t>ransport</w:t>
            </w:r>
          </w:p>
        </w:tc>
      </w:tr>
      <w:tr w:rsidR="002C6F0D" w:rsidRPr="00503860" w14:paraId="4E5EEE95" w14:textId="77777777" w:rsidTr="00D924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22" w:type="dxa"/>
            <w:tcBorders>
              <w:right w:val="single" w:sz="4" w:space="0" w:color="auto"/>
            </w:tcBorders>
            <w:shd w:val="clear" w:color="auto" w:fill="000000" w:themeFill="text1"/>
          </w:tcPr>
          <w:p w14:paraId="5B9087A8" w14:textId="77777777" w:rsidR="002C6F0D" w:rsidRPr="00503860" w:rsidRDefault="002C6F0D" w:rsidP="002752AD">
            <w:pPr>
              <w:autoSpaceDE w:val="0"/>
              <w:autoSpaceDN w:val="0"/>
              <w:adjustRightInd w:val="0"/>
              <w:spacing w:after="120"/>
              <w:rPr>
                <w:rFonts w:cs="Arial"/>
                <w:color w:val="FFFFFF" w:themeColor="background1"/>
              </w:rPr>
            </w:pPr>
          </w:p>
        </w:tc>
        <w:tc>
          <w:tcPr>
            <w:tcW w:w="2127" w:type="dxa"/>
            <w:gridSpan w:val="2"/>
            <w:tcBorders>
              <w:left w:val="single" w:sz="4" w:space="0" w:color="auto"/>
              <w:right w:val="single" w:sz="4" w:space="0" w:color="auto"/>
            </w:tcBorders>
            <w:shd w:val="clear" w:color="auto" w:fill="000000" w:themeFill="text1"/>
          </w:tcPr>
          <w:p w14:paraId="52B12760" w14:textId="77777777" w:rsidR="002C6F0D" w:rsidRPr="00503860" w:rsidRDefault="002C6F0D"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b/>
                <w:color w:val="FFFFFF" w:themeColor="background1"/>
              </w:rPr>
            </w:pPr>
            <w:r w:rsidRPr="00503860">
              <w:rPr>
                <w:rFonts w:cs="Arial"/>
                <w:b/>
              </w:rPr>
              <w:t>Train main mode</w:t>
            </w:r>
          </w:p>
        </w:tc>
        <w:tc>
          <w:tcPr>
            <w:tcW w:w="2268" w:type="dxa"/>
            <w:gridSpan w:val="2"/>
            <w:tcBorders>
              <w:left w:val="single" w:sz="4" w:space="0" w:color="auto"/>
              <w:right w:val="single" w:sz="4" w:space="0" w:color="auto"/>
            </w:tcBorders>
            <w:shd w:val="clear" w:color="auto" w:fill="000000" w:themeFill="text1"/>
          </w:tcPr>
          <w:p w14:paraId="71406490" w14:textId="77777777" w:rsidR="002C6F0D" w:rsidRPr="00503860" w:rsidRDefault="002C6F0D"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b/>
                <w:color w:val="FFFFFF" w:themeColor="background1"/>
              </w:rPr>
            </w:pPr>
            <w:r w:rsidRPr="00503860">
              <w:rPr>
                <w:rFonts w:cs="Arial"/>
                <w:b/>
              </w:rPr>
              <w:t>Bus main mode</w:t>
            </w:r>
          </w:p>
        </w:tc>
      </w:tr>
      <w:tr w:rsidR="002C6F0D" w:rsidRPr="00503860" w14:paraId="5E27C9A5" w14:textId="77777777" w:rsidTr="00D92467">
        <w:trPr>
          <w:jc w:val="center"/>
        </w:trPr>
        <w:tc>
          <w:tcPr>
            <w:cnfStyle w:val="001000000000" w:firstRow="0" w:lastRow="0" w:firstColumn="1" w:lastColumn="0" w:oddVBand="0" w:evenVBand="0" w:oddHBand="0" w:evenHBand="0" w:firstRowFirstColumn="0" w:firstRowLastColumn="0" w:lastRowFirstColumn="0" w:lastRowLastColumn="0"/>
            <w:tcW w:w="4522" w:type="dxa"/>
            <w:tcBorders>
              <w:right w:val="single" w:sz="4" w:space="0" w:color="auto"/>
            </w:tcBorders>
          </w:tcPr>
          <w:p w14:paraId="2AF3B727" w14:textId="77777777" w:rsidR="002C6F0D" w:rsidRPr="00503860" w:rsidRDefault="002C6F0D" w:rsidP="002752AD">
            <w:pPr>
              <w:autoSpaceDE w:val="0"/>
              <w:autoSpaceDN w:val="0"/>
              <w:adjustRightInd w:val="0"/>
              <w:spacing w:after="120"/>
              <w:rPr>
                <w:rFonts w:cs="Arial"/>
                <w:color w:val="1C1E21"/>
              </w:rPr>
            </w:pPr>
          </w:p>
        </w:tc>
        <w:tc>
          <w:tcPr>
            <w:tcW w:w="1134" w:type="dxa"/>
            <w:tcBorders>
              <w:left w:val="single" w:sz="4" w:space="0" w:color="auto"/>
            </w:tcBorders>
            <w:vAlign w:val="center"/>
          </w:tcPr>
          <w:p w14:paraId="62C611A8" w14:textId="77777777" w:rsidR="002C6F0D" w:rsidRPr="00503860" w:rsidRDefault="002C6F0D" w:rsidP="0084269D">
            <w:pPr>
              <w:autoSpaceDE w:val="0"/>
              <w:autoSpaceDN w:val="0"/>
              <w:adjustRightInd w:val="0"/>
              <w:spacing w:after="120"/>
              <w:jc w:val="center"/>
              <w:cnfStyle w:val="000000000000" w:firstRow="0" w:lastRow="0" w:firstColumn="0" w:lastColumn="0" w:oddVBand="0" w:evenVBand="0" w:oddHBand="0" w:evenHBand="0" w:firstRowFirstColumn="0" w:firstRowLastColumn="0" w:lastRowFirstColumn="0" w:lastRowLastColumn="0"/>
              <w:rPr>
                <w:rFonts w:cs="Arial"/>
                <w:color w:val="1C1E21"/>
              </w:rPr>
            </w:pPr>
            <w:r w:rsidRPr="00503860">
              <w:rPr>
                <w:rFonts w:cs="Arial"/>
                <w:color w:val="1C1E21"/>
              </w:rPr>
              <w:t>Aware of info source</w:t>
            </w:r>
          </w:p>
        </w:tc>
        <w:tc>
          <w:tcPr>
            <w:tcW w:w="993" w:type="dxa"/>
            <w:tcBorders>
              <w:right w:val="single" w:sz="4" w:space="0" w:color="auto"/>
            </w:tcBorders>
            <w:vAlign w:val="center"/>
          </w:tcPr>
          <w:p w14:paraId="63A0469A" w14:textId="77777777" w:rsidR="002C6F0D" w:rsidRPr="00503860" w:rsidRDefault="002C6F0D" w:rsidP="0084269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color w:val="1C1E21"/>
              </w:rPr>
              <w:t>Use of info source</w:t>
            </w:r>
          </w:p>
        </w:tc>
        <w:tc>
          <w:tcPr>
            <w:tcW w:w="1134" w:type="dxa"/>
            <w:tcBorders>
              <w:left w:val="single" w:sz="4" w:space="0" w:color="auto"/>
            </w:tcBorders>
            <w:vAlign w:val="center"/>
          </w:tcPr>
          <w:p w14:paraId="16C1635B" w14:textId="77777777" w:rsidR="002C6F0D" w:rsidRPr="00503860" w:rsidRDefault="002C6F0D" w:rsidP="0084269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color w:val="1C1E21"/>
              </w:rPr>
              <w:t>Aware of info source</w:t>
            </w:r>
          </w:p>
        </w:tc>
        <w:tc>
          <w:tcPr>
            <w:tcW w:w="1134" w:type="dxa"/>
            <w:tcBorders>
              <w:right w:val="single" w:sz="4" w:space="0" w:color="auto"/>
            </w:tcBorders>
            <w:vAlign w:val="center"/>
          </w:tcPr>
          <w:p w14:paraId="140D52A2" w14:textId="77777777" w:rsidR="002C6F0D" w:rsidRPr="00503860" w:rsidRDefault="002C6F0D" w:rsidP="0084269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color w:val="1C1E21"/>
              </w:rPr>
              <w:t>Use of info source</w:t>
            </w:r>
          </w:p>
        </w:tc>
      </w:tr>
      <w:tr w:rsidR="00760671" w:rsidRPr="00503860" w14:paraId="3F9EBF6A" w14:textId="77777777" w:rsidTr="00D924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22" w:type="dxa"/>
            <w:tcBorders>
              <w:right w:val="single" w:sz="4" w:space="0" w:color="auto"/>
            </w:tcBorders>
          </w:tcPr>
          <w:p w14:paraId="376FB302" w14:textId="77777777" w:rsidR="00760671" w:rsidRPr="00503860" w:rsidRDefault="00760671" w:rsidP="00EC7C88">
            <w:pPr>
              <w:autoSpaceDE w:val="0"/>
              <w:autoSpaceDN w:val="0"/>
              <w:adjustRightInd w:val="0"/>
              <w:spacing w:after="120"/>
              <w:jc w:val="left"/>
              <w:rPr>
                <w:rFonts w:cs="Arial"/>
                <w:b w:val="0"/>
                <w:color w:val="1C1E21"/>
              </w:rPr>
            </w:pPr>
            <w:r w:rsidRPr="00503860">
              <w:rPr>
                <w:rFonts w:cs="Arial"/>
                <w:color w:val="1C1E21"/>
              </w:rPr>
              <w:t>An app (e.g. TripView, abil.io, TransitTimes, Arrivo)</w:t>
            </w:r>
          </w:p>
        </w:tc>
        <w:tc>
          <w:tcPr>
            <w:tcW w:w="1134" w:type="dxa"/>
            <w:tcBorders>
              <w:left w:val="single" w:sz="4" w:space="0" w:color="auto"/>
            </w:tcBorders>
            <w:vAlign w:val="center"/>
          </w:tcPr>
          <w:p w14:paraId="53331510" w14:textId="0E5AB233" w:rsidR="00760671" w:rsidRPr="00503860" w:rsidRDefault="00760671"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 xml:space="preserve">62 </w:t>
            </w:r>
          </w:p>
        </w:tc>
        <w:tc>
          <w:tcPr>
            <w:tcW w:w="993" w:type="dxa"/>
            <w:tcBorders>
              <w:right w:val="single" w:sz="4" w:space="0" w:color="auto"/>
            </w:tcBorders>
            <w:vAlign w:val="center"/>
          </w:tcPr>
          <w:p w14:paraId="69BBEFA3" w14:textId="026DCC04" w:rsidR="00760671" w:rsidRPr="00503860" w:rsidRDefault="00760671"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 xml:space="preserve">38 </w:t>
            </w:r>
          </w:p>
        </w:tc>
        <w:tc>
          <w:tcPr>
            <w:tcW w:w="1134" w:type="dxa"/>
            <w:tcBorders>
              <w:left w:val="single" w:sz="4" w:space="0" w:color="auto"/>
            </w:tcBorders>
            <w:vAlign w:val="center"/>
          </w:tcPr>
          <w:p w14:paraId="69E51E79" w14:textId="1674293D" w:rsidR="00760671" w:rsidRPr="00503860" w:rsidRDefault="00760671"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 xml:space="preserve">60 </w:t>
            </w:r>
          </w:p>
        </w:tc>
        <w:tc>
          <w:tcPr>
            <w:tcW w:w="1134" w:type="dxa"/>
            <w:tcBorders>
              <w:right w:val="single" w:sz="4" w:space="0" w:color="auto"/>
            </w:tcBorders>
            <w:vAlign w:val="center"/>
          </w:tcPr>
          <w:p w14:paraId="15CEF521" w14:textId="2BDEDAB9" w:rsidR="00760671" w:rsidRPr="00503860" w:rsidRDefault="00760671"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 xml:space="preserve">29 </w:t>
            </w:r>
          </w:p>
        </w:tc>
      </w:tr>
      <w:tr w:rsidR="00760671" w:rsidRPr="00503860" w14:paraId="3362ED4D" w14:textId="77777777" w:rsidTr="00D92467">
        <w:trPr>
          <w:jc w:val="center"/>
        </w:trPr>
        <w:tc>
          <w:tcPr>
            <w:cnfStyle w:val="001000000000" w:firstRow="0" w:lastRow="0" w:firstColumn="1" w:lastColumn="0" w:oddVBand="0" w:evenVBand="0" w:oddHBand="0" w:evenHBand="0" w:firstRowFirstColumn="0" w:firstRowLastColumn="0" w:lastRowFirstColumn="0" w:lastRowLastColumn="0"/>
            <w:tcW w:w="4522" w:type="dxa"/>
            <w:tcBorders>
              <w:right w:val="single" w:sz="4" w:space="0" w:color="auto"/>
            </w:tcBorders>
          </w:tcPr>
          <w:p w14:paraId="482229D6" w14:textId="77777777" w:rsidR="00760671" w:rsidRPr="00503860" w:rsidRDefault="00760671" w:rsidP="00EC7C88">
            <w:pPr>
              <w:autoSpaceDE w:val="0"/>
              <w:autoSpaceDN w:val="0"/>
              <w:adjustRightInd w:val="0"/>
              <w:spacing w:after="120"/>
              <w:jc w:val="left"/>
              <w:rPr>
                <w:rFonts w:cs="Arial"/>
                <w:b w:val="0"/>
                <w:color w:val="1C1E21"/>
              </w:rPr>
            </w:pPr>
            <w:r w:rsidRPr="00503860">
              <w:rPr>
                <w:rFonts w:cs="Arial"/>
                <w:color w:val="1C1E21"/>
              </w:rPr>
              <w:t>Twitter or Facebook</w:t>
            </w:r>
          </w:p>
        </w:tc>
        <w:tc>
          <w:tcPr>
            <w:tcW w:w="1134" w:type="dxa"/>
            <w:tcBorders>
              <w:left w:val="single" w:sz="4" w:space="0" w:color="auto"/>
            </w:tcBorders>
            <w:vAlign w:val="center"/>
          </w:tcPr>
          <w:p w14:paraId="61ABD8E6" w14:textId="1B0277A2" w:rsidR="00760671" w:rsidRPr="00503860" w:rsidRDefault="00760671"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 xml:space="preserve">45 </w:t>
            </w:r>
          </w:p>
        </w:tc>
        <w:tc>
          <w:tcPr>
            <w:tcW w:w="993" w:type="dxa"/>
            <w:tcBorders>
              <w:right w:val="single" w:sz="4" w:space="0" w:color="auto"/>
            </w:tcBorders>
            <w:vAlign w:val="center"/>
          </w:tcPr>
          <w:p w14:paraId="18ACC773" w14:textId="4789756E" w:rsidR="00760671" w:rsidRPr="00503860" w:rsidRDefault="00760671"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 xml:space="preserve">25 </w:t>
            </w:r>
          </w:p>
        </w:tc>
        <w:tc>
          <w:tcPr>
            <w:tcW w:w="1134" w:type="dxa"/>
            <w:tcBorders>
              <w:left w:val="single" w:sz="4" w:space="0" w:color="auto"/>
            </w:tcBorders>
            <w:vAlign w:val="center"/>
          </w:tcPr>
          <w:p w14:paraId="376C3CBA" w14:textId="3F85F63E" w:rsidR="00760671" w:rsidRPr="00503860" w:rsidRDefault="00760671"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 xml:space="preserve">47 </w:t>
            </w:r>
          </w:p>
        </w:tc>
        <w:tc>
          <w:tcPr>
            <w:tcW w:w="1134" w:type="dxa"/>
            <w:tcBorders>
              <w:right w:val="single" w:sz="4" w:space="0" w:color="auto"/>
            </w:tcBorders>
            <w:vAlign w:val="center"/>
          </w:tcPr>
          <w:p w14:paraId="4E627D04" w14:textId="0A8F4F60" w:rsidR="00760671" w:rsidRPr="00503860" w:rsidRDefault="00760671"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 xml:space="preserve">15 </w:t>
            </w:r>
          </w:p>
        </w:tc>
      </w:tr>
      <w:tr w:rsidR="00760671" w:rsidRPr="00503860" w14:paraId="5DD4DEB4" w14:textId="77777777" w:rsidTr="00D924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22" w:type="dxa"/>
            <w:tcBorders>
              <w:right w:val="single" w:sz="4" w:space="0" w:color="auto"/>
            </w:tcBorders>
          </w:tcPr>
          <w:p w14:paraId="75367D8F" w14:textId="77777777" w:rsidR="00760671" w:rsidRPr="00503860" w:rsidRDefault="00760671" w:rsidP="00EC7C88">
            <w:pPr>
              <w:autoSpaceDE w:val="0"/>
              <w:autoSpaceDN w:val="0"/>
              <w:adjustRightInd w:val="0"/>
              <w:spacing w:after="120"/>
              <w:jc w:val="left"/>
              <w:rPr>
                <w:rFonts w:cs="Arial"/>
                <w:b w:val="0"/>
                <w:color w:val="1C1E21"/>
              </w:rPr>
            </w:pPr>
            <w:r w:rsidRPr="00503860">
              <w:rPr>
                <w:rFonts w:cs="Arial"/>
                <w:color w:val="1C1E21"/>
              </w:rPr>
              <w:t>Google Maps Transit</w:t>
            </w:r>
          </w:p>
        </w:tc>
        <w:tc>
          <w:tcPr>
            <w:tcW w:w="1134" w:type="dxa"/>
            <w:tcBorders>
              <w:left w:val="single" w:sz="4" w:space="0" w:color="auto"/>
            </w:tcBorders>
            <w:vAlign w:val="center"/>
          </w:tcPr>
          <w:p w14:paraId="467BC7F1" w14:textId="051B3032" w:rsidR="00760671" w:rsidRPr="00503860" w:rsidRDefault="00760671"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 xml:space="preserve">52 </w:t>
            </w:r>
          </w:p>
        </w:tc>
        <w:tc>
          <w:tcPr>
            <w:tcW w:w="993" w:type="dxa"/>
            <w:tcBorders>
              <w:right w:val="single" w:sz="4" w:space="0" w:color="auto"/>
            </w:tcBorders>
            <w:vAlign w:val="center"/>
          </w:tcPr>
          <w:p w14:paraId="15B23F19" w14:textId="5436B182" w:rsidR="00760671" w:rsidRPr="00503860" w:rsidRDefault="00760671"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 xml:space="preserve">21 </w:t>
            </w:r>
          </w:p>
        </w:tc>
        <w:tc>
          <w:tcPr>
            <w:tcW w:w="1134" w:type="dxa"/>
            <w:tcBorders>
              <w:left w:val="single" w:sz="4" w:space="0" w:color="auto"/>
            </w:tcBorders>
            <w:vAlign w:val="center"/>
          </w:tcPr>
          <w:p w14:paraId="722B4DB0" w14:textId="54DB8BE0" w:rsidR="00760671" w:rsidRPr="00503860" w:rsidRDefault="00760671"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 xml:space="preserve">54 </w:t>
            </w:r>
          </w:p>
        </w:tc>
        <w:tc>
          <w:tcPr>
            <w:tcW w:w="1134" w:type="dxa"/>
            <w:tcBorders>
              <w:right w:val="single" w:sz="4" w:space="0" w:color="auto"/>
            </w:tcBorders>
            <w:vAlign w:val="center"/>
          </w:tcPr>
          <w:p w14:paraId="02504E34" w14:textId="4C7F32DF" w:rsidR="00760671" w:rsidRPr="00503860" w:rsidRDefault="00760671"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 xml:space="preserve">19 </w:t>
            </w:r>
          </w:p>
        </w:tc>
      </w:tr>
      <w:tr w:rsidR="00760671" w:rsidRPr="00503860" w14:paraId="4B100106" w14:textId="77777777" w:rsidTr="00D92467">
        <w:trPr>
          <w:jc w:val="center"/>
        </w:trPr>
        <w:tc>
          <w:tcPr>
            <w:cnfStyle w:val="001000000000" w:firstRow="0" w:lastRow="0" w:firstColumn="1" w:lastColumn="0" w:oddVBand="0" w:evenVBand="0" w:oddHBand="0" w:evenHBand="0" w:firstRowFirstColumn="0" w:firstRowLastColumn="0" w:lastRowFirstColumn="0" w:lastRowLastColumn="0"/>
            <w:tcW w:w="4522" w:type="dxa"/>
            <w:tcBorders>
              <w:right w:val="single" w:sz="4" w:space="0" w:color="auto"/>
            </w:tcBorders>
          </w:tcPr>
          <w:p w14:paraId="4A7099FA" w14:textId="77777777" w:rsidR="00760671" w:rsidRPr="00503860" w:rsidRDefault="00760671" w:rsidP="00EC7C88">
            <w:pPr>
              <w:autoSpaceDE w:val="0"/>
              <w:autoSpaceDN w:val="0"/>
              <w:adjustRightInd w:val="0"/>
              <w:spacing w:after="120"/>
              <w:jc w:val="left"/>
              <w:rPr>
                <w:rFonts w:cs="Arial"/>
                <w:b w:val="0"/>
                <w:color w:val="1C1E21"/>
              </w:rPr>
            </w:pPr>
            <w:r w:rsidRPr="00503860">
              <w:rPr>
                <w:rFonts w:cs="Arial"/>
                <w:color w:val="1C1E21"/>
              </w:rPr>
              <w:t>Printed timetable leaflet</w:t>
            </w:r>
          </w:p>
        </w:tc>
        <w:tc>
          <w:tcPr>
            <w:tcW w:w="1134" w:type="dxa"/>
            <w:tcBorders>
              <w:left w:val="single" w:sz="4" w:space="0" w:color="auto"/>
            </w:tcBorders>
            <w:vAlign w:val="center"/>
          </w:tcPr>
          <w:p w14:paraId="5CCFDC97" w14:textId="214956EF" w:rsidR="00760671" w:rsidRPr="00503860" w:rsidRDefault="00760671"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 xml:space="preserve">51 </w:t>
            </w:r>
          </w:p>
        </w:tc>
        <w:tc>
          <w:tcPr>
            <w:tcW w:w="993" w:type="dxa"/>
            <w:tcBorders>
              <w:right w:val="single" w:sz="4" w:space="0" w:color="auto"/>
            </w:tcBorders>
            <w:vAlign w:val="center"/>
          </w:tcPr>
          <w:p w14:paraId="2D4E85B7" w14:textId="24E661A8" w:rsidR="00760671" w:rsidRPr="00503860" w:rsidRDefault="00760671"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 xml:space="preserve">21 </w:t>
            </w:r>
          </w:p>
        </w:tc>
        <w:tc>
          <w:tcPr>
            <w:tcW w:w="1134" w:type="dxa"/>
            <w:tcBorders>
              <w:left w:val="single" w:sz="4" w:space="0" w:color="auto"/>
            </w:tcBorders>
            <w:vAlign w:val="center"/>
          </w:tcPr>
          <w:p w14:paraId="386C96CC" w14:textId="0942209F" w:rsidR="00760671" w:rsidRPr="00503860" w:rsidRDefault="00760671"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 xml:space="preserve">68 </w:t>
            </w:r>
          </w:p>
        </w:tc>
        <w:tc>
          <w:tcPr>
            <w:tcW w:w="1134" w:type="dxa"/>
            <w:tcBorders>
              <w:right w:val="single" w:sz="4" w:space="0" w:color="auto"/>
            </w:tcBorders>
            <w:vAlign w:val="center"/>
          </w:tcPr>
          <w:p w14:paraId="38E1D75E" w14:textId="586372AE" w:rsidR="00760671" w:rsidRPr="00503860" w:rsidRDefault="00760671"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 xml:space="preserve">38 </w:t>
            </w:r>
          </w:p>
        </w:tc>
      </w:tr>
      <w:tr w:rsidR="00760671" w:rsidRPr="00503860" w14:paraId="5741404D" w14:textId="77777777" w:rsidTr="00D924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22" w:type="dxa"/>
            <w:tcBorders>
              <w:right w:val="single" w:sz="4" w:space="0" w:color="auto"/>
            </w:tcBorders>
          </w:tcPr>
          <w:p w14:paraId="40040EC8" w14:textId="77777777" w:rsidR="00760671" w:rsidRPr="00503860" w:rsidRDefault="00760671" w:rsidP="00EC7C88">
            <w:pPr>
              <w:autoSpaceDE w:val="0"/>
              <w:autoSpaceDN w:val="0"/>
              <w:adjustRightInd w:val="0"/>
              <w:spacing w:after="120"/>
              <w:jc w:val="left"/>
              <w:rPr>
                <w:rFonts w:cs="Arial"/>
                <w:b w:val="0"/>
                <w:color w:val="1C1E21"/>
              </w:rPr>
            </w:pPr>
            <w:r w:rsidRPr="00503860">
              <w:rPr>
                <w:rFonts w:cs="Arial"/>
                <w:color w:val="1C1E21"/>
              </w:rPr>
              <w:t>Printed timetable at a bus stop, train station, tram stop or ferry wharf</w:t>
            </w:r>
          </w:p>
        </w:tc>
        <w:tc>
          <w:tcPr>
            <w:tcW w:w="1134" w:type="dxa"/>
            <w:tcBorders>
              <w:left w:val="single" w:sz="4" w:space="0" w:color="auto"/>
            </w:tcBorders>
            <w:vAlign w:val="center"/>
          </w:tcPr>
          <w:p w14:paraId="76B7F30F" w14:textId="1D8B6BD0" w:rsidR="00760671" w:rsidRPr="00503860" w:rsidRDefault="00760671"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 xml:space="preserve">47 </w:t>
            </w:r>
          </w:p>
        </w:tc>
        <w:tc>
          <w:tcPr>
            <w:tcW w:w="993" w:type="dxa"/>
            <w:tcBorders>
              <w:right w:val="single" w:sz="4" w:space="0" w:color="auto"/>
            </w:tcBorders>
            <w:vAlign w:val="center"/>
          </w:tcPr>
          <w:p w14:paraId="09F46F94" w14:textId="744EC320" w:rsidR="00760671" w:rsidRPr="00503860" w:rsidRDefault="00760671"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 xml:space="preserve">13 </w:t>
            </w:r>
          </w:p>
        </w:tc>
        <w:tc>
          <w:tcPr>
            <w:tcW w:w="1134" w:type="dxa"/>
            <w:tcBorders>
              <w:left w:val="single" w:sz="4" w:space="0" w:color="auto"/>
            </w:tcBorders>
            <w:vAlign w:val="center"/>
          </w:tcPr>
          <w:p w14:paraId="01692E40" w14:textId="0AE6A181" w:rsidR="00760671" w:rsidRPr="00503860" w:rsidRDefault="00760671"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 xml:space="preserve">37 </w:t>
            </w:r>
          </w:p>
        </w:tc>
        <w:tc>
          <w:tcPr>
            <w:tcW w:w="1134" w:type="dxa"/>
            <w:tcBorders>
              <w:right w:val="single" w:sz="4" w:space="0" w:color="auto"/>
            </w:tcBorders>
            <w:vAlign w:val="center"/>
          </w:tcPr>
          <w:p w14:paraId="3B200A8B" w14:textId="2CB56B8F" w:rsidR="00760671" w:rsidRPr="00503860" w:rsidRDefault="00760671"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 xml:space="preserve">10 </w:t>
            </w:r>
          </w:p>
        </w:tc>
      </w:tr>
      <w:tr w:rsidR="00760671" w:rsidRPr="00503860" w14:paraId="6AA7C85B" w14:textId="77777777" w:rsidTr="00D92467">
        <w:trPr>
          <w:jc w:val="center"/>
        </w:trPr>
        <w:tc>
          <w:tcPr>
            <w:cnfStyle w:val="001000000000" w:firstRow="0" w:lastRow="0" w:firstColumn="1" w:lastColumn="0" w:oddVBand="0" w:evenVBand="0" w:oddHBand="0" w:evenHBand="0" w:firstRowFirstColumn="0" w:firstRowLastColumn="0" w:lastRowFirstColumn="0" w:lastRowLastColumn="0"/>
            <w:tcW w:w="4522" w:type="dxa"/>
            <w:tcBorders>
              <w:right w:val="single" w:sz="4" w:space="0" w:color="auto"/>
            </w:tcBorders>
          </w:tcPr>
          <w:p w14:paraId="7D4CAC0D" w14:textId="77777777" w:rsidR="00760671" w:rsidRPr="00503860" w:rsidRDefault="00760671" w:rsidP="00EC7C88">
            <w:pPr>
              <w:autoSpaceDE w:val="0"/>
              <w:autoSpaceDN w:val="0"/>
              <w:adjustRightInd w:val="0"/>
              <w:spacing w:after="120"/>
              <w:jc w:val="left"/>
              <w:rPr>
                <w:rFonts w:cs="Arial"/>
                <w:b w:val="0"/>
                <w:color w:val="1C1E21"/>
              </w:rPr>
            </w:pPr>
            <w:r w:rsidRPr="00503860">
              <w:rPr>
                <w:rFonts w:cs="Arial"/>
                <w:color w:val="1C1E21"/>
              </w:rPr>
              <w:t>Map of the transport network</w:t>
            </w:r>
          </w:p>
        </w:tc>
        <w:tc>
          <w:tcPr>
            <w:tcW w:w="1134" w:type="dxa"/>
            <w:tcBorders>
              <w:left w:val="single" w:sz="4" w:space="0" w:color="auto"/>
            </w:tcBorders>
            <w:vAlign w:val="center"/>
          </w:tcPr>
          <w:p w14:paraId="01716603" w14:textId="6B821199" w:rsidR="00760671" w:rsidRPr="00503860" w:rsidRDefault="00760671"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 xml:space="preserve">49 </w:t>
            </w:r>
          </w:p>
        </w:tc>
        <w:tc>
          <w:tcPr>
            <w:tcW w:w="993" w:type="dxa"/>
            <w:tcBorders>
              <w:right w:val="single" w:sz="4" w:space="0" w:color="auto"/>
            </w:tcBorders>
            <w:vAlign w:val="center"/>
          </w:tcPr>
          <w:p w14:paraId="76633B28" w14:textId="67AB69E0" w:rsidR="00760671" w:rsidRPr="00503860" w:rsidRDefault="00760671"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 xml:space="preserve">9 </w:t>
            </w:r>
          </w:p>
        </w:tc>
        <w:tc>
          <w:tcPr>
            <w:tcW w:w="1134" w:type="dxa"/>
            <w:tcBorders>
              <w:left w:val="single" w:sz="4" w:space="0" w:color="auto"/>
            </w:tcBorders>
            <w:vAlign w:val="center"/>
          </w:tcPr>
          <w:p w14:paraId="57E164F8" w14:textId="2B07BBF6" w:rsidR="00760671" w:rsidRPr="00503860" w:rsidRDefault="00760671"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 xml:space="preserve">50 </w:t>
            </w:r>
          </w:p>
        </w:tc>
        <w:tc>
          <w:tcPr>
            <w:tcW w:w="1134" w:type="dxa"/>
            <w:tcBorders>
              <w:right w:val="single" w:sz="4" w:space="0" w:color="auto"/>
            </w:tcBorders>
            <w:vAlign w:val="center"/>
          </w:tcPr>
          <w:p w14:paraId="7CEB51A3" w14:textId="5CA37CA3" w:rsidR="00760671" w:rsidRPr="00503860" w:rsidRDefault="00760671"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 xml:space="preserve">7 </w:t>
            </w:r>
          </w:p>
        </w:tc>
      </w:tr>
      <w:tr w:rsidR="00760671" w:rsidRPr="00503860" w14:paraId="6788ED48" w14:textId="77777777" w:rsidTr="00D924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22" w:type="dxa"/>
            <w:tcBorders>
              <w:right w:val="single" w:sz="4" w:space="0" w:color="auto"/>
            </w:tcBorders>
          </w:tcPr>
          <w:p w14:paraId="41BE4BDC" w14:textId="39552002" w:rsidR="00760671" w:rsidRPr="00503860" w:rsidRDefault="00760671" w:rsidP="00EC7C88">
            <w:pPr>
              <w:autoSpaceDE w:val="0"/>
              <w:autoSpaceDN w:val="0"/>
              <w:adjustRightInd w:val="0"/>
              <w:spacing w:after="120"/>
              <w:jc w:val="left"/>
              <w:rPr>
                <w:rFonts w:cs="Arial"/>
                <w:b w:val="0"/>
                <w:color w:val="1C1E21"/>
              </w:rPr>
            </w:pPr>
            <w:r w:rsidRPr="00503860">
              <w:rPr>
                <w:rFonts w:cs="Arial"/>
                <w:color w:val="1C1E21"/>
              </w:rPr>
              <w:t>Telephone information line (i.e. 131</w:t>
            </w:r>
            <w:r w:rsidR="00DC1CE5" w:rsidRPr="00503860">
              <w:rPr>
                <w:rFonts w:cs="Arial"/>
                <w:color w:val="1C1E21"/>
              </w:rPr>
              <w:t xml:space="preserve"> </w:t>
            </w:r>
            <w:r w:rsidR="00EC7C88" w:rsidRPr="00503860">
              <w:rPr>
                <w:rFonts w:cs="Arial"/>
                <w:color w:val="1C1E21"/>
              </w:rPr>
              <w:t>500)</w:t>
            </w:r>
          </w:p>
        </w:tc>
        <w:tc>
          <w:tcPr>
            <w:tcW w:w="1134" w:type="dxa"/>
            <w:tcBorders>
              <w:left w:val="single" w:sz="4" w:space="0" w:color="auto"/>
            </w:tcBorders>
            <w:vAlign w:val="center"/>
          </w:tcPr>
          <w:p w14:paraId="3C7119FA" w14:textId="74C0FE19" w:rsidR="00760671" w:rsidRPr="00503860" w:rsidRDefault="00760671"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 xml:space="preserve">50 </w:t>
            </w:r>
          </w:p>
        </w:tc>
        <w:tc>
          <w:tcPr>
            <w:tcW w:w="993" w:type="dxa"/>
            <w:tcBorders>
              <w:right w:val="single" w:sz="4" w:space="0" w:color="auto"/>
            </w:tcBorders>
            <w:vAlign w:val="center"/>
          </w:tcPr>
          <w:p w14:paraId="59FE6A9A" w14:textId="13A069C6" w:rsidR="00760671" w:rsidRPr="00503860" w:rsidRDefault="00760671"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 xml:space="preserve">23 </w:t>
            </w:r>
          </w:p>
        </w:tc>
        <w:tc>
          <w:tcPr>
            <w:tcW w:w="1134" w:type="dxa"/>
            <w:tcBorders>
              <w:left w:val="single" w:sz="4" w:space="0" w:color="auto"/>
            </w:tcBorders>
            <w:vAlign w:val="center"/>
          </w:tcPr>
          <w:p w14:paraId="104C8D89" w14:textId="704644A2" w:rsidR="00760671" w:rsidRPr="00503860" w:rsidRDefault="00760671"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 xml:space="preserve">53 </w:t>
            </w:r>
          </w:p>
        </w:tc>
        <w:tc>
          <w:tcPr>
            <w:tcW w:w="1134" w:type="dxa"/>
            <w:tcBorders>
              <w:right w:val="single" w:sz="4" w:space="0" w:color="auto"/>
            </w:tcBorders>
            <w:vAlign w:val="center"/>
          </w:tcPr>
          <w:p w14:paraId="63DE7059" w14:textId="414CD363" w:rsidR="00760671" w:rsidRPr="00503860" w:rsidRDefault="00760671"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 xml:space="preserve">19 </w:t>
            </w:r>
          </w:p>
        </w:tc>
      </w:tr>
      <w:tr w:rsidR="00760671" w:rsidRPr="00503860" w14:paraId="07123A6F" w14:textId="77777777" w:rsidTr="00D92467">
        <w:trPr>
          <w:jc w:val="center"/>
        </w:trPr>
        <w:tc>
          <w:tcPr>
            <w:cnfStyle w:val="001000000000" w:firstRow="0" w:lastRow="0" w:firstColumn="1" w:lastColumn="0" w:oddVBand="0" w:evenVBand="0" w:oddHBand="0" w:evenHBand="0" w:firstRowFirstColumn="0" w:firstRowLastColumn="0" w:lastRowFirstColumn="0" w:lastRowLastColumn="0"/>
            <w:tcW w:w="4522" w:type="dxa"/>
            <w:tcBorders>
              <w:right w:val="single" w:sz="4" w:space="0" w:color="auto"/>
            </w:tcBorders>
          </w:tcPr>
          <w:p w14:paraId="2CC36E4A" w14:textId="214E480F" w:rsidR="00760671" w:rsidRPr="00503860" w:rsidRDefault="00760671" w:rsidP="0084269D">
            <w:pPr>
              <w:autoSpaceDE w:val="0"/>
              <w:autoSpaceDN w:val="0"/>
              <w:adjustRightInd w:val="0"/>
              <w:spacing w:after="120"/>
              <w:jc w:val="left"/>
              <w:rPr>
                <w:rFonts w:cs="Arial"/>
                <w:b w:val="0"/>
                <w:color w:val="1C1E21"/>
              </w:rPr>
            </w:pPr>
            <w:r w:rsidRPr="00503860">
              <w:rPr>
                <w:rFonts w:cs="Arial"/>
                <w:color w:val="1C1E21"/>
              </w:rPr>
              <w:t>Operator’s website (e.g.</w:t>
            </w:r>
            <w:r w:rsidR="0084269D">
              <w:rPr>
                <w:rFonts w:cs="Arial"/>
                <w:color w:val="1C1E21"/>
              </w:rPr>
              <w:t xml:space="preserve"> </w:t>
            </w:r>
            <w:r w:rsidRPr="00503860">
              <w:rPr>
                <w:rFonts w:cs="Arial"/>
                <w:color w:val="1C1E21"/>
              </w:rPr>
              <w:t>sydneybuses.info)</w:t>
            </w:r>
          </w:p>
        </w:tc>
        <w:tc>
          <w:tcPr>
            <w:tcW w:w="1134" w:type="dxa"/>
            <w:tcBorders>
              <w:left w:val="single" w:sz="4" w:space="0" w:color="auto"/>
            </w:tcBorders>
            <w:vAlign w:val="center"/>
          </w:tcPr>
          <w:p w14:paraId="606ACFF1" w14:textId="77812EB5" w:rsidR="00760671" w:rsidRPr="00503860" w:rsidRDefault="00760671"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 xml:space="preserve">61 </w:t>
            </w:r>
          </w:p>
        </w:tc>
        <w:tc>
          <w:tcPr>
            <w:tcW w:w="993" w:type="dxa"/>
            <w:tcBorders>
              <w:right w:val="single" w:sz="4" w:space="0" w:color="auto"/>
            </w:tcBorders>
            <w:vAlign w:val="center"/>
          </w:tcPr>
          <w:p w14:paraId="7CB84031" w14:textId="713DDB22" w:rsidR="00760671" w:rsidRPr="00503860" w:rsidRDefault="00760671"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 xml:space="preserve">26 </w:t>
            </w:r>
          </w:p>
        </w:tc>
        <w:tc>
          <w:tcPr>
            <w:tcW w:w="1134" w:type="dxa"/>
            <w:tcBorders>
              <w:left w:val="single" w:sz="4" w:space="0" w:color="auto"/>
            </w:tcBorders>
            <w:vAlign w:val="center"/>
          </w:tcPr>
          <w:p w14:paraId="43838A5E" w14:textId="1696862A" w:rsidR="00760671" w:rsidRPr="00503860" w:rsidRDefault="00760671"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 xml:space="preserve">50 </w:t>
            </w:r>
          </w:p>
        </w:tc>
        <w:tc>
          <w:tcPr>
            <w:tcW w:w="1134" w:type="dxa"/>
            <w:tcBorders>
              <w:right w:val="single" w:sz="4" w:space="0" w:color="auto"/>
            </w:tcBorders>
            <w:vAlign w:val="center"/>
          </w:tcPr>
          <w:p w14:paraId="286007A6" w14:textId="1C1F601B" w:rsidR="00760671" w:rsidRPr="00503860" w:rsidRDefault="00760671" w:rsidP="002752AD">
            <w:pPr>
              <w:spacing w:after="120"/>
              <w:jc w:val="center"/>
              <w:cnfStyle w:val="000000000000" w:firstRow="0" w:lastRow="0" w:firstColumn="0" w:lastColumn="0" w:oddVBand="0" w:evenVBand="0" w:oddHBand="0" w:evenHBand="0" w:firstRowFirstColumn="0" w:firstRowLastColumn="0" w:lastRowFirstColumn="0" w:lastRowLastColumn="0"/>
              <w:rPr>
                <w:rFonts w:cs="Arial"/>
                <w:color w:val="000000"/>
              </w:rPr>
            </w:pPr>
            <w:r w:rsidRPr="00503860">
              <w:rPr>
                <w:rFonts w:cs="Arial"/>
                <w:color w:val="000000"/>
              </w:rPr>
              <w:t xml:space="preserve">26 </w:t>
            </w:r>
          </w:p>
        </w:tc>
      </w:tr>
      <w:tr w:rsidR="00760671" w:rsidRPr="00503860" w14:paraId="5C6B82C5" w14:textId="77777777" w:rsidTr="00D924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22" w:type="dxa"/>
            <w:tcBorders>
              <w:right w:val="single" w:sz="4" w:space="0" w:color="auto"/>
            </w:tcBorders>
          </w:tcPr>
          <w:p w14:paraId="6158609B" w14:textId="77777777" w:rsidR="00760671" w:rsidRPr="00503860" w:rsidRDefault="00760671" w:rsidP="00EC7C88">
            <w:pPr>
              <w:autoSpaceDE w:val="0"/>
              <w:autoSpaceDN w:val="0"/>
              <w:adjustRightInd w:val="0"/>
              <w:spacing w:after="120"/>
              <w:jc w:val="left"/>
              <w:rPr>
                <w:rFonts w:cs="Arial"/>
                <w:b w:val="0"/>
                <w:color w:val="1C1E21"/>
              </w:rPr>
            </w:pPr>
            <w:r w:rsidRPr="00503860">
              <w:rPr>
                <w:rFonts w:cs="Arial"/>
                <w:color w:val="1C1E21"/>
              </w:rPr>
              <w:t>Government website (e.g. transportnsw.info)</w:t>
            </w:r>
          </w:p>
        </w:tc>
        <w:tc>
          <w:tcPr>
            <w:tcW w:w="1134" w:type="dxa"/>
            <w:tcBorders>
              <w:left w:val="single" w:sz="4" w:space="0" w:color="auto"/>
            </w:tcBorders>
            <w:vAlign w:val="center"/>
          </w:tcPr>
          <w:p w14:paraId="167F0190" w14:textId="4DEF23D3" w:rsidR="00760671" w:rsidRPr="00503860" w:rsidRDefault="00760671"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 xml:space="preserve">31 </w:t>
            </w:r>
          </w:p>
        </w:tc>
        <w:tc>
          <w:tcPr>
            <w:tcW w:w="993" w:type="dxa"/>
            <w:tcBorders>
              <w:right w:val="single" w:sz="4" w:space="0" w:color="auto"/>
            </w:tcBorders>
            <w:vAlign w:val="center"/>
          </w:tcPr>
          <w:p w14:paraId="216BB054" w14:textId="70433456" w:rsidR="00760671" w:rsidRPr="00503860" w:rsidRDefault="00760671"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 xml:space="preserve">13 </w:t>
            </w:r>
          </w:p>
        </w:tc>
        <w:tc>
          <w:tcPr>
            <w:tcW w:w="1134" w:type="dxa"/>
            <w:tcBorders>
              <w:left w:val="single" w:sz="4" w:space="0" w:color="auto"/>
            </w:tcBorders>
            <w:vAlign w:val="center"/>
          </w:tcPr>
          <w:p w14:paraId="3B585724" w14:textId="59147586" w:rsidR="00760671" w:rsidRPr="00503860" w:rsidRDefault="00760671"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 xml:space="preserve">25 </w:t>
            </w:r>
          </w:p>
        </w:tc>
        <w:tc>
          <w:tcPr>
            <w:tcW w:w="1134" w:type="dxa"/>
            <w:tcBorders>
              <w:right w:val="single" w:sz="4" w:space="0" w:color="auto"/>
            </w:tcBorders>
            <w:vAlign w:val="center"/>
          </w:tcPr>
          <w:p w14:paraId="4713C4A3" w14:textId="2FA57572" w:rsidR="00760671" w:rsidRPr="00503860" w:rsidRDefault="00760671" w:rsidP="002752AD">
            <w:pPr>
              <w:spacing w:after="120"/>
              <w:jc w:val="center"/>
              <w:cnfStyle w:val="000000100000" w:firstRow="0" w:lastRow="0" w:firstColumn="0" w:lastColumn="0" w:oddVBand="0" w:evenVBand="0" w:oddHBand="1" w:evenHBand="0" w:firstRowFirstColumn="0" w:firstRowLastColumn="0" w:lastRowFirstColumn="0" w:lastRowLastColumn="0"/>
              <w:rPr>
                <w:rFonts w:cs="Arial"/>
                <w:color w:val="000000"/>
              </w:rPr>
            </w:pPr>
            <w:r w:rsidRPr="00503860">
              <w:rPr>
                <w:rFonts w:cs="Arial"/>
                <w:color w:val="000000"/>
              </w:rPr>
              <w:t xml:space="preserve">12 </w:t>
            </w:r>
          </w:p>
        </w:tc>
      </w:tr>
    </w:tbl>
    <w:p w14:paraId="2384AC70" w14:textId="77777777" w:rsidR="002C6F0D" w:rsidRDefault="002C6F0D" w:rsidP="00EC7C88">
      <w:pPr>
        <w:spacing w:after="120"/>
        <w:ind w:right="96"/>
        <w:jc w:val="center"/>
        <w:rPr>
          <w:rFonts w:cs="Arial"/>
          <w:sz w:val="20"/>
          <w:szCs w:val="20"/>
        </w:rPr>
      </w:pPr>
      <w:r w:rsidRPr="00503860">
        <w:rPr>
          <w:rFonts w:cs="Arial"/>
          <w:sz w:val="20"/>
          <w:szCs w:val="20"/>
        </w:rPr>
        <w:t>Note: Word of mouth category deleted as frequency less than 5 people in the bus mode</w:t>
      </w:r>
    </w:p>
    <w:p w14:paraId="559DF46D" w14:textId="19062C3C" w:rsidR="0084269D" w:rsidRDefault="00FA4DAD" w:rsidP="00C42295">
      <w:pPr>
        <w:spacing w:after="120"/>
        <w:rPr>
          <w:b/>
          <w:i/>
          <w:sz w:val="24"/>
        </w:rPr>
      </w:pPr>
      <w:r>
        <w:lastRenderedPageBreak/>
        <w:fldChar w:fldCharType="begin"/>
      </w:r>
      <w:r>
        <w:instrText xml:space="preserve"> REF _Ref461700561 \h </w:instrText>
      </w:r>
      <w:r>
        <w:fldChar w:fldCharType="separate"/>
      </w:r>
      <w:r w:rsidR="00261069">
        <w:t xml:space="preserve">Table </w:t>
      </w:r>
      <w:r w:rsidR="00261069">
        <w:rPr>
          <w:noProof/>
        </w:rPr>
        <w:t>5</w:t>
      </w:r>
      <w:r>
        <w:fldChar w:fldCharType="end"/>
      </w:r>
      <w:r>
        <w:t xml:space="preserve"> </w:t>
      </w:r>
      <w:r w:rsidR="00760671" w:rsidRPr="00503860">
        <w:t>shows that whilst regular train and bus users have similar knowledge of apps, bus users are much more likely to be app users whereas the reverse is true for Twitter or Facebook users</w:t>
      </w:r>
      <w:r w:rsidR="002752AD" w:rsidRPr="00503860">
        <w:t xml:space="preserve">. </w:t>
      </w:r>
      <w:r w:rsidR="00760671" w:rsidRPr="00503860">
        <w:t xml:space="preserve">Printed timetables are more used by bus users, probably because they are more available with train users being more aware of the operator website, maybe because there is only one operator for trains. Use of google transit is almost exactly the same for regular train and bus users as is the use of telephone and government website information. </w:t>
      </w:r>
    </w:p>
    <w:p w14:paraId="663CD4AC" w14:textId="68672F3A" w:rsidR="00437245" w:rsidRPr="00503860" w:rsidRDefault="00177616" w:rsidP="00C42295">
      <w:pPr>
        <w:pStyle w:val="SectionHeadingLevel2"/>
      </w:pPr>
      <w:r w:rsidRPr="00503860">
        <w:t>5</w:t>
      </w:r>
      <w:r w:rsidR="00AB48AD">
        <w:t>.</w:t>
      </w:r>
      <w:r w:rsidRPr="00503860">
        <w:t>3</w:t>
      </w:r>
      <w:r w:rsidR="00E154D6">
        <w:t>.</w:t>
      </w:r>
      <w:r w:rsidRPr="00503860">
        <w:tab/>
        <w:t>How do information source use</w:t>
      </w:r>
      <w:r w:rsidR="00CD3920" w:rsidRPr="00503860">
        <w:t xml:space="preserve"> vary according to the stage of the trip</w:t>
      </w:r>
      <w:r w:rsidR="00437245" w:rsidRPr="00503860">
        <w:t>?</w:t>
      </w:r>
    </w:p>
    <w:p w14:paraId="07B690E4" w14:textId="1C518EB5" w:rsidR="00437245" w:rsidRPr="00503860" w:rsidRDefault="00CD3920" w:rsidP="002752AD">
      <w:pPr>
        <w:spacing w:after="120"/>
      </w:pPr>
      <w:r w:rsidRPr="00503860">
        <w:t xml:space="preserve">The full details of how information media are used by low, infrequent and regular users of public transport at different stages of their public transport trip is </w:t>
      </w:r>
      <w:r w:rsidRPr="00FA4DAD">
        <w:t xml:space="preserve">shown in </w:t>
      </w:r>
      <w:r w:rsidR="00FA4DAD" w:rsidRPr="00FA4DAD">
        <w:fldChar w:fldCharType="begin"/>
      </w:r>
      <w:r w:rsidR="00FA4DAD" w:rsidRPr="00FA4DAD">
        <w:instrText xml:space="preserve"> REF _Ref461700598 \h  \* MERGEFORMAT </w:instrText>
      </w:r>
      <w:r w:rsidR="00FA4DAD" w:rsidRPr="00FA4DAD">
        <w:fldChar w:fldCharType="separate"/>
      </w:r>
      <w:r w:rsidR="00261069" w:rsidRPr="00CC1384">
        <w:t xml:space="preserve">Table </w:t>
      </w:r>
      <w:r w:rsidR="00261069" w:rsidRPr="00CC1384">
        <w:rPr>
          <w:noProof/>
        </w:rPr>
        <w:t>6</w:t>
      </w:r>
      <w:r w:rsidR="00FA4DAD" w:rsidRPr="00FA4DAD">
        <w:fldChar w:fldCharType="end"/>
      </w:r>
      <w:r w:rsidR="002752AD" w:rsidRPr="00FA4DAD">
        <w:t xml:space="preserve">. </w:t>
      </w:r>
      <w:r w:rsidRPr="00FA4DAD">
        <w:t>Chi-square tests for each stage of the trip show significant differences between the proportions</w:t>
      </w:r>
      <w:r w:rsidRPr="00503860">
        <w:t xml:space="preserve"> of information media use</w:t>
      </w:r>
      <w:r w:rsidR="00760671" w:rsidRPr="00503860">
        <w:t xml:space="preserve"> (</w:t>
      </w:r>
      <w:r w:rsidR="00CA1C61">
        <w:t xml:space="preserve">Chi squared tests, </w:t>
      </w:r>
      <w:r w:rsidR="00CA1C61">
        <w:rPr>
          <w:rFonts w:cs="Arial"/>
        </w:rPr>
        <w:t>χ</w:t>
      </w:r>
      <w:r w:rsidR="00CA1C61">
        <w:rPr>
          <w:vertAlign w:val="superscript"/>
        </w:rPr>
        <w:t>2</w:t>
      </w:r>
      <w:r w:rsidR="00CA1C61">
        <w:t xml:space="preserve"> = </w:t>
      </w:r>
      <w:r w:rsidR="008545BE">
        <w:t>104.29</w:t>
      </w:r>
      <w:r w:rsidR="00760671" w:rsidRPr="00503860">
        <w:t xml:space="preserve"> p=0.00</w:t>
      </w:r>
      <w:r w:rsidR="008545BE">
        <w:t>,</w:t>
      </w:r>
      <w:r w:rsidR="008545BE" w:rsidRPr="008545BE">
        <w:rPr>
          <w:rFonts w:cs="Arial"/>
        </w:rPr>
        <w:t xml:space="preserve"> </w:t>
      </w:r>
      <w:r w:rsidR="008545BE">
        <w:rPr>
          <w:rFonts w:cs="Arial"/>
        </w:rPr>
        <w:t>χ</w:t>
      </w:r>
      <w:r w:rsidR="008545BE">
        <w:rPr>
          <w:vertAlign w:val="superscript"/>
        </w:rPr>
        <w:t>2</w:t>
      </w:r>
      <w:r w:rsidR="008545BE">
        <w:t xml:space="preserve"> = 157.56</w:t>
      </w:r>
      <w:r w:rsidR="008545BE" w:rsidRPr="00503860">
        <w:t xml:space="preserve"> p=0.00</w:t>
      </w:r>
      <w:r w:rsidR="008545BE">
        <w:t xml:space="preserve">, </w:t>
      </w:r>
      <w:r w:rsidR="008545BE">
        <w:rPr>
          <w:rFonts w:cs="Arial"/>
        </w:rPr>
        <w:t>χ</w:t>
      </w:r>
      <w:r w:rsidR="008545BE">
        <w:rPr>
          <w:vertAlign w:val="superscript"/>
        </w:rPr>
        <w:t>2</w:t>
      </w:r>
      <w:r w:rsidR="008545BE">
        <w:t xml:space="preserve"> = 98.77</w:t>
      </w:r>
      <w:r w:rsidR="008545BE" w:rsidRPr="00503860">
        <w:t xml:space="preserve"> p=0.00</w:t>
      </w:r>
      <w:r w:rsidR="008545BE">
        <w:t xml:space="preserve"> for low, infrequent and regular uses respectively</w:t>
      </w:r>
      <w:r w:rsidR="00760671" w:rsidRPr="00503860">
        <w:t>)</w:t>
      </w:r>
      <w:r w:rsidRPr="00503860">
        <w:t>.</w:t>
      </w:r>
    </w:p>
    <w:p w14:paraId="39C92D58" w14:textId="27B6E08D" w:rsidR="00EC7C88" w:rsidRPr="00503860" w:rsidRDefault="00EC7C88">
      <w:pPr>
        <w:spacing w:after="0"/>
        <w:jc w:val="left"/>
      </w:pPr>
    </w:p>
    <w:p w14:paraId="06F6AC92" w14:textId="77777777" w:rsidR="00FA6EEE" w:rsidRDefault="00FA6EEE">
      <w:pPr>
        <w:spacing w:after="0"/>
        <w:jc w:val="left"/>
        <w:rPr>
          <w:b/>
        </w:rPr>
      </w:pPr>
      <w:r>
        <w:rPr>
          <w:b/>
        </w:rPr>
        <w:br w:type="page"/>
      </w:r>
    </w:p>
    <w:p w14:paraId="7D936008" w14:textId="1E745A76" w:rsidR="00CD3920" w:rsidRPr="00E154D6" w:rsidRDefault="00FA4DAD" w:rsidP="00FB44F6">
      <w:pPr>
        <w:spacing w:after="120"/>
        <w:jc w:val="center"/>
        <w:rPr>
          <w:b/>
        </w:rPr>
      </w:pPr>
      <w:bookmarkStart w:id="7" w:name="_Ref461700598"/>
      <w:r w:rsidRPr="00FA4DAD">
        <w:rPr>
          <w:b/>
        </w:rPr>
        <w:lastRenderedPageBreak/>
        <w:t xml:space="preserve">Table </w:t>
      </w:r>
      <w:r w:rsidRPr="00FA4DAD">
        <w:rPr>
          <w:b/>
        </w:rPr>
        <w:fldChar w:fldCharType="begin"/>
      </w:r>
      <w:r w:rsidRPr="00FA4DAD">
        <w:rPr>
          <w:b/>
        </w:rPr>
        <w:instrText xml:space="preserve"> SEQ Table \* ARABIC </w:instrText>
      </w:r>
      <w:r w:rsidRPr="00FA4DAD">
        <w:rPr>
          <w:b/>
        </w:rPr>
        <w:fldChar w:fldCharType="separate"/>
      </w:r>
      <w:r w:rsidR="00261069">
        <w:rPr>
          <w:b/>
          <w:noProof/>
        </w:rPr>
        <w:t>6</w:t>
      </w:r>
      <w:r w:rsidRPr="00FA4DAD">
        <w:rPr>
          <w:b/>
        </w:rPr>
        <w:fldChar w:fldCharType="end"/>
      </w:r>
      <w:bookmarkEnd w:id="7"/>
      <w:r w:rsidRPr="00FA4DAD">
        <w:rPr>
          <w:b/>
        </w:rPr>
        <w:t xml:space="preserve">: </w:t>
      </w:r>
      <w:r w:rsidR="00CD3920" w:rsidRPr="00FA4DAD">
        <w:rPr>
          <w:b/>
        </w:rPr>
        <w:t>Percentage</w:t>
      </w:r>
      <w:r w:rsidR="00CD3920" w:rsidRPr="00E154D6">
        <w:rPr>
          <w:b/>
        </w:rPr>
        <w:t xml:space="preserve"> (%) of information </w:t>
      </w:r>
      <w:r w:rsidR="00CD3920" w:rsidRPr="00CC1384">
        <w:rPr>
          <w:b/>
        </w:rPr>
        <w:t>source use by different intensity public transport users</w:t>
      </w:r>
      <w:r w:rsidR="00D37EBE" w:rsidRPr="00CC1384">
        <w:rPr>
          <w:b/>
        </w:rPr>
        <w:t xml:space="preserve"> and different stages of </w:t>
      </w:r>
      <w:r w:rsidR="00AF3ACB" w:rsidRPr="00CC1384">
        <w:rPr>
          <w:b/>
        </w:rPr>
        <w:t xml:space="preserve">an unfamiliar (low users), recent (infrequent), or regular (frequent) </w:t>
      </w:r>
      <w:r w:rsidR="008E0798" w:rsidRPr="00CC1384">
        <w:rPr>
          <w:b/>
        </w:rPr>
        <w:t>public transport trip</w:t>
      </w:r>
    </w:p>
    <w:tbl>
      <w:tblPr>
        <w:tblStyle w:val="ListTable3"/>
        <w:tblW w:w="9352" w:type="dxa"/>
        <w:jc w:val="center"/>
        <w:tblLayout w:type="fixed"/>
        <w:tblLook w:val="04A0" w:firstRow="1" w:lastRow="0" w:firstColumn="1" w:lastColumn="0" w:noHBand="0" w:noVBand="1"/>
      </w:tblPr>
      <w:tblGrid>
        <w:gridCol w:w="2689"/>
        <w:gridCol w:w="555"/>
        <w:gridCol w:w="555"/>
        <w:gridCol w:w="555"/>
        <w:gridCol w:w="556"/>
        <w:gridCol w:w="555"/>
        <w:gridCol w:w="555"/>
        <w:gridCol w:w="555"/>
        <w:gridCol w:w="556"/>
        <w:gridCol w:w="555"/>
        <w:gridCol w:w="555"/>
        <w:gridCol w:w="555"/>
        <w:gridCol w:w="556"/>
      </w:tblGrid>
      <w:tr w:rsidR="00CD3920" w:rsidRPr="00503860" w14:paraId="36B6873E" w14:textId="77777777" w:rsidTr="0084269D">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689" w:type="dxa"/>
            <w:tcBorders>
              <w:right w:val="single" w:sz="4" w:space="0" w:color="auto"/>
            </w:tcBorders>
          </w:tcPr>
          <w:p w14:paraId="4E3136D2" w14:textId="77777777" w:rsidR="00CD3920" w:rsidRPr="00503860" w:rsidRDefault="00CD3920" w:rsidP="002752AD">
            <w:pPr>
              <w:spacing w:after="120"/>
              <w:rPr>
                <w:rFonts w:cs="Arial"/>
              </w:rPr>
            </w:pPr>
          </w:p>
        </w:tc>
        <w:tc>
          <w:tcPr>
            <w:tcW w:w="1665" w:type="dxa"/>
            <w:gridSpan w:val="3"/>
            <w:tcBorders>
              <w:left w:val="single" w:sz="4" w:space="0" w:color="auto"/>
              <w:right w:val="single" w:sz="4" w:space="0" w:color="auto"/>
            </w:tcBorders>
            <w:vAlign w:val="center"/>
          </w:tcPr>
          <w:p w14:paraId="5110F94E" w14:textId="5CA31B84" w:rsidR="00CD3920" w:rsidRPr="00503860" w:rsidRDefault="00CD3920" w:rsidP="009C3474">
            <w:pPr>
              <w:spacing w:after="120"/>
              <w:jc w:val="center"/>
              <w:cnfStyle w:val="100000000000" w:firstRow="1" w:lastRow="0" w:firstColumn="0" w:lastColumn="0" w:oddVBand="0" w:evenVBand="0" w:oddHBand="0" w:evenHBand="0" w:firstRowFirstColumn="0" w:firstRowLastColumn="0" w:lastRowFirstColumn="0" w:lastRowLastColumn="0"/>
              <w:rPr>
                <w:rFonts w:cs="Arial"/>
              </w:rPr>
            </w:pPr>
            <w:r w:rsidRPr="00503860">
              <w:rPr>
                <w:rFonts w:cs="Arial"/>
              </w:rPr>
              <w:t xml:space="preserve">Planning </w:t>
            </w:r>
            <w:r w:rsidR="009C3474">
              <w:rPr>
                <w:rFonts w:cs="Arial"/>
              </w:rPr>
              <w:t>t</w:t>
            </w:r>
            <w:r w:rsidRPr="00503860">
              <w:rPr>
                <w:rFonts w:cs="Arial"/>
              </w:rPr>
              <w:t>rip</w:t>
            </w:r>
            <w:r w:rsidR="00EC7C88" w:rsidRPr="00503860">
              <w:rPr>
                <w:rFonts w:cs="Arial"/>
              </w:rPr>
              <w:br/>
            </w:r>
            <w:r w:rsidRPr="00503860">
              <w:rPr>
                <w:rFonts w:cs="Arial"/>
              </w:rPr>
              <w:t>% use</w:t>
            </w:r>
          </w:p>
        </w:tc>
        <w:tc>
          <w:tcPr>
            <w:tcW w:w="1666" w:type="dxa"/>
            <w:gridSpan w:val="3"/>
            <w:tcBorders>
              <w:left w:val="single" w:sz="4" w:space="0" w:color="auto"/>
            </w:tcBorders>
            <w:vAlign w:val="center"/>
          </w:tcPr>
          <w:p w14:paraId="133913C9" w14:textId="0EB05F6F" w:rsidR="00CD3920" w:rsidRPr="00503860" w:rsidRDefault="00CD3920" w:rsidP="00EC7C88">
            <w:pPr>
              <w:spacing w:after="120"/>
              <w:jc w:val="center"/>
              <w:cnfStyle w:val="100000000000" w:firstRow="1" w:lastRow="0" w:firstColumn="0" w:lastColumn="0" w:oddVBand="0" w:evenVBand="0" w:oddHBand="0" w:evenHBand="0" w:firstRowFirstColumn="0" w:firstRowLastColumn="0" w:lastRowFirstColumn="0" w:lastRowLastColumn="0"/>
              <w:rPr>
                <w:rFonts w:cs="Arial"/>
              </w:rPr>
            </w:pPr>
            <w:r w:rsidRPr="00503860">
              <w:rPr>
                <w:rFonts w:cs="Arial"/>
              </w:rPr>
              <w:t>Waiting at stop or station</w:t>
            </w:r>
            <w:r w:rsidR="00EC7C88" w:rsidRPr="00503860">
              <w:rPr>
                <w:rFonts w:cs="Arial"/>
              </w:rPr>
              <w:br/>
            </w:r>
            <w:r w:rsidRPr="00503860">
              <w:rPr>
                <w:rFonts w:cs="Arial"/>
              </w:rPr>
              <w:t>% use</w:t>
            </w:r>
          </w:p>
        </w:tc>
        <w:tc>
          <w:tcPr>
            <w:tcW w:w="1666" w:type="dxa"/>
            <w:gridSpan w:val="3"/>
            <w:vAlign w:val="center"/>
          </w:tcPr>
          <w:p w14:paraId="0FB8AF75" w14:textId="1ACE0334" w:rsidR="00CD3920" w:rsidRPr="00503860" w:rsidRDefault="009C3474" w:rsidP="00EC7C88">
            <w:pPr>
              <w:spacing w:after="120"/>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During t</w:t>
            </w:r>
            <w:r w:rsidR="00CD3920" w:rsidRPr="00503860">
              <w:rPr>
                <w:rFonts w:cs="Arial"/>
              </w:rPr>
              <w:t>rip</w:t>
            </w:r>
            <w:r w:rsidR="00EC7C88" w:rsidRPr="00503860">
              <w:rPr>
                <w:rFonts w:cs="Arial"/>
              </w:rPr>
              <w:br/>
            </w:r>
            <w:r w:rsidR="00CD3920" w:rsidRPr="00503860">
              <w:rPr>
                <w:rFonts w:cs="Arial"/>
              </w:rPr>
              <w:t>% use</w:t>
            </w:r>
          </w:p>
        </w:tc>
        <w:tc>
          <w:tcPr>
            <w:tcW w:w="1666" w:type="dxa"/>
            <w:gridSpan w:val="3"/>
            <w:vAlign w:val="center"/>
          </w:tcPr>
          <w:p w14:paraId="3B2FE024" w14:textId="601DA774" w:rsidR="00CD3920" w:rsidRPr="00503860" w:rsidRDefault="009C3474" w:rsidP="00EC7C88">
            <w:pPr>
              <w:spacing w:after="120"/>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Egress from  t</w:t>
            </w:r>
            <w:r w:rsidR="00CD3920" w:rsidRPr="00503860">
              <w:rPr>
                <w:rFonts w:cs="Arial"/>
              </w:rPr>
              <w:t>rip</w:t>
            </w:r>
            <w:r w:rsidR="00EC7C88" w:rsidRPr="00503860">
              <w:rPr>
                <w:rFonts w:cs="Arial"/>
              </w:rPr>
              <w:br/>
            </w:r>
            <w:r w:rsidR="00CD3920" w:rsidRPr="00503860">
              <w:rPr>
                <w:rFonts w:cs="Arial"/>
              </w:rPr>
              <w:t>% use</w:t>
            </w:r>
          </w:p>
        </w:tc>
      </w:tr>
      <w:tr w:rsidR="00D733A6" w:rsidRPr="00503860" w14:paraId="5A796E03" w14:textId="77777777" w:rsidTr="008426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Borders>
              <w:right w:val="single" w:sz="4" w:space="0" w:color="auto"/>
            </w:tcBorders>
          </w:tcPr>
          <w:p w14:paraId="136F17EA" w14:textId="77777777" w:rsidR="00CD3920" w:rsidRPr="00503860" w:rsidRDefault="00CD3920" w:rsidP="002752AD">
            <w:pPr>
              <w:spacing w:after="120"/>
              <w:rPr>
                <w:rFonts w:cs="Arial"/>
              </w:rPr>
            </w:pPr>
          </w:p>
        </w:tc>
        <w:tc>
          <w:tcPr>
            <w:tcW w:w="555" w:type="dxa"/>
            <w:tcBorders>
              <w:left w:val="single" w:sz="4" w:space="0" w:color="auto"/>
            </w:tcBorders>
          </w:tcPr>
          <w:p w14:paraId="27F51CF0"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L</w:t>
            </w:r>
          </w:p>
        </w:tc>
        <w:tc>
          <w:tcPr>
            <w:tcW w:w="555" w:type="dxa"/>
          </w:tcPr>
          <w:p w14:paraId="0163EE1F"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I</w:t>
            </w:r>
          </w:p>
        </w:tc>
        <w:tc>
          <w:tcPr>
            <w:tcW w:w="555" w:type="dxa"/>
            <w:tcBorders>
              <w:right w:val="single" w:sz="4" w:space="0" w:color="auto"/>
            </w:tcBorders>
          </w:tcPr>
          <w:p w14:paraId="71B2C0F3"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R</w:t>
            </w:r>
          </w:p>
        </w:tc>
        <w:tc>
          <w:tcPr>
            <w:tcW w:w="556" w:type="dxa"/>
            <w:tcBorders>
              <w:left w:val="single" w:sz="4" w:space="0" w:color="auto"/>
            </w:tcBorders>
          </w:tcPr>
          <w:p w14:paraId="71A11220"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L</w:t>
            </w:r>
          </w:p>
        </w:tc>
        <w:tc>
          <w:tcPr>
            <w:tcW w:w="555" w:type="dxa"/>
          </w:tcPr>
          <w:p w14:paraId="4B4157ED"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I</w:t>
            </w:r>
          </w:p>
        </w:tc>
        <w:tc>
          <w:tcPr>
            <w:tcW w:w="555" w:type="dxa"/>
            <w:tcBorders>
              <w:right w:val="single" w:sz="4" w:space="0" w:color="auto"/>
            </w:tcBorders>
          </w:tcPr>
          <w:p w14:paraId="24D6F425"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R</w:t>
            </w:r>
          </w:p>
        </w:tc>
        <w:tc>
          <w:tcPr>
            <w:tcW w:w="555" w:type="dxa"/>
            <w:tcBorders>
              <w:left w:val="single" w:sz="4" w:space="0" w:color="auto"/>
            </w:tcBorders>
          </w:tcPr>
          <w:p w14:paraId="6560E922"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L</w:t>
            </w:r>
          </w:p>
        </w:tc>
        <w:tc>
          <w:tcPr>
            <w:tcW w:w="556" w:type="dxa"/>
          </w:tcPr>
          <w:p w14:paraId="51DCB84F"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I</w:t>
            </w:r>
          </w:p>
        </w:tc>
        <w:tc>
          <w:tcPr>
            <w:tcW w:w="555" w:type="dxa"/>
            <w:tcBorders>
              <w:right w:val="single" w:sz="4" w:space="0" w:color="auto"/>
            </w:tcBorders>
          </w:tcPr>
          <w:p w14:paraId="1B978B50"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R</w:t>
            </w:r>
          </w:p>
        </w:tc>
        <w:tc>
          <w:tcPr>
            <w:tcW w:w="555" w:type="dxa"/>
            <w:tcBorders>
              <w:left w:val="single" w:sz="4" w:space="0" w:color="auto"/>
            </w:tcBorders>
          </w:tcPr>
          <w:p w14:paraId="1FC84306"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L</w:t>
            </w:r>
          </w:p>
        </w:tc>
        <w:tc>
          <w:tcPr>
            <w:tcW w:w="555" w:type="dxa"/>
          </w:tcPr>
          <w:p w14:paraId="60BFF12E"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I</w:t>
            </w:r>
          </w:p>
        </w:tc>
        <w:tc>
          <w:tcPr>
            <w:tcW w:w="556" w:type="dxa"/>
          </w:tcPr>
          <w:p w14:paraId="3E944DCC"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R</w:t>
            </w:r>
          </w:p>
        </w:tc>
      </w:tr>
      <w:tr w:rsidR="00D733A6" w:rsidRPr="00503860" w14:paraId="49F37215" w14:textId="77777777" w:rsidTr="0084269D">
        <w:trPr>
          <w:jc w:val="center"/>
        </w:trPr>
        <w:tc>
          <w:tcPr>
            <w:cnfStyle w:val="001000000000" w:firstRow="0" w:lastRow="0" w:firstColumn="1" w:lastColumn="0" w:oddVBand="0" w:evenVBand="0" w:oddHBand="0" w:evenHBand="0" w:firstRowFirstColumn="0" w:firstRowLastColumn="0" w:lastRowFirstColumn="0" w:lastRowLastColumn="0"/>
            <w:tcW w:w="2689" w:type="dxa"/>
            <w:tcBorders>
              <w:right w:val="single" w:sz="4" w:space="0" w:color="auto"/>
            </w:tcBorders>
          </w:tcPr>
          <w:p w14:paraId="7F7E604C" w14:textId="77777777" w:rsidR="00CD3920" w:rsidRPr="00503860" w:rsidRDefault="00CD3920" w:rsidP="00EC7C88">
            <w:pPr>
              <w:spacing w:after="120"/>
              <w:jc w:val="left"/>
              <w:rPr>
                <w:rFonts w:cs="Arial"/>
                <w:b w:val="0"/>
              </w:rPr>
            </w:pPr>
            <w:r w:rsidRPr="00503860">
              <w:rPr>
                <w:rFonts w:cs="Arial"/>
              </w:rPr>
              <w:t>An app (e.g. TripView, abil.io, TransitTimes, Arrivo)</w:t>
            </w:r>
          </w:p>
        </w:tc>
        <w:tc>
          <w:tcPr>
            <w:tcW w:w="555" w:type="dxa"/>
            <w:tcBorders>
              <w:left w:val="single" w:sz="4" w:space="0" w:color="auto"/>
            </w:tcBorders>
          </w:tcPr>
          <w:p w14:paraId="2E414370"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10</w:t>
            </w:r>
          </w:p>
        </w:tc>
        <w:tc>
          <w:tcPr>
            <w:tcW w:w="555" w:type="dxa"/>
          </w:tcPr>
          <w:p w14:paraId="18C4F509"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21</w:t>
            </w:r>
          </w:p>
        </w:tc>
        <w:tc>
          <w:tcPr>
            <w:tcW w:w="555" w:type="dxa"/>
            <w:tcBorders>
              <w:right w:val="single" w:sz="4" w:space="0" w:color="auto"/>
            </w:tcBorders>
          </w:tcPr>
          <w:p w14:paraId="56F90979"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28</w:t>
            </w:r>
          </w:p>
        </w:tc>
        <w:tc>
          <w:tcPr>
            <w:tcW w:w="556" w:type="dxa"/>
            <w:tcBorders>
              <w:left w:val="single" w:sz="4" w:space="0" w:color="auto"/>
            </w:tcBorders>
          </w:tcPr>
          <w:p w14:paraId="2AED516F"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8</w:t>
            </w:r>
          </w:p>
        </w:tc>
        <w:tc>
          <w:tcPr>
            <w:tcW w:w="555" w:type="dxa"/>
          </w:tcPr>
          <w:p w14:paraId="6D59C712"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17</w:t>
            </w:r>
          </w:p>
        </w:tc>
        <w:tc>
          <w:tcPr>
            <w:tcW w:w="555" w:type="dxa"/>
            <w:tcBorders>
              <w:right w:val="single" w:sz="4" w:space="0" w:color="auto"/>
            </w:tcBorders>
          </w:tcPr>
          <w:p w14:paraId="2836DCC6"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31</w:t>
            </w:r>
          </w:p>
        </w:tc>
        <w:tc>
          <w:tcPr>
            <w:tcW w:w="555" w:type="dxa"/>
            <w:tcBorders>
              <w:left w:val="single" w:sz="4" w:space="0" w:color="auto"/>
            </w:tcBorders>
          </w:tcPr>
          <w:p w14:paraId="5BC06CAC"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10</w:t>
            </w:r>
          </w:p>
        </w:tc>
        <w:tc>
          <w:tcPr>
            <w:tcW w:w="556" w:type="dxa"/>
          </w:tcPr>
          <w:p w14:paraId="0015ED09"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19</w:t>
            </w:r>
          </w:p>
        </w:tc>
        <w:tc>
          <w:tcPr>
            <w:tcW w:w="555" w:type="dxa"/>
            <w:tcBorders>
              <w:right w:val="single" w:sz="4" w:space="0" w:color="auto"/>
            </w:tcBorders>
          </w:tcPr>
          <w:p w14:paraId="643330FC"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32</w:t>
            </w:r>
          </w:p>
        </w:tc>
        <w:tc>
          <w:tcPr>
            <w:tcW w:w="555" w:type="dxa"/>
            <w:tcBorders>
              <w:left w:val="single" w:sz="4" w:space="0" w:color="auto"/>
            </w:tcBorders>
          </w:tcPr>
          <w:p w14:paraId="1AEB0EAA"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8</w:t>
            </w:r>
          </w:p>
        </w:tc>
        <w:tc>
          <w:tcPr>
            <w:tcW w:w="555" w:type="dxa"/>
          </w:tcPr>
          <w:p w14:paraId="469E4C13"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19</w:t>
            </w:r>
          </w:p>
        </w:tc>
        <w:tc>
          <w:tcPr>
            <w:tcW w:w="556" w:type="dxa"/>
          </w:tcPr>
          <w:p w14:paraId="41D95735"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28</w:t>
            </w:r>
          </w:p>
        </w:tc>
      </w:tr>
      <w:tr w:rsidR="00D733A6" w:rsidRPr="00503860" w14:paraId="190E81D2" w14:textId="77777777" w:rsidTr="008426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Borders>
              <w:right w:val="single" w:sz="4" w:space="0" w:color="auto"/>
            </w:tcBorders>
          </w:tcPr>
          <w:p w14:paraId="1B6C63B3" w14:textId="77777777" w:rsidR="00CD3920" w:rsidRPr="00503860" w:rsidRDefault="00CD3920" w:rsidP="00EC7C88">
            <w:pPr>
              <w:spacing w:after="120"/>
              <w:jc w:val="left"/>
              <w:rPr>
                <w:rFonts w:cs="Arial"/>
                <w:b w:val="0"/>
              </w:rPr>
            </w:pPr>
            <w:r w:rsidRPr="00503860">
              <w:rPr>
                <w:rFonts w:cs="Arial"/>
              </w:rPr>
              <w:t>Twitter or Facebook</w:t>
            </w:r>
          </w:p>
        </w:tc>
        <w:tc>
          <w:tcPr>
            <w:tcW w:w="555" w:type="dxa"/>
            <w:tcBorders>
              <w:left w:val="single" w:sz="4" w:space="0" w:color="auto"/>
            </w:tcBorders>
          </w:tcPr>
          <w:p w14:paraId="28399C3A"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15</w:t>
            </w:r>
          </w:p>
        </w:tc>
        <w:tc>
          <w:tcPr>
            <w:tcW w:w="555" w:type="dxa"/>
          </w:tcPr>
          <w:p w14:paraId="452B1A83"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7</w:t>
            </w:r>
          </w:p>
        </w:tc>
        <w:tc>
          <w:tcPr>
            <w:tcW w:w="555" w:type="dxa"/>
            <w:tcBorders>
              <w:right w:val="single" w:sz="4" w:space="0" w:color="auto"/>
            </w:tcBorders>
          </w:tcPr>
          <w:p w14:paraId="21A4EB55"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12</w:t>
            </w:r>
          </w:p>
        </w:tc>
        <w:tc>
          <w:tcPr>
            <w:tcW w:w="556" w:type="dxa"/>
            <w:tcBorders>
              <w:left w:val="single" w:sz="4" w:space="0" w:color="auto"/>
            </w:tcBorders>
          </w:tcPr>
          <w:p w14:paraId="4EE4EA41"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6</w:t>
            </w:r>
          </w:p>
        </w:tc>
        <w:tc>
          <w:tcPr>
            <w:tcW w:w="555" w:type="dxa"/>
          </w:tcPr>
          <w:p w14:paraId="3EFB994E"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4</w:t>
            </w:r>
          </w:p>
        </w:tc>
        <w:tc>
          <w:tcPr>
            <w:tcW w:w="555" w:type="dxa"/>
            <w:tcBorders>
              <w:right w:val="single" w:sz="4" w:space="0" w:color="auto"/>
            </w:tcBorders>
          </w:tcPr>
          <w:p w14:paraId="55350912"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6</w:t>
            </w:r>
          </w:p>
        </w:tc>
        <w:tc>
          <w:tcPr>
            <w:tcW w:w="555" w:type="dxa"/>
            <w:tcBorders>
              <w:left w:val="single" w:sz="4" w:space="0" w:color="auto"/>
            </w:tcBorders>
          </w:tcPr>
          <w:p w14:paraId="6EA9D92B"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7</w:t>
            </w:r>
          </w:p>
        </w:tc>
        <w:tc>
          <w:tcPr>
            <w:tcW w:w="556" w:type="dxa"/>
          </w:tcPr>
          <w:p w14:paraId="04FD3A77"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2</w:t>
            </w:r>
          </w:p>
        </w:tc>
        <w:tc>
          <w:tcPr>
            <w:tcW w:w="555" w:type="dxa"/>
            <w:tcBorders>
              <w:right w:val="single" w:sz="4" w:space="0" w:color="auto"/>
            </w:tcBorders>
          </w:tcPr>
          <w:p w14:paraId="01B893D1"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11</w:t>
            </w:r>
          </w:p>
        </w:tc>
        <w:tc>
          <w:tcPr>
            <w:tcW w:w="555" w:type="dxa"/>
            <w:tcBorders>
              <w:left w:val="single" w:sz="4" w:space="0" w:color="auto"/>
            </w:tcBorders>
          </w:tcPr>
          <w:p w14:paraId="210B6F53"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10</w:t>
            </w:r>
          </w:p>
        </w:tc>
        <w:tc>
          <w:tcPr>
            <w:tcW w:w="555" w:type="dxa"/>
          </w:tcPr>
          <w:p w14:paraId="4EBA980C"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9</w:t>
            </w:r>
          </w:p>
        </w:tc>
        <w:tc>
          <w:tcPr>
            <w:tcW w:w="556" w:type="dxa"/>
          </w:tcPr>
          <w:p w14:paraId="6767ED7B"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12</w:t>
            </w:r>
          </w:p>
        </w:tc>
      </w:tr>
      <w:tr w:rsidR="00D733A6" w:rsidRPr="00503860" w14:paraId="6E067B6A" w14:textId="77777777" w:rsidTr="0084269D">
        <w:trPr>
          <w:jc w:val="center"/>
        </w:trPr>
        <w:tc>
          <w:tcPr>
            <w:cnfStyle w:val="001000000000" w:firstRow="0" w:lastRow="0" w:firstColumn="1" w:lastColumn="0" w:oddVBand="0" w:evenVBand="0" w:oddHBand="0" w:evenHBand="0" w:firstRowFirstColumn="0" w:firstRowLastColumn="0" w:lastRowFirstColumn="0" w:lastRowLastColumn="0"/>
            <w:tcW w:w="2689" w:type="dxa"/>
            <w:tcBorders>
              <w:right w:val="single" w:sz="4" w:space="0" w:color="auto"/>
            </w:tcBorders>
          </w:tcPr>
          <w:p w14:paraId="5C970B9C" w14:textId="77777777" w:rsidR="00CD3920" w:rsidRPr="00503860" w:rsidRDefault="00CD3920" w:rsidP="00EC7C88">
            <w:pPr>
              <w:spacing w:after="120"/>
              <w:jc w:val="left"/>
              <w:rPr>
                <w:rFonts w:cs="Arial"/>
                <w:b w:val="0"/>
              </w:rPr>
            </w:pPr>
            <w:r w:rsidRPr="00503860">
              <w:rPr>
                <w:rFonts w:cs="Arial"/>
              </w:rPr>
              <w:t>Google Maps Transit</w:t>
            </w:r>
          </w:p>
        </w:tc>
        <w:tc>
          <w:tcPr>
            <w:tcW w:w="555" w:type="dxa"/>
            <w:tcBorders>
              <w:left w:val="single" w:sz="4" w:space="0" w:color="auto"/>
            </w:tcBorders>
          </w:tcPr>
          <w:p w14:paraId="29A553F6"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10</w:t>
            </w:r>
          </w:p>
        </w:tc>
        <w:tc>
          <w:tcPr>
            <w:tcW w:w="555" w:type="dxa"/>
          </w:tcPr>
          <w:p w14:paraId="4692DA9C"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9</w:t>
            </w:r>
          </w:p>
        </w:tc>
        <w:tc>
          <w:tcPr>
            <w:tcW w:w="555" w:type="dxa"/>
            <w:tcBorders>
              <w:right w:val="single" w:sz="4" w:space="0" w:color="auto"/>
            </w:tcBorders>
          </w:tcPr>
          <w:p w14:paraId="0AD96F23"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6</w:t>
            </w:r>
          </w:p>
        </w:tc>
        <w:tc>
          <w:tcPr>
            <w:tcW w:w="556" w:type="dxa"/>
            <w:tcBorders>
              <w:left w:val="single" w:sz="4" w:space="0" w:color="auto"/>
            </w:tcBorders>
          </w:tcPr>
          <w:p w14:paraId="52894ABC"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7</w:t>
            </w:r>
          </w:p>
        </w:tc>
        <w:tc>
          <w:tcPr>
            <w:tcW w:w="555" w:type="dxa"/>
          </w:tcPr>
          <w:p w14:paraId="7804F0E6"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7</w:t>
            </w:r>
          </w:p>
        </w:tc>
        <w:tc>
          <w:tcPr>
            <w:tcW w:w="555" w:type="dxa"/>
            <w:tcBorders>
              <w:right w:val="single" w:sz="4" w:space="0" w:color="auto"/>
            </w:tcBorders>
          </w:tcPr>
          <w:p w14:paraId="709AA941"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4</w:t>
            </w:r>
          </w:p>
        </w:tc>
        <w:tc>
          <w:tcPr>
            <w:tcW w:w="555" w:type="dxa"/>
            <w:tcBorders>
              <w:left w:val="single" w:sz="4" w:space="0" w:color="auto"/>
            </w:tcBorders>
          </w:tcPr>
          <w:p w14:paraId="785C0CA2"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8</w:t>
            </w:r>
          </w:p>
        </w:tc>
        <w:tc>
          <w:tcPr>
            <w:tcW w:w="556" w:type="dxa"/>
          </w:tcPr>
          <w:p w14:paraId="7E5DA3F3"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7</w:t>
            </w:r>
          </w:p>
        </w:tc>
        <w:tc>
          <w:tcPr>
            <w:tcW w:w="555" w:type="dxa"/>
            <w:tcBorders>
              <w:right w:val="single" w:sz="4" w:space="0" w:color="auto"/>
            </w:tcBorders>
          </w:tcPr>
          <w:p w14:paraId="6967A047"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8</w:t>
            </w:r>
          </w:p>
        </w:tc>
        <w:tc>
          <w:tcPr>
            <w:tcW w:w="555" w:type="dxa"/>
            <w:tcBorders>
              <w:left w:val="single" w:sz="4" w:space="0" w:color="auto"/>
            </w:tcBorders>
          </w:tcPr>
          <w:p w14:paraId="477CBF80"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12</w:t>
            </w:r>
          </w:p>
        </w:tc>
        <w:tc>
          <w:tcPr>
            <w:tcW w:w="555" w:type="dxa"/>
          </w:tcPr>
          <w:p w14:paraId="17CB6712"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8</w:t>
            </w:r>
          </w:p>
        </w:tc>
        <w:tc>
          <w:tcPr>
            <w:tcW w:w="556" w:type="dxa"/>
          </w:tcPr>
          <w:p w14:paraId="713DE1A5"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6</w:t>
            </w:r>
          </w:p>
        </w:tc>
      </w:tr>
      <w:tr w:rsidR="00D733A6" w:rsidRPr="00503860" w14:paraId="035BE2C6" w14:textId="77777777" w:rsidTr="008426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Borders>
              <w:right w:val="single" w:sz="4" w:space="0" w:color="auto"/>
            </w:tcBorders>
          </w:tcPr>
          <w:p w14:paraId="09B970BF" w14:textId="77777777" w:rsidR="00CD3920" w:rsidRPr="00503860" w:rsidRDefault="00CD3920" w:rsidP="00EC7C88">
            <w:pPr>
              <w:spacing w:after="120"/>
              <w:jc w:val="left"/>
              <w:rPr>
                <w:rFonts w:cs="Arial"/>
                <w:b w:val="0"/>
              </w:rPr>
            </w:pPr>
            <w:r w:rsidRPr="00503860">
              <w:rPr>
                <w:rFonts w:cs="Arial"/>
              </w:rPr>
              <w:t>Printed timetable leaflet</w:t>
            </w:r>
          </w:p>
        </w:tc>
        <w:tc>
          <w:tcPr>
            <w:tcW w:w="555" w:type="dxa"/>
            <w:tcBorders>
              <w:left w:val="single" w:sz="4" w:space="0" w:color="auto"/>
            </w:tcBorders>
          </w:tcPr>
          <w:p w14:paraId="2A26FDC5"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4</w:t>
            </w:r>
          </w:p>
        </w:tc>
        <w:tc>
          <w:tcPr>
            <w:tcW w:w="555" w:type="dxa"/>
          </w:tcPr>
          <w:p w14:paraId="34E232C1"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8</w:t>
            </w:r>
          </w:p>
        </w:tc>
        <w:tc>
          <w:tcPr>
            <w:tcW w:w="555" w:type="dxa"/>
            <w:tcBorders>
              <w:right w:val="single" w:sz="4" w:space="0" w:color="auto"/>
            </w:tcBorders>
          </w:tcPr>
          <w:p w14:paraId="64C1D4D4"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6</w:t>
            </w:r>
          </w:p>
        </w:tc>
        <w:tc>
          <w:tcPr>
            <w:tcW w:w="556" w:type="dxa"/>
            <w:tcBorders>
              <w:left w:val="single" w:sz="4" w:space="0" w:color="auto"/>
            </w:tcBorders>
          </w:tcPr>
          <w:p w14:paraId="7B0EA420"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39</w:t>
            </w:r>
          </w:p>
        </w:tc>
        <w:tc>
          <w:tcPr>
            <w:tcW w:w="555" w:type="dxa"/>
          </w:tcPr>
          <w:p w14:paraId="7BBB5B07"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45</w:t>
            </w:r>
          </w:p>
        </w:tc>
        <w:tc>
          <w:tcPr>
            <w:tcW w:w="555" w:type="dxa"/>
            <w:tcBorders>
              <w:right w:val="single" w:sz="4" w:space="0" w:color="auto"/>
            </w:tcBorders>
          </w:tcPr>
          <w:p w14:paraId="5DA0220A"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34</w:t>
            </w:r>
          </w:p>
        </w:tc>
        <w:tc>
          <w:tcPr>
            <w:tcW w:w="555" w:type="dxa"/>
            <w:tcBorders>
              <w:left w:val="single" w:sz="4" w:space="0" w:color="auto"/>
            </w:tcBorders>
          </w:tcPr>
          <w:p w14:paraId="6346B545"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12</w:t>
            </w:r>
          </w:p>
        </w:tc>
        <w:tc>
          <w:tcPr>
            <w:tcW w:w="556" w:type="dxa"/>
          </w:tcPr>
          <w:p w14:paraId="2AA4F787"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7</w:t>
            </w:r>
          </w:p>
        </w:tc>
        <w:tc>
          <w:tcPr>
            <w:tcW w:w="555" w:type="dxa"/>
            <w:tcBorders>
              <w:right w:val="single" w:sz="4" w:space="0" w:color="auto"/>
            </w:tcBorders>
          </w:tcPr>
          <w:p w14:paraId="15B8B942"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9</w:t>
            </w:r>
          </w:p>
        </w:tc>
        <w:tc>
          <w:tcPr>
            <w:tcW w:w="555" w:type="dxa"/>
            <w:tcBorders>
              <w:left w:val="single" w:sz="4" w:space="0" w:color="auto"/>
            </w:tcBorders>
          </w:tcPr>
          <w:p w14:paraId="6AA7C9D4"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7</w:t>
            </w:r>
          </w:p>
        </w:tc>
        <w:tc>
          <w:tcPr>
            <w:tcW w:w="555" w:type="dxa"/>
          </w:tcPr>
          <w:p w14:paraId="41F6B457"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9</w:t>
            </w:r>
          </w:p>
        </w:tc>
        <w:tc>
          <w:tcPr>
            <w:tcW w:w="556" w:type="dxa"/>
          </w:tcPr>
          <w:p w14:paraId="30713DC8"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7</w:t>
            </w:r>
          </w:p>
        </w:tc>
      </w:tr>
      <w:tr w:rsidR="00671349" w:rsidRPr="00503860" w14:paraId="09D0A31F" w14:textId="77777777" w:rsidTr="00BF7C67">
        <w:trPr>
          <w:jc w:val="center"/>
        </w:trPr>
        <w:tc>
          <w:tcPr>
            <w:cnfStyle w:val="001000000000" w:firstRow="0" w:lastRow="0" w:firstColumn="1" w:lastColumn="0" w:oddVBand="0" w:evenVBand="0" w:oddHBand="0" w:evenHBand="0" w:firstRowFirstColumn="0" w:firstRowLastColumn="0" w:lastRowFirstColumn="0" w:lastRowLastColumn="0"/>
            <w:tcW w:w="2689" w:type="dxa"/>
            <w:tcBorders>
              <w:right w:val="single" w:sz="4" w:space="0" w:color="auto"/>
            </w:tcBorders>
          </w:tcPr>
          <w:p w14:paraId="7717737C" w14:textId="77777777" w:rsidR="00671349" w:rsidRPr="00503860" w:rsidRDefault="00671349" w:rsidP="00EC7C88">
            <w:pPr>
              <w:spacing w:after="120"/>
              <w:jc w:val="left"/>
              <w:rPr>
                <w:rFonts w:cs="Arial"/>
                <w:b w:val="0"/>
              </w:rPr>
            </w:pPr>
            <w:r w:rsidRPr="00503860">
              <w:rPr>
                <w:rFonts w:cs="Arial"/>
              </w:rPr>
              <w:t>Printed timetable at a bus stop, train station, tram stop or ferry wharf</w:t>
            </w:r>
          </w:p>
        </w:tc>
        <w:tc>
          <w:tcPr>
            <w:tcW w:w="555" w:type="dxa"/>
            <w:tcBorders>
              <w:left w:val="single" w:sz="4" w:space="0" w:color="auto"/>
            </w:tcBorders>
          </w:tcPr>
          <w:p w14:paraId="59B646AB" w14:textId="77777777" w:rsidR="00671349" w:rsidRPr="00503860" w:rsidRDefault="00671349"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2</w:t>
            </w:r>
          </w:p>
        </w:tc>
        <w:tc>
          <w:tcPr>
            <w:tcW w:w="555" w:type="dxa"/>
          </w:tcPr>
          <w:p w14:paraId="40C1FA3E" w14:textId="77777777" w:rsidR="00671349" w:rsidRPr="00503860" w:rsidRDefault="00671349"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1</w:t>
            </w:r>
          </w:p>
        </w:tc>
        <w:tc>
          <w:tcPr>
            <w:tcW w:w="555" w:type="dxa"/>
            <w:tcBorders>
              <w:right w:val="single" w:sz="4" w:space="0" w:color="auto"/>
            </w:tcBorders>
          </w:tcPr>
          <w:p w14:paraId="6CA9FA7B" w14:textId="77777777" w:rsidR="00671349" w:rsidRPr="00503860" w:rsidRDefault="00671349"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3</w:t>
            </w:r>
          </w:p>
        </w:tc>
        <w:tc>
          <w:tcPr>
            <w:tcW w:w="556" w:type="dxa"/>
            <w:tcBorders>
              <w:left w:val="single" w:sz="4" w:space="0" w:color="auto"/>
            </w:tcBorders>
          </w:tcPr>
          <w:p w14:paraId="4FFB3858" w14:textId="77777777" w:rsidR="00671349" w:rsidRPr="00503860" w:rsidRDefault="00671349"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5</w:t>
            </w:r>
          </w:p>
        </w:tc>
        <w:tc>
          <w:tcPr>
            <w:tcW w:w="555" w:type="dxa"/>
          </w:tcPr>
          <w:p w14:paraId="73AD64F4" w14:textId="77777777" w:rsidR="00671349" w:rsidRPr="00503860" w:rsidRDefault="00671349"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3</w:t>
            </w:r>
          </w:p>
        </w:tc>
        <w:tc>
          <w:tcPr>
            <w:tcW w:w="555" w:type="dxa"/>
            <w:tcBorders>
              <w:right w:val="single" w:sz="4" w:space="0" w:color="auto"/>
            </w:tcBorders>
          </w:tcPr>
          <w:p w14:paraId="5E06CE70" w14:textId="77777777" w:rsidR="00671349" w:rsidRPr="00503860" w:rsidRDefault="00671349"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2</w:t>
            </w:r>
          </w:p>
        </w:tc>
        <w:tc>
          <w:tcPr>
            <w:tcW w:w="555" w:type="dxa"/>
            <w:tcBorders>
              <w:left w:val="single" w:sz="4" w:space="0" w:color="auto"/>
            </w:tcBorders>
          </w:tcPr>
          <w:p w14:paraId="462A8ACF" w14:textId="77777777" w:rsidR="00671349" w:rsidRPr="00503860" w:rsidRDefault="00671349"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7</w:t>
            </w:r>
          </w:p>
        </w:tc>
        <w:tc>
          <w:tcPr>
            <w:tcW w:w="556" w:type="dxa"/>
          </w:tcPr>
          <w:p w14:paraId="691C0528" w14:textId="77777777" w:rsidR="00671349" w:rsidRPr="00503860" w:rsidRDefault="00671349"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9</w:t>
            </w:r>
          </w:p>
        </w:tc>
        <w:tc>
          <w:tcPr>
            <w:tcW w:w="555" w:type="dxa"/>
            <w:tcBorders>
              <w:right w:val="single" w:sz="4" w:space="0" w:color="auto"/>
            </w:tcBorders>
          </w:tcPr>
          <w:p w14:paraId="72FEC730" w14:textId="77777777" w:rsidR="00671349" w:rsidRPr="00503860" w:rsidRDefault="00671349"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3</w:t>
            </w:r>
          </w:p>
        </w:tc>
        <w:tc>
          <w:tcPr>
            <w:tcW w:w="1666" w:type="dxa"/>
            <w:gridSpan w:val="3"/>
            <w:tcBorders>
              <w:left w:val="single" w:sz="4" w:space="0" w:color="auto"/>
            </w:tcBorders>
          </w:tcPr>
          <w:p w14:paraId="376A7328" w14:textId="5DCEB0CA" w:rsidR="00671349" w:rsidRPr="00503860" w:rsidRDefault="00671349"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Not applicable</w:t>
            </w:r>
          </w:p>
        </w:tc>
      </w:tr>
      <w:tr w:rsidR="00D733A6" w:rsidRPr="00503860" w14:paraId="3CB86B9A" w14:textId="77777777" w:rsidTr="008426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Borders>
              <w:right w:val="single" w:sz="4" w:space="0" w:color="auto"/>
            </w:tcBorders>
          </w:tcPr>
          <w:p w14:paraId="240E8AB8" w14:textId="77777777" w:rsidR="00CD3920" w:rsidRPr="00503860" w:rsidRDefault="00CD3920" w:rsidP="00EC7C88">
            <w:pPr>
              <w:spacing w:after="120"/>
              <w:jc w:val="left"/>
              <w:rPr>
                <w:rFonts w:cs="Arial"/>
                <w:b w:val="0"/>
              </w:rPr>
            </w:pPr>
            <w:r w:rsidRPr="00503860">
              <w:rPr>
                <w:rFonts w:cs="Arial"/>
              </w:rPr>
              <w:t>Map of the transport network</w:t>
            </w:r>
          </w:p>
        </w:tc>
        <w:tc>
          <w:tcPr>
            <w:tcW w:w="555" w:type="dxa"/>
            <w:tcBorders>
              <w:left w:val="single" w:sz="4" w:space="0" w:color="auto"/>
            </w:tcBorders>
          </w:tcPr>
          <w:p w14:paraId="5CEC7FFF"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5</w:t>
            </w:r>
          </w:p>
        </w:tc>
        <w:tc>
          <w:tcPr>
            <w:tcW w:w="555" w:type="dxa"/>
          </w:tcPr>
          <w:p w14:paraId="77F73A97"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1</w:t>
            </w:r>
          </w:p>
        </w:tc>
        <w:tc>
          <w:tcPr>
            <w:tcW w:w="555" w:type="dxa"/>
            <w:tcBorders>
              <w:right w:val="single" w:sz="4" w:space="0" w:color="auto"/>
            </w:tcBorders>
          </w:tcPr>
          <w:p w14:paraId="628FB4B4"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2</w:t>
            </w:r>
          </w:p>
        </w:tc>
        <w:tc>
          <w:tcPr>
            <w:tcW w:w="556" w:type="dxa"/>
            <w:tcBorders>
              <w:left w:val="single" w:sz="4" w:space="0" w:color="auto"/>
            </w:tcBorders>
          </w:tcPr>
          <w:p w14:paraId="3E14555A"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3</w:t>
            </w:r>
          </w:p>
        </w:tc>
        <w:tc>
          <w:tcPr>
            <w:tcW w:w="555" w:type="dxa"/>
          </w:tcPr>
          <w:p w14:paraId="2D1B301E"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1</w:t>
            </w:r>
          </w:p>
        </w:tc>
        <w:tc>
          <w:tcPr>
            <w:tcW w:w="555" w:type="dxa"/>
            <w:tcBorders>
              <w:right w:val="single" w:sz="4" w:space="0" w:color="auto"/>
            </w:tcBorders>
          </w:tcPr>
          <w:p w14:paraId="0711C140"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2</w:t>
            </w:r>
          </w:p>
        </w:tc>
        <w:tc>
          <w:tcPr>
            <w:tcW w:w="555" w:type="dxa"/>
            <w:tcBorders>
              <w:left w:val="single" w:sz="4" w:space="0" w:color="auto"/>
            </w:tcBorders>
          </w:tcPr>
          <w:p w14:paraId="4F2F5944"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2</w:t>
            </w:r>
          </w:p>
        </w:tc>
        <w:tc>
          <w:tcPr>
            <w:tcW w:w="556" w:type="dxa"/>
          </w:tcPr>
          <w:p w14:paraId="66805533"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1</w:t>
            </w:r>
          </w:p>
        </w:tc>
        <w:tc>
          <w:tcPr>
            <w:tcW w:w="555" w:type="dxa"/>
            <w:tcBorders>
              <w:right w:val="single" w:sz="4" w:space="0" w:color="auto"/>
            </w:tcBorders>
          </w:tcPr>
          <w:p w14:paraId="64517B03"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4</w:t>
            </w:r>
          </w:p>
        </w:tc>
        <w:tc>
          <w:tcPr>
            <w:tcW w:w="555" w:type="dxa"/>
            <w:tcBorders>
              <w:left w:val="single" w:sz="4" w:space="0" w:color="auto"/>
            </w:tcBorders>
          </w:tcPr>
          <w:p w14:paraId="24E91B1A"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5</w:t>
            </w:r>
          </w:p>
        </w:tc>
        <w:tc>
          <w:tcPr>
            <w:tcW w:w="555" w:type="dxa"/>
          </w:tcPr>
          <w:p w14:paraId="1DC17556"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5</w:t>
            </w:r>
          </w:p>
        </w:tc>
        <w:tc>
          <w:tcPr>
            <w:tcW w:w="556" w:type="dxa"/>
          </w:tcPr>
          <w:p w14:paraId="21BF2342"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8</w:t>
            </w:r>
          </w:p>
        </w:tc>
      </w:tr>
      <w:tr w:rsidR="00D733A6" w:rsidRPr="00503860" w14:paraId="63D6EC12" w14:textId="77777777" w:rsidTr="0084269D">
        <w:trPr>
          <w:jc w:val="center"/>
        </w:trPr>
        <w:tc>
          <w:tcPr>
            <w:cnfStyle w:val="001000000000" w:firstRow="0" w:lastRow="0" w:firstColumn="1" w:lastColumn="0" w:oddVBand="0" w:evenVBand="0" w:oddHBand="0" w:evenHBand="0" w:firstRowFirstColumn="0" w:firstRowLastColumn="0" w:lastRowFirstColumn="0" w:lastRowLastColumn="0"/>
            <w:tcW w:w="2689" w:type="dxa"/>
            <w:tcBorders>
              <w:right w:val="single" w:sz="4" w:space="0" w:color="auto"/>
            </w:tcBorders>
          </w:tcPr>
          <w:p w14:paraId="0A04B782" w14:textId="3E117892" w:rsidR="00CD3920" w:rsidRPr="00503860" w:rsidRDefault="00CD3920" w:rsidP="00EC7C88">
            <w:pPr>
              <w:spacing w:after="120"/>
              <w:jc w:val="left"/>
              <w:rPr>
                <w:rFonts w:cs="Arial"/>
                <w:b w:val="0"/>
              </w:rPr>
            </w:pPr>
            <w:r w:rsidRPr="00503860">
              <w:rPr>
                <w:rFonts w:cs="Arial"/>
              </w:rPr>
              <w:t>Telephone information line (i.e. 131</w:t>
            </w:r>
            <w:r w:rsidR="00EC7C88" w:rsidRPr="00503860">
              <w:rPr>
                <w:rFonts w:cs="Arial"/>
              </w:rPr>
              <w:t>500)</w:t>
            </w:r>
          </w:p>
        </w:tc>
        <w:tc>
          <w:tcPr>
            <w:tcW w:w="555" w:type="dxa"/>
            <w:tcBorders>
              <w:left w:val="single" w:sz="4" w:space="0" w:color="auto"/>
            </w:tcBorders>
          </w:tcPr>
          <w:p w14:paraId="7200B16B"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16</w:t>
            </w:r>
          </w:p>
        </w:tc>
        <w:tc>
          <w:tcPr>
            <w:tcW w:w="555" w:type="dxa"/>
          </w:tcPr>
          <w:p w14:paraId="1FA342BF"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21</w:t>
            </w:r>
          </w:p>
        </w:tc>
        <w:tc>
          <w:tcPr>
            <w:tcW w:w="555" w:type="dxa"/>
            <w:tcBorders>
              <w:right w:val="single" w:sz="4" w:space="0" w:color="auto"/>
            </w:tcBorders>
          </w:tcPr>
          <w:p w14:paraId="55444A04"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14</w:t>
            </w:r>
          </w:p>
        </w:tc>
        <w:tc>
          <w:tcPr>
            <w:tcW w:w="556" w:type="dxa"/>
            <w:tcBorders>
              <w:left w:val="single" w:sz="4" w:space="0" w:color="auto"/>
            </w:tcBorders>
          </w:tcPr>
          <w:p w14:paraId="37D850DF"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4</w:t>
            </w:r>
          </w:p>
        </w:tc>
        <w:tc>
          <w:tcPr>
            <w:tcW w:w="555" w:type="dxa"/>
          </w:tcPr>
          <w:p w14:paraId="00A3578D"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4</w:t>
            </w:r>
          </w:p>
        </w:tc>
        <w:tc>
          <w:tcPr>
            <w:tcW w:w="555" w:type="dxa"/>
            <w:tcBorders>
              <w:right w:val="single" w:sz="4" w:space="0" w:color="auto"/>
            </w:tcBorders>
          </w:tcPr>
          <w:p w14:paraId="15627C37"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4</w:t>
            </w:r>
          </w:p>
        </w:tc>
        <w:tc>
          <w:tcPr>
            <w:tcW w:w="555" w:type="dxa"/>
            <w:tcBorders>
              <w:left w:val="single" w:sz="4" w:space="0" w:color="auto"/>
            </w:tcBorders>
          </w:tcPr>
          <w:p w14:paraId="7E440219"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7</w:t>
            </w:r>
          </w:p>
        </w:tc>
        <w:tc>
          <w:tcPr>
            <w:tcW w:w="556" w:type="dxa"/>
          </w:tcPr>
          <w:p w14:paraId="121186AA"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10</w:t>
            </w:r>
          </w:p>
        </w:tc>
        <w:tc>
          <w:tcPr>
            <w:tcW w:w="555" w:type="dxa"/>
            <w:tcBorders>
              <w:right w:val="single" w:sz="4" w:space="0" w:color="auto"/>
            </w:tcBorders>
          </w:tcPr>
          <w:p w14:paraId="4567D025"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4</w:t>
            </w:r>
          </w:p>
        </w:tc>
        <w:tc>
          <w:tcPr>
            <w:tcW w:w="555" w:type="dxa"/>
            <w:tcBorders>
              <w:left w:val="single" w:sz="4" w:space="0" w:color="auto"/>
            </w:tcBorders>
          </w:tcPr>
          <w:p w14:paraId="3AA8F19C"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9</w:t>
            </w:r>
          </w:p>
        </w:tc>
        <w:tc>
          <w:tcPr>
            <w:tcW w:w="555" w:type="dxa"/>
          </w:tcPr>
          <w:p w14:paraId="7E49C329"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5</w:t>
            </w:r>
          </w:p>
        </w:tc>
        <w:tc>
          <w:tcPr>
            <w:tcW w:w="556" w:type="dxa"/>
          </w:tcPr>
          <w:p w14:paraId="6ED105C3"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8</w:t>
            </w:r>
          </w:p>
        </w:tc>
      </w:tr>
      <w:tr w:rsidR="00D733A6" w:rsidRPr="00503860" w14:paraId="08E20B9B" w14:textId="77777777" w:rsidTr="008426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Borders>
              <w:right w:val="single" w:sz="4" w:space="0" w:color="auto"/>
            </w:tcBorders>
          </w:tcPr>
          <w:p w14:paraId="6347FA1D" w14:textId="512CA2AD" w:rsidR="00CD3920" w:rsidRPr="00503860" w:rsidRDefault="00CD3920" w:rsidP="0084269D">
            <w:pPr>
              <w:spacing w:after="120"/>
              <w:jc w:val="left"/>
              <w:rPr>
                <w:rFonts w:cs="Arial"/>
                <w:b w:val="0"/>
              </w:rPr>
            </w:pPr>
            <w:r w:rsidRPr="00503860">
              <w:rPr>
                <w:rFonts w:cs="Arial"/>
              </w:rPr>
              <w:t>Operator’s website (e.g.</w:t>
            </w:r>
            <w:r w:rsidR="0084269D">
              <w:rPr>
                <w:rFonts w:cs="Arial"/>
              </w:rPr>
              <w:t xml:space="preserve"> </w:t>
            </w:r>
            <w:r w:rsidRPr="00503860">
              <w:rPr>
                <w:rFonts w:cs="Arial"/>
              </w:rPr>
              <w:t>sydneybuses.info)</w:t>
            </w:r>
          </w:p>
        </w:tc>
        <w:tc>
          <w:tcPr>
            <w:tcW w:w="555" w:type="dxa"/>
            <w:tcBorders>
              <w:left w:val="single" w:sz="4" w:space="0" w:color="auto"/>
            </w:tcBorders>
          </w:tcPr>
          <w:p w14:paraId="5B531E99"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23</w:t>
            </w:r>
          </w:p>
        </w:tc>
        <w:tc>
          <w:tcPr>
            <w:tcW w:w="555" w:type="dxa"/>
          </w:tcPr>
          <w:p w14:paraId="1EC9BB49"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25</w:t>
            </w:r>
          </w:p>
        </w:tc>
        <w:tc>
          <w:tcPr>
            <w:tcW w:w="555" w:type="dxa"/>
            <w:tcBorders>
              <w:right w:val="single" w:sz="4" w:space="0" w:color="auto"/>
            </w:tcBorders>
          </w:tcPr>
          <w:p w14:paraId="3C22A1FB"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23</w:t>
            </w:r>
          </w:p>
        </w:tc>
        <w:tc>
          <w:tcPr>
            <w:tcW w:w="556" w:type="dxa"/>
            <w:tcBorders>
              <w:left w:val="single" w:sz="4" w:space="0" w:color="auto"/>
            </w:tcBorders>
          </w:tcPr>
          <w:p w14:paraId="17ACF872"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4</w:t>
            </w:r>
          </w:p>
        </w:tc>
        <w:tc>
          <w:tcPr>
            <w:tcW w:w="555" w:type="dxa"/>
          </w:tcPr>
          <w:p w14:paraId="61C3F438"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3</w:t>
            </w:r>
          </w:p>
        </w:tc>
        <w:tc>
          <w:tcPr>
            <w:tcW w:w="555" w:type="dxa"/>
            <w:tcBorders>
              <w:right w:val="single" w:sz="4" w:space="0" w:color="auto"/>
            </w:tcBorders>
          </w:tcPr>
          <w:p w14:paraId="357CFB23"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6</w:t>
            </w:r>
          </w:p>
        </w:tc>
        <w:tc>
          <w:tcPr>
            <w:tcW w:w="555" w:type="dxa"/>
            <w:tcBorders>
              <w:left w:val="single" w:sz="4" w:space="0" w:color="auto"/>
            </w:tcBorders>
          </w:tcPr>
          <w:p w14:paraId="16BB2BAF"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8</w:t>
            </w:r>
          </w:p>
        </w:tc>
        <w:tc>
          <w:tcPr>
            <w:tcW w:w="556" w:type="dxa"/>
          </w:tcPr>
          <w:p w14:paraId="2587945E"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5</w:t>
            </w:r>
          </w:p>
        </w:tc>
        <w:tc>
          <w:tcPr>
            <w:tcW w:w="555" w:type="dxa"/>
            <w:tcBorders>
              <w:right w:val="single" w:sz="4" w:space="0" w:color="auto"/>
            </w:tcBorders>
          </w:tcPr>
          <w:p w14:paraId="5D53B20A"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6</w:t>
            </w:r>
          </w:p>
        </w:tc>
        <w:tc>
          <w:tcPr>
            <w:tcW w:w="555" w:type="dxa"/>
            <w:tcBorders>
              <w:left w:val="single" w:sz="4" w:space="0" w:color="auto"/>
            </w:tcBorders>
          </w:tcPr>
          <w:p w14:paraId="6EE205F1"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9</w:t>
            </w:r>
          </w:p>
        </w:tc>
        <w:tc>
          <w:tcPr>
            <w:tcW w:w="555" w:type="dxa"/>
          </w:tcPr>
          <w:p w14:paraId="700AE65C"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8</w:t>
            </w:r>
          </w:p>
        </w:tc>
        <w:tc>
          <w:tcPr>
            <w:tcW w:w="556" w:type="dxa"/>
          </w:tcPr>
          <w:p w14:paraId="6D344258" w14:textId="77777777" w:rsidR="00CD3920" w:rsidRPr="00503860" w:rsidRDefault="00CD3920" w:rsidP="00EC7C88">
            <w:pPr>
              <w:spacing w:after="120"/>
              <w:jc w:val="center"/>
              <w:cnfStyle w:val="000000100000" w:firstRow="0" w:lastRow="0" w:firstColumn="0" w:lastColumn="0" w:oddVBand="0" w:evenVBand="0" w:oddHBand="1" w:evenHBand="0" w:firstRowFirstColumn="0" w:firstRowLastColumn="0" w:lastRowFirstColumn="0" w:lastRowLastColumn="0"/>
              <w:rPr>
                <w:rFonts w:cs="Arial"/>
              </w:rPr>
            </w:pPr>
            <w:r w:rsidRPr="00503860">
              <w:rPr>
                <w:rFonts w:cs="Arial"/>
              </w:rPr>
              <w:t>4</w:t>
            </w:r>
          </w:p>
        </w:tc>
      </w:tr>
      <w:tr w:rsidR="00D733A6" w:rsidRPr="00503860" w14:paraId="2452CF73" w14:textId="77777777" w:rsidTr="0084269D">
        <w:trPr>
          <w:jc w:val="center"/>
        </w:trPr>
        <w:tc>
          <w:tcPr>
            <w:cnfStyle w:val="001000000000" w:firstRow="0" w:lastRow="0" w:firstColumn="1" w:lastColumn="0" w:oddVBand="0" w:evenVBand="0" w:oddHBand="0" w:evenHBand="0" w:firstRowFirstColumn="0" w:firstRowLastColumn="0" w:lastRowFirstColumn="0" w:lastRowLastColumn="0"/>
            <w:tcW w:w="2689" w:type="dxa"/>
            <w:tcBorders>
              <w:right w:val="single" w:sz="4" w:space="0" w:color="auto"/>
            </w:tcBorders>
          </w:tcPr>
          <w:p w14:paraId="62E3E07F" w14:textId="77777777" w:rsidR="00CD3920" w:rsidRPr="00503860" w:rsidRDefault="00CD3920" w:rsidP="00EC7C88">
            <w:pPr>
              <w:spacing w:after="120"/>
              <w:jc w:val="left"/>
              <w:rPr>
                <w:rFonts w:cs="Arial"/>
                <w:b w:val="0"/>
              </w:rPr>
            </w:pPr>
            <w:r w:rsidRPr="00503860">
              <w:rPr>
                <w:rFonts w:cs="Arial"/>
              </w:rPr>
              <w:t>Government website (e.g. transportnsw.info)</w:t>
            </w:r>
          </w:p>
        </w:tc>
        <w:tc>
          <w:tcPr>
            <w:tcW w:w="555" w:type="dxa"/>
            <w:tcBorders>
              <w:left w:val="single" w:sz="4" w:space="0" w:color="auto"/>
            </w:tcBorders>
          </w:tcPr>
          <w:p w14:paraId="5B2841E6"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14</w:t>
            </w:r>
          </w:p>
        </w:tc>
        <w:tc>
          <w:tcPr>
            <w:tcW w:w="555" w:type="dxa"/>
          </w:tcPr>
          <w:p w14:paraId="3275059F"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4</w:t>
            </w:r>
          </w:p>
        </w:tc>
        <w:tc>
          <w:tcPr>
            <w:tcW w:w="555" w:type="dxa"/>
            <w:tcBorders>
              <w:right w:val="single" w:sz="4" w:space="0" w:color="auto"/>
            </w:tcBorders>
          </w:tcPr>
          <w:p w14:paraId="4E658246"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6</w:t>
            </w:r>
          </w:p>
        </w:tc>
        <w:tc>
          <w:tcPr>
            <w:tcW w:w="556" w:type="dxa"/>
            <w:tcBorders>
              <w:left w:val="single" w:sz="4" w:space="0" w:color="auto"/>
            </w:tcBorders>
          </w:tcPr>
          <w:p w14:paraId="27438548"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23</w:t>
            </w:r>
          </w:p>
        </w:tc>
        <w:tc>
          <w:tcPr>
            <w:tcW w:w="555" w:type="dxa"/>
          </w:tcPr>
          <w:p w14:paraId="645CEA6E"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13</w:t>
            </w:r>
          </w:p>
        </w:tc>
        <w:tc>
          <w:tcPr>
            <w:tcW w:w="555" w:type="dxa"/>
            <w:tcBorders>
              <w:right w:val="single" w:sz="4" w:space="0" w:color="auto"/>
            </w:tcBorders>
          </w:tcPr>
          <w:p w14:paraId="5B9A5E8B"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12</w:t>
            </w:r>
          </w:p>
        </w:tc>
        <w:tc>
          <w:tcPr>
            <w:tcW w:w="555" w:type="dxa"/>
            <w:tcBorders>
              <w:left w:val="single" w:sz="4" w:space="0" w:color="auto"/>
            </w:tcBorders>
          </w:tcPr>
          <w:p w14:paraId="4C29D981"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38</w:t>
            </w:r>
          </w:p>
        </w:tc>
        <w:tc>
          <w:tcPr>
            <w:tcW w:w="556" w:type="dxa"/>
          </w:tcPr>
          <w:p w14:paraId="7C8A0FFD"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37</w:t>
            </w:r>
          </w:p>
        </w:tc>
        <w:tc>
          <w:tcPr>
            <w:tcW w:w="555" w:type="dxa"/>
            <w:tcBorders>
              <w:right w:val="single" w:sz="4" w:space="0" w:color="auto"/>
            </w:tcBorders>
          </w:tcPr>
          <w:p w14:paraId="57944CDA"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22</w:t>
            </w:r>
          </w:p>
        </w:tc>
        <w:tc>
          <w:tcPr>
            <w:tcW w:w="555" w:type="dxa"/>
            <w:tcBorders>
              <w:left w:val="single" w:sz="4" w:space="0" w:color="auto"/>
            </w:tcBorders>
          </w:tcPr>
          <w:p w14:paraId="6F552F6B"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36</w:t>
            </w:r>
          </w:p>
        </w:tc>
        <w:tc>
          <w:tcPr>
            <w:tcW w:w="555" w:type="dxa"/>
          </w:tcPr>
          <w:p w14:paraId="32090F1D"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35</w:t>
            </w:r>
          </w:p>
        </w:tc>
        <w:tc>
          <w:tcPr>
            <w:tcW w:w="556" w:type="dxa"/>
          </w:tcPr>
          <w:p w14:paraId="20958D1A" w14:textId="77777777" w:rsidR="00CD3920" w:rsidRPr="00503860" w:rsidRDefault="00CD3920" w:rsidP="00EC7C88">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503860">
              <w:rPr>
                <w:rFonts w:cs="Arial"/>
              </w:rPr>
              <w:t>26</w:t>
            </w:r>
          </w:p>
        </w:tc>
      </w:tr>
    </w:tbl>
    <w:p w14:paraId="7243D19C" w14:textId="42725897" w:rsidR="004E2F96" w:rsidRPr="00CC1384" w:rsidRDefault="002255B8" w:rsidP="00CC1384">
      <w:pPr>
        <w:spacing w:after="120"/>
        <w:jc w:val="center"/>
        <w:rPr>
          <w:sz w:val="20"/>
          <w:szCs w:val="20"/>
        </w:rPr>
      </w:pPr>
      <w:r w:rsidRPr="00503860">
        <w:rPr>
          <w:sz w:val="20"/>
          <w:szCs w:val="20"/>
        </w:rPr>
        <w:t>Notes: L=low user; I= infrequent user and R = regular user</w:t>
      </w:r>
      <w:r w:rsidR="00CC1384">
        <w:rPr>
          <w:sz w:val="20"/>
          <w:szCs w:val="20"/>
        </w:rPr>
        <w:t>; l</w:t>
      </w:r>
      <w:r w:rsidR="004E2F96" w:rsidRPr="00CC1384">
        <w:rPr>
          <w:sz w:val="20"/>
          <w:szCs w:val="20"/>
        </w:rPr>
        <w:t>ow users were asked for their information usage if they were faced with an ‘unfamiliar trip’, infrequent users were asked about a recent trip and frequent users were asked about their regular trip.</w:t>
      </w:r>
    </w:p>
    <w:p w14:paraId="661F6C91" w14:textId="455EF260" w:rsidR="0094792D" w:rsidRPr="00503860" w:rsidRDefault="002255B8" w:rsidP="002752AD">
      <w:pPr>
        <w:spacing w:after="120"/>
      </w:pPr>
      <w:r w:rsidRPr="00503860">
        <w:t xml:space="preserve">As can be seen from </w:t>
      </w:r>
      <w:r w:rsidR="00FA4DAD" w:rsidRPr="00FA4DAD">
        <w:fldChar w:fldCharType="begin"/>
      </w:r>
      <w:r w:rsidR="00FA4DAD" w:rsidRPr="00FA4DAD">
        <w:instrText xml:space="preserve"> REF _Ref461700598 \h  \* MERGEFORMAT </w:instrText>
      </w:r>
      <w:r w:rsidR="00FA4DAD" w:rsidRPr="00FA4DAD">
        <w:fldChar w:fldCharType="separate"/>
      </w:r>
      <w:r w:rsidR="00261069" w:rsidRPr="00CC1384">
        <w:t xml:space="preserve">Table </w:t>
      </w:r>
      <w:r w:rsidR="00261069" w:rsidRPr="00CC1384">
        <w:rPr>
          <w:noProof/>
        </w:rPr>
        <w:t>6</w:t>
      </w:r>
      <w:r w:rsidR="00FA4DAD" w:rsidRPr="00FA4DAD">
        <w:fldChar w:fldCharType="end"/>
      </w:r>
      <w:r w:rsidRPr="00503860">
        <w:t xml:space="preserve">, in planning a journey, there appears to be big differences in use by intensity of use for app use and for government website use. For apps, low users are significantly </w:t>
      </w:r>
      <w:r w:rsidRPr="00503860">
        <w:lastRenderedPageBreak/>
        <w:t>less likely to use an app than regular users</w:t>
      </w:r>
      <w:r w:rsidR="002752AD" w:rsidRPr="00503860">
        <w:t xml:space="preserve">. </w:t>
      </w:r>
      <w:r w:rsidRPr="00503860">
        <w:t>Infrequent users appear more than twice as likely to use an app as low users</w:t>
      </w:r>
      <w:r w:rsidR="002752AD" w:rsidRPr="00503860">
        <w:t xml:space="preserve">. </w:t>
      </w:r>
      <w:r w:rsidRPr="00503860">
        <w:t>Another big difference is in the use of the telephone information line with low users being a higher user than infrequent and regular users (in that order)</w:t>
      </w:r>
      <w:r w:rsidR="002752AD" w:rsidRPr="00503860">
        <w:t xml:space="preserve">. </w:t>
      </w:r>
    </w:p>
    <w:p w14:paraId="303C5104" w14:textId="01370B21" w:rsidR="002255B8" w:rsidRPr="00503860" w:rsidRDefault="0094792D" w:rsidP="002752AD">
      <w:pPr>
        <w:spacing w:after="120"/>
      </w:pPr>
      <w:r w:rsidRPr="00503860">
        <w:t>Information sources used whilst waiting at stop or station is predominately the printed timetable leaflet</w:t>
      </w:r>
      <w:r w:rsidR="001F4BB9">
        <w:t xml:space="preserve">: </w:t>
      </w:r>
      <w:r w:rsidRPr="00503860">
        <w:t>this in some ways will be disappointing to operators who are hoping to become paper free. The Government website is the next most used with marked differences for use between low public transport users and all others</w:t>
      </w:r>
      <w:r w:rsidR="002752AD" w:rsidRPr="00503860">
        <w:t xml:space="preserve">. </w:t>
      </w:r>
      <w:r w:rsidRPr="00503860">
        <w:t>A similar but reverse patter</w:t>
      </w:r>
      <w:r w:rsidR="00FE3FE5">
        <w:t>n</w:t>
      </w:r>
      <w:r w:rsidRPr="00503860">
        <w:t xml:space="preserve"> can be seen for the use of an app whilst waiting at a stop or station</w:t>
      </w:r>
      <w:r w:rsidR="002752AD" w:rsidRPr="00503860">
        <w:t xml:space="preserve">. </w:t>
      </w:r>
      <w:r w:rsidRPr="00503860">
        <w:t>Here low users are significantly less likely to use an app</w:t>
      </w:r>
      <w:r w:rsidR="002752AD" w:rsidRPr="00503860">
        <w:t xml:space="preserve">. </w:t>
      </w:r>
      <w:r w:rsidRPr="00503860">
        <w:t>This maybe because of the investment in time (in particular) to download and learn to use apps for public transport when one, as infrequent users are, not particularly interested in using public transport.</w:t>
      </w:r>
    </w:p>
    <w:p w14:paraId="4784EC43" w14:textId="77777777" w:rsidR="00CC1384" w:rsidRDefault="00CC1384">
      <w:pPr>
        <w:spacing w:after="0"/>
        <w:jc w:val="left"/>
      </w:pPr>
      <w:r>
        <w:br w:type="page"/>
      </w:r>
    </w:p>
    <w:p w14:paraId="21B21F3D" w14:textId="76DAEB61" w:rsidR="00CD3920" w:rsidRDefault="0094792D" w:rsidP="002752AD">
      <w:pPr>
        <w:spacing w:after="120"/>
      </w:pPr>
      <w:r w:rsidRPr="00503860">
        <w:lastRenderedPageBreak/>
        <w:t>Similar patterns can be seen with information sources used on egress from the public transport system to access the destination</w:t>
      </w:r>
      <w:r w:rsidR="002752AD" w:rsidRPr="00503860">
        <w:t xml:space="preserve">. </w:t>
      </w:r>
      <w:r w:rsidRPr="00503860">
        <w:t>Apps are used much more and the Government website much less than low public transport users whereas the reverse is true for google maps transit and the government website.</w:t>
      </w:r>
    </w:p>
    <w:p w14:paraId="05E109A8" w14:textId="5082C21F" w:rsidR="00C64BE2" w:rsidRPr="00AB48AD" w:rsidRDefault="00AB48AD" w:rsidP="00C42295">
      <w:pPr>
        <w:pStyle w:val="SectionHeadingLevel1"/>
      </w:pPr>
      <w:r w:rsidRPr="00CC1384">
        <w:t>6.</w:t>
      </w:r>
      <w:r w:rsidR="00CD6B17" w:rsidRPr="00CC1384">
        <w:t xml:space="preserve"> </w:t>
      </w:r>
      <w:r w:rsidR="00C64BE2" w:rsidRPr="00CC1384">
        <w:t>Factor analysis</w:t>
      </w:r>
    </w:p>
    <w:p w14:paraId="69281289" w14:textId="63E3B8CD" w:rsidR="00380F2E" w:rsidRPr="00B84656" w:rsidRDefault="00CD6B17" w:rsidP="00380F2E">
      <w:pPr>
        <w:spacing w:after="120"/>
      </w:pPr>
      <w:r w:rsidRPr="00380F2E">
        <w:t xml:space="preserve">Travel attitudes and preferences to cars, driving, public transport and active transport were </w:t>
      </w:r>
      <w:r w:rsidRPr="00B84656">
        <w:t>measured using 22 statements</w:t>
      </w:r>
      <w:r w:rsidR="00235604" w:rsidRPr="00B84656">
        <w:t xml:space="preserve"> very loosely based on </w:t>
      </w:r>
      <w:r w:rsidR="00235604" w:rsidRPr="00B84656">
        <w:fldChar w:fldCharType="begin"/>
      </w:r>
      <w:r w:rsidR="00235604" w:rsidRPr="00B84656">
        <w:instrText xml:space="preserve"> ADDIN EN.CITE &lt;EndNote&gt;&lt;Cite&gt;&lt;Author&gt;Handy&lt;/Author&gt;&lt;Year&gt;2005&lt;/Year&gt;&lt;RecNum&gt;567&lt;/RecNum&gt;&lt;DisplayText&gt;(Handy et al., 2005)&lt;/DisplayText&gt;&lt;record&gt;&lt;rec-number&gt;567&lt;/rec-number&gt;&lt;foreign-keys&gt;&lt;key app="EN" db-id="fsdvvead72r2pqeftxz5zepgrva2svfavzra"&gt;567&lt;/key&gt;&lt;/foreign-keys&gt;&lt;ref-type name="Journal Article"&gt;17&lt;/ref-type&gt;&lt;contributors&gt;&lt;authors&gt;&lt;author&gt;Handy, Susan&lt;/author&gt;&lt;author&gt;Cao, Xinyu&lt;/author&gt;&lt;author&gt;Mokhtarian, Patricia&lt;/author&gt;&lt;/authors&gt;&lt;/contributors&gt;&lt;titles&gt;&lt;title&gt;Correlation or causality between the built environment and travel behavior? Evidence from Northern California&lt;/title&gt;&lt;secondary-title&gt;Transportation Research Part D: Transport and Environment&lt;/secondary-title&gt;&lt;/titles&gt;&lt;periodical&gt;&lt;full-title&gt;Transportation Research Part D: Transport and Environment&lt;/full-title&gt;&lt;/periodical&gt;&lt;pages&gt;427-444&lt;/pages&gt;&lt;volume&gt;10&lt;/volume&gt;&lt;number&gt;6&lt;/number&gt;&lt;keywords&gt;&lt;keyword&gt;Built environment&lt;/keyword&gt;&lt;keyword&gt;Travel behavior&lt;/keyword&gt;&lt;keyword&gt;Smart growth&lt;/keyword&gt;&lt;keyword&gt;Land-use&lt;/keyword&gt;&lt;/keywords&gt;&lt;dates&gt;&lt;year&gt;2005&lt;/year&gt;&lt;pub-dates&gt;&lt;date&gt;11//&lt;/date&gt;&lt;/pub-dates&gt;&lt;/dates&gt;&lt;isbn&gt;1361-9209&lt;/isbn&gt;&lt;urls&gt;&lt;related-urls&gt;&lt;url&gt;http://www.sciencedirect.com/science/article/pii/S136192090500043X&lt;/url&gt;&lt;/related-urls&gt;&lt;/urls&gt;&lt;electronic-resource-num&gt;http://dx.doi.org/10.1016/j.trd.2005.05.002&lt;/electronic-resource-num&gt;&lt;/record&gt;&lt;/Cite&gt;&lt;/EndNote&gt;</w:instrText>
      </w:r>
      <w:r w:rsidR="00235604" w:rsidRPr="00B84656">
        <w:fldChar w:fldCharType="separate"/>
      </w:r>
      <w:hyperlink w:anchor="_ENREF_2" w:tooltip="Handy, 2005 #567" w:history="1">
        <w:r w:rsidR="00D51D68" w:rsidRPr="00B84656">
          <w:t>Handy et al. (2005</w:t>
        </w:r>
      </w:hyperlink>
      <w:r w:rsidR="00235604" w:rsidRPr="00B84656">
        <w:t>)</w:t>
      </w:r>
      <w:r w:rsidR="00235604" w:rsidRPr="00B84656">
        <w:fldChar w:fldCharType="end"/>
      </w:r>
      <w:r w:rsidRPr="00B84656">
        <w:t>. The statements were measured using a f</w:t>
      </w:r>
      <w:r w:rsidR="005079B9" w:rsidRPr="00B84656">
        <w:t>ive</w:t>
      </w:r>
      <w:r w:rsidRPr="00B84656">
        <w:t>-point scale from “strongly disagree” to “strongly agree”. Factor analysis to provide latent constructs which are subsequently used as continuous variables in the modelling</w:t>
      </w:r>
      <w:r w:rsidR="002752AD" w:rsidRPr="00B84656">
        <w:t xml:space="preserve">. </w:t>
      </w:r>
      <w:r w:rsidR="000566FB" w:rsidRPr="00B84656">
        <w:t xml:space="preserve">Factor Analysis with oblique rotation was used as a first step to identify the latent constructs underlying the 22 statements on travel attitudes/preferences. An oblique (Oblimin) rather than orthogonal rotation was used because, in theory, the latent factors of attitudes and preferences and travel attitudes might correlate with each other and would not be statistically independent </w:t>
      </w:r>
      <w:r w:rsidR="00380F2E" w:rsidRPr="00B84656">
        <w:fldChar w:fldCharType="begin" w:fldLock="1"/>
      </w:r>
      <w:r w:rsidR="00F354AA">
        <w:instrText>ADDIN CSL_CITATION { "citationItems" : [ { "id" : "ITEM-1", "itemData" : { "author" : [ { "dropping-particle" : "", "family" : "Field", "given" : "A. P.", "non-dropping-particle" : "", "parse-names" : false, "suffix" : "" } ], "edition" : "2nd Editio", "id" : "ITEM-1", "issued" : { "date-parts" : [ [ "2005" ] ] }, "number-of-pages" : "Chapter 15", "publisher" : "London: Sage", "title" : "Discovering statistics using SPSS", "type" : "book" }, "uris" : [ "http://www.mendeley.com/documents/?uuid=cf454ebb-b528-4b10-a4c8-37e11e220f71" ] } ], "mendeley" : { "formattedCitation" : "(Field, 2005)", "plainTextFormattedCitation" : "(Field, 2005)", "previouslyFormattedCitation" : "(Field, 2005)" }, "properties" : { "noteIndex" : 0 }, "schema" : "https://github.com/citation-style-language/schema/raw/master/csl-citation.json" }</w:instrText>
      </w:r>
      <w:r w:rsidR="00380F2E" w:rsidRPr="00B84656">
        <w:fldChar w:fldCharType="separate"/>
      </w:r>
      <w:r w:rsidR="00380F2E" w:rsidRPr="00B84656">
        <w:rPr>
          <w:noProof/>
        </w:rPr>
        <w:t>(Field, 2005)</w:t>
      </w:r>
      <w:r w:rsidR="00380F2E" w:rsidRPr="00B84656">
        <w:fldChar w:fldCharType="end"/>
      </w:r>
      <w:r w:rsidR="000566FB" w:rsidRPr="00B84656">
        <w:t>.</w:t>
      </w:r>
      <w:r w:rsidR="00380F2E" w:rsidRPr="00B84656">
        <w:t xml:space="preserve"> </w:t>
      </w:r>
      <w:r w:rsidRPr="00B84656">
        <w:t>The criterion “Eigenvalue &gt; 1” was used to d</w:t>
      </w:r>
      <w:r w:rsidR="00C45D0A" w:rsidRPr="00B84656">
        <w:t>etermine the number of factors</w:t>
      </w:r>
      <w:r w:rsidR="00380F2E" w:rsidRPr="00B84656">
        <w:t xml:space="preserve"> together with the scree plot (shown in</w:t>
      </w:r>
      <w:r w:rsidR="00FA4DAD" w:rsidRPr="00B84656">
        <w:t xml:space="preserve"> </w:t>
      </w:r>
      <w:r w:rsidR="00FA4DAD" w:rsidRPr="00B84656">
        <w:fldChar w:fldCharType="begin"/>
      </w:r>
      <w:r w:rsidR="00FA4DAD" w:rsidRPr="00B84656">
        <w:instrText xml:space="preserve"> REF _Ref461700680 \h </w:instrText>
      </w:r>
      <w:r w:rsidR="00B84656" w:rsidRPr="00B84656">
        <w:instrText xml:space="preserve"> \* MERGEFORMAT </w:instrText>
      </w:r>
      <w:r w:rsidR="00FA4DAD" w:rsidRPr="00B84656">
        <w:fldChar w:fldCharType="separate"/>
      </w:r>
      <w:r w:rsidR="00261069" w:rsidRPr="00B84656">
        <w:t xml:space="preserve">Figure </w:t>
      </w:r>
      <w:r w:rsidR="00261069">
        <w:rPr>
          <w:noProof/>
        </w:rPr>
        <w:t>2</w:t>
      </w:r>
      <w:r w:rsidR="00FA4DAD" w:rsidRPr="00B84656">
        <w:fldChar w:fldCharType="end"/>
      </w:r>
      <w:r w:rsidR="00380F2E" w:rsidRPr="00B84656">
        <w:t xml:space="preserve">) that graphs the Eigenvalue against the factor number. Looking at the slopes we decided to proceed with five factors: public transport and walking </w:t>
      </w:r>
      <w:r w:rsidR="00072409">
        <w:t xml:space="preserve">lovers; bicycle lovers; time minimisers </w:t>
      </w:r>
      <w:r w:rsidR="00380F2E" w:rsidRPr="00B84656">
        <w:t>(people who care less about the mode of travel but care about travel time); car lovers; and car users (people that use the car but do not necessarily like driving). Each of the factors considered represents at least 10 per cent of the variance for the respected model. Factor loadings larger than 0.3</w:t>
      </w:r>
      <w:r w:rsidR="00B15CAE" w:rsidRPr="00B84656">
        <w:t xml:space="preserve"> are shown in </w:t>
      </w:r>
      <w:r w:rsidR="00B15CAE" w:rsidRPr="00B84656">
        <w:fldChar w:fldCharType="begin"/>
      </w:r>
      <w:r w:rsidR="00B15CAE" w:rsidRPr="00B84656">
        <w:instrText xml:space="preserve"> REF _Ref461700190 \h </w:instrText>
      </w:r>
      <w:r w:rsidR="00C442D5" w:rsidRPr="00B84656">
        <w:instrText xml:space="preserve"> \* MERGEFORMAT </w:instrText>
      </w:r>
      <w:r w:rsidR="00B15CAE" w:rsidRPr="00B84656">
        <w:fldChar w:fldCharType="separate"/>
      </w:r>
      <w:r w:rsidR="00261069" w:rsidRPr="00B84656">
        <w:t xml:space="preserve">Table </w:t>
      </w:r>
      <w:r w:rsidR="00261069">
        <w:rPr>
          <w:noProof/>
        </w:rPr>
        <w:t>7</w:t>
      </w:r>
      <w:r w:rsidR="00B15CAE" w:rsidRPr="00B84656">
        <w:fldChar w:fldCharType="end"/>
      </w:r>
      <w:r w:rsidR="00380F2E" w:rsidRPr="00B84656">
        <w:t xml:space="preserve">. Large factor loadings means the factor identified is significantly influenced by that factor. If they are small then the factor identified is not influenced by that factor. </w:t>
      </w:r>
      <w:r w:rsidR="00C442D5" w:rsidRPr="00B84656">
        <w:fldChar w:fldCharType="begin"/>
      </w:r>
      <w:r w:rsidR="00C442D5" w:rsidRPr="00B84656">
        <w:instrText xml:space="preserve"> REF _Ref461700190 \h  \* MERGEFORMAT </w:instrText>
      </w:r>
      <w:r w:rsidR="00C442D5" w:rsidRPr="00B84656">
        <w:fldChar w:fldCharType="separate"/>
      </w:r>
      <w:r w:rsidR="00261069" w:rsidRPr="00B84656">
        <w:t xml:space="preserve">Table </w:t>
      </w:r>
      <w:r w:rsidR="00261069">
        <w:rPr>
          <w:noProof/>
        </w:rPr>
        <w:t>7</w:t>
      </w:r>
      <w:r w:rsidR="00C442D5" w:rsidRPr="00B84656">
        <w:fldChar w:fldCharType="end"/>
      </w:r>
      <w:r w:rsidR="00380F2E" w:rsidRPr="00B84656">
        <w:t xml:space="preserve"> shows the ones considered as medium to highly influential. These factors (latent constructs) are then treated as observed continuous variables, in the development of the model.</w:t>
      </w:r>
    </w:p>
    <w:p w14:paraId="25A24C22" w14:textId="77777777" w:rsidR="00FA4DAD" w:rsidRPr="00B84656" w:rsidRDefault="00FA4DAD" w:rsidP="00380F2E">
      <w:pPr>
        <w:spacing w:after="120"/>
      </w:pPr>
    </w:p>
    <w:p w14:paraId="1DC9AABC" w14:textId="2615992E" w:rsidR="00FA4DAD" w:rsidRPr="00B84656" w:rsidRDefault="00FA4DAD" w:rsidP="00FB44F6">
      <w:pPr>
        <w:pStyle w:val="Caption"/>
        <w:jc w:val="center"/>
      </w:pPr>
      <w:bookmarkStart w:id="8" w:name="_Ref461700680"/>
      <w:r w:rsidRPr="00B84656">
        <w:t xml:space="preserve">Figure </w:t>
      </w:r>
      <w:r w:rsidR="00FA0377">
        <w:fldChar w:fldCharType="begin"/>
      </w:r>
      <w:r w:rsidR="00FA0377">
        <w:instrText xml:space="preserve"> SEQ Figure \* ARABIC </w:instrText>
      </w:r>
      <w:r w:rsidR="00FA0377">
        <w:fldChar w:fldCharType="separate"/>
      </w:r>
      <w:r w:rsidR="00261069">
        <w:rPr>
          <w:noProof/>
        </w:rPr>
        <w:t>2</w:t>
      </w:r>
      <w:r w:rsidR="00FA0377">
        <w:rPr>
          <w:noProof/>
        </w:rPr>
        <w:fldChar w:fldCharType="end"/>
      </w:r>
      <w:bookmarkEnd w:id="8"/>
      <w:r w:rsidRPr="00B84656">
        <w:t>: Scree Plot for Travel Attitudes’ Factors SPSS</w:t>
      </w:r>
    </w:p>
    <w:p w14:paraId="7EE62BC7" w14:textId="7F5B0C72" w:rsidR="00380F2E" w:rsidRPr="00B84656" w:rsidRDefault="00380F2E" w:rsidP="00C442D5">
      <w:pPr>
        <w:spacing w:after="120"/>
        <w:jc w:val="center"/>
      </w:pPr>
      <w:r w:rsidRPr="00B84656">
        <w:rPr>
          <w:noProof/>
        </w:rPr>
        <w:lastRenderedPageBreak/>
        <w:drawing>
          <wp:inline distT="0" distB="0" distL="0" distR="0" wp14:anchorId="62F9713D" wp14:editId="6C655C3A">
            <wp:extent cx="4605051" cy="3685673"/>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ttitudes Scree Plot.png"/>
                    <pic:cNvPicPr/>
                  </pic:nvPicPr>
                  <pic:blipFill>
                    <a:blip r:embed="rId14">
                      <a:extLst>
                        <a:ext uri="{28A0092B-C50C-407E-A947-70E740481C1C}">
                          <a14:useLocalDpi xmlns:a14="http://schemas.microsoft.com/office/drawing/2010/main" val="0"/>
                        </a:ext>
                      </a:extLst>
                    </a:blip>
                    <a:stretch>
                      <a:fillRect/>
                    </a:stretch>
                  </pic:blipFill>
                  <pic:spPr>
                    <a:xfrm>
                      <a:off x="0" y="0"/>
                      <a:ext cx="4630793" cy="3706276"/>
                    </a:xfrm>
                    <a:prstGeom prst="rect">
                      <a:avLst/>
                    </a:prstGeom>
                  </pic:spPr>
                </pic:pic>
              </a:graphicData>
            </a:graphic>
          </wp:inline>
        </w:drawing>
      </w:r>
    </w:p>
    <w:p w14:paraId="37F41804" w14:textId="77777777" w:rsidR="000079DF" w:rsidRPr="00B84656" w:rsidRDefault="000079DF" w:rsidP="000079DF"/>
    <w:p w14:paraId="2A4A22E7" w14:textId="77777777" w:rsidR="000079DF" w:rsidRPr="00B84656" w:rsidRDefault="000079DF" w:rsidP="000079DF"/>
    <w:p w14:paraId="66CD2050" w14:textId="719498A8" w:rsidR="00235604" w:rsidRPr="00B84656" w:rsidRDefault="000079DF" w:rsidP="00FB44F6">
      <w:pPr>
        <w:pStyle w:val="Caption"/>
        <w:jc w:val="center"/>
      </w:pPr>
      <w:bookmarkStart w:id="9" w:name="_Ref461700190"/>
      <w:r w:rsidRPr="00B84656">
        <w:t xml:space="preserve">Table </w:t>
      </w:r>
      <w:r w:rsidR="00FA0377">
        <w:fldChar w:fldCharType="begin"/>
      </w:r>
      <w:r w:rsidR="00FA0377">
        <w:instrText xml:space="preserve"> SEQ Table \* ARABIC </w:instrText>
      </w:r>
      <w:r w:rsidR="00FA0377">
        <w:fldChar w:fldCharType="separate"/>
      </w:r>
      <w:r w:rsidR="00261069">
        <w:rPr>
          <w:noProof/>
        </w:rPr>
        <w:t>7</w:t>
      </w:r>
      <w:r w:rsidR="00FA0377">
        <w:rPr>
          <w:noProof/>
        </w:rPr>
        <w:fldChar w:fldCharType="end"/>
      </w:r>
      <w:bookmarkEnd w:id="9"/>
      <w:r w:rsidRPr="00B84656">
        <w:t>:</w:t>
      </w:r>
      <w:r w:rsidR="001A7157" w:rsidRPr="00B84656">
        <w:t xml:space="preserve"> Factors capturing the travel attitudes and preferences of respondents</w:t>
      </w:r>
    </w:p>
    <w:tbl>
      <w:tblPr>
        <w:tblStyle w:val="ListTable4"/>
        <w:tblW w:w="9092" w:type="dxa"/>
        <w:jc w:val="center"/>
        <w:tblLayout w:type="fixed"/>
        <w:tblLook w:val="01E0" w:firstRow="1" w:lastRow="1" w:firstColumn="1" w:lastColumn="1" w:noHBand="0" w:noVBand="0"/>
      </w:tblPr>
      <w:tblGrid>
        <w:gridCol w:w="1661"/>
        <w:gridCol w:w="6155"/>
        <w:gridCol w:w="1276"/>
      </w:tblGrid>
      <w:tr w:rsidR="00235604" w:rsidRPr="00B84656" w14:paraId="571CCD6D" w14:textId="77777777" w:rsidTr="0084269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1" w:type="dxa"/>
            <w:vAlign w:val="center"/>
          </w:tcPr>
          <w:p w14:paraId="5B06B5CF" w14:textId="66C7E997" w:rsidR="00235604" w:rsidRPr="00B84656" w:rsidRDefault="00235604" w:rsidP="009C3474">
            <w:pPr>
              <w:spacing w:after="120"/>
              <w:jc w:val="center"/>
              <w:rPr>
                <w:rFonts w:cs="Arial"/>
                <w:bCs w:val="0"/>
                <w:sz w:val="20"/>
              </w:rPr>
            </w:pPr>
            <w:r w:rsidRPr="00B84656">
              <w:rPr>
                <w:rFonts w:cs="Arial"/>
                <w:sz w:val="20"/>
              </w:rPr>
              <w:t xml:space="preserve">Travel </w:t>
            </w:r>
            <w:r w:rsidR="009C3474">
              <w:rPr>
                <w:rFonts w:cs="Arial"/>
                <w:sz w:val="20"/>
              </w:rPr>
              <w:t>a</w:t>
            </w:r>
            <w:r w:rsidRPr="00B84656">
              <w:rPr>
                <w:rFonts w:cs="Arial"/>
                <w:sz w:val="20"/>
              </w:rPr>
              <w:t>ttitude/</w:t>
            </w:r>
            <w:r w:rsidR="00EC7C88" w:rsidRPr="00B84656">
              <w:rPr>
                <w:rFonts w:cs="Arial"/>
                <w:sz w:val="20"/>
              </w:rPr>
              <w:t xml:space="preserve"> </w:t>
            </w:r>
            <w:r w:rsidR="009C3474">
              <w:rPr>
                <w:rFonts w:cs="Arial"/>
                <w:sz w:val="20"/>
              </w:rPr>
              <w:t>p</w:t>
            </w:r>
            <w:r w:rsidRPr="00B84656">
              <w:rPr>
                <w:rFonts w:cs="Arial"/>
                <w:sz w:val="20"/>
              </w:rPr>
              <w:t>reference</w:t>
            </w:r>
            <w:r w:rsidR="00EC7C88" w:rsidRPr="00B84656">
              <w:rPr>
                <w:rFonts w:cs="Arial"/>
                <w:sz w:val="20"/>
              </w:rPr>
              <w:br/>
            </w:r>
            <w:r w:rsidR="009C3474">
              <w:rPr>
                <w:rFonts w:cs="Arial"/>
                <w:sz w:val="20"/>
              </w:rPr>
              <w:t>f</w:t>
            </w:r>
            <w:r w:rsidRPr="00B84656">
              <w:rPr>
                <w:rFonts w:cs="Arial"/>
                <w:sz w:val="20"/>
              </w:rPr>
              <w:t>actor</w:t>
            </w:r>
          </w:p>
        </w:tc>
        <w:tc>
          <w:tcPr>
            <w:cnfStyle w:val="000010000000" w:firstRow="0" w:lastRow="0" w:firstColumn="0" w:lastColumn="0" w:oddVBand="1" w:evenVBand="0" w:oddHBand="0" w:evenHBand="0" w:firstRowFirstColumn="0" w:firstRowLastColumn="0" w:lastRowFirstColumn="0" w:lastRowLastColumn="0"/>
            <w:tcW w:w="6155" w:type="dxa"/>
            <w:vAlign w:val="center"/>
          </w:tcPr>
          <w:p w14:paraId="2B799CD1" w14:textId="209AE593" w:rsidR="00235604" w:rsidRPr="00B84656" w:rsidRDefault="00235604" w:rsidP="0084269D">
            <w:pPr>
              <w:spacing w:after="120"/>
              <w:jc w:val="center"/>
              <w:rPr>
                <w:rFonts w:cs="Arial"/>
                <w:bCs w:val="0"/>
                <w:sz w:val="20"/>
              </w:rPr>
            </w:pPr>
            <w:r w:rsidRPr="00B84656">
              <w:rPr>
                <w:rFonts w:cs="Arial"/>
                <w:sz w:val="20"/>
              </w:rPr>
              <w:t>Statements</w:t>
            </w:r>
          </w:p>
        </w:tc>
        <w:tc>
          <w:tcPr>
            <w:cnfStyle w:val="000100000000" w:firstRow="0" w:lastRow="0" w:firstColumn="0" w:lastColumn="1" w:oddVBand="0" w:evenVBand="0" w:oddHBand="0" w:evenHBand="0" w:firstRowFirstColumn="0" w:firstRowLastColumn="0" w:lastRowFirstColumn="0" w:lastRowLastColumn="0"/>
            <w:tcW w:w="1276" w:type="dxa"/>
            <w:vAlign w:val="center"/>
          </w:tcPr>
          <w:p w14:paraId="7381D6DD" w14:textId="77777777" w:rsidR="00235604" w:rsidRPr="00B84656" w:rsidRDefault="00235604" w:rsidP="0084269D">
            <w:pPr>
              <w:spacing w:after="120"/>
              <w:jc w:val="center"/>
              <w:rPr>
                <w:rFonts w:cs="Arial"/>
                <w:bCs w:val="0"/>
                <w:sz w:val="20"/>
              </w:rPr>
            </w:pPr>
            <w:r w:rsidRPr="00B84656">
              <w:rPr>
                <w:rFonts w:cs="Arial"/>
                <w:sz w:val="20"/>
              </w:rPr>
              <w:t>Loadings</w:t>
            </w:r>
          </w:p>
        </w:tc>
      </w:tr>
      <w:tr w:rsidR="00B917A1" w:rsidRPr="00B84656" w14:paraId="340A22FD" w14:textId="77777777" w:rsidTr="00EC7C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1" w:type="dxa"/>
            <w:vMerge w:val="restart"/>
            <w:shd w:val="clear" w:color="auto" w:fill="auto"/>
          </w:tcPr>
          <w:p w14:paraId="0701B33B" w14:textId="3D0DEA9A" w:rsidR="00B917A1" w:rsidRPr="00B84656" w:rsidRDefault="00B917A1" w:rsidP="00813FF4">
            <w:pPr>
              <w:autoSpaceDE w:val="0"/>
              <w:autoSpaceDN w:val="0"/>
              <w:adjustRightInd w:val="0"/>
              <w:spacing w:after="120"/>
              <w:jc w:val="left"/>
              <w:rPr>
                <w:rFonts w:cs="Arial"/>
                <w:b w:val="0"/>
                <w:bCs w:val="0"/>
                <w:color w:val="000000"/>
                <w:sz w:val="20"/>
              </w:rPr>
            </w:pPr>
            <w:r w:rsidRPr="00B84656">
              <w:rPr>
                <w:rFonts w:cs="Arial"/>
                <w:color w:val="000000"/>
                <w:sz w:val="20"/>
              </w:rPr>
              <w:t>1. Public transport and walking lover</w:t>
            </w:r>
          </w:p>
        </w:tc>
        <w:tc>
          <w:tcPr>
            <w:cnfStyle w:val="000010000000" w:firstRow="0" w:lastRow="0" w:firstColumn="0" w:lastColumn="0" w:oddVBand="1" w:evenVBand="0" w:oddHBand="0" w:evenHBand="0" w:firstRowFirstColumn="0" w:firstRowLastColumn="0" w:lastRowFirstColumn="0" w:lastRowLastColumn="0"/>
            <w:tcW w:w="6155" w:type="dxa"/>
            <w:shd w:val="clear" w:color="auto" w:fill="auto"/>
          </w:tcPr>
          <w:p w14:paraId="67458FBC" w14:textId="1734AF56" w:rsidR="00B917A1" w:rsidRPr="00B84656" w:rsidRDefault="00B917A1" w:rsidP="00DC1CE5">
            <w:pPr>
              <w:autoSpaceDE w:val="0"/>
              <w:autoSpaceDN w:val="0"/>
              <w:adjustRightInd w:val="0"/>
              <w:spacing w:after="120"/>
              <w:jc w:val="left"/>
              <w:rPr>
                <w:rFonts w:cs="Arial"/>
                <w:bCs/>
                <w:color w:val="000000"/>
                <w:sz w:val="20"/>
              </w:rPr>
            </w:pPr>
            <w:r w:rsidRPr="00B84656">
              <w:rPr>
                <w:rFonts w:cs="Arial"/>
                <w:color w:val="000000"/>
                <w:sz w:val="20"/>
              </w:rPr>
              <w:t>Travelling by car is safer overall than taking public transport</w:t>
            </w:r>
          </w:p>
        </w:tc>
        <w:tc>
          <w:tcPr>
            <w:cnfStyle w:val="000100000000" w:firstRow="0" w:lastRow="0" w:firstColumn="0" w:lastColumn="1" w:oddVBand="0" w:evenVBand="0" w:oddHBand="0" w:evenHBand="0" w:firstRowFirstColumn="0" w:firstRowLastColumn="0" w:lastRowFirstColumn="0" w:lastRowLastColumn="0"/>
            <w:tcW w:w="1276" w:type="dxa"/>
            <w:shd w:val="clear" w:color="auto" w:fill="auto"/>
          </w:tcPr>
          <w:p w14:paraId="72A80D10" w14:textId="77525CDE" w:rsidR="00B917A1" w:rsidRPr="00B84656" w:rsidRDefault="00B917A1" w:rsidP="00B917A1">
            <w:pPr>
              <w:spacing w:after="120"/>
              <w:jc w:val="center"/>
              <w:rPr>
                <w:rFonts w:cs="Arial"/>
                <w:b w:val="0"/>
                <w:color w:val="000000"/>
                <w:sz w:val="20"/>
              </w:rPr>
            </w:pPr>
            <w:r w:rsidRPr="00B84656">
              <w:rPr>
                <w:rFonts w:cs="Arial"/>
                <w:color w:val="000000"/>
                <w:sz w:val="20"/>
              </w:rPr>
              <w:t>-0.322</w:t>
            </w:r>
          </w:p>
        </w:tc>
      </w:tr>
      <w:tr w:rsidR="00B917A1" w:rsidRPr="00B84656" w14:paraId="50DED385" w14:textId="77777777" w:rsidTr="00EC7C88">
        <w:trPr>
          <w:jc w:val="center"/>
        </w:trPr>
        <w:tc>
          <w:tcPr>
            <w:cnfStyle w:val="001000000000" w:firstRow="0" w:lastRow="0" w:firstColumn="1" w:lastColumn="0" w:oddVBand="0" w:evenVBand="0" w:oddHBand="0" w:evenHBand="0" w:firstRowFirstColumn="0" w:firstRowLastColumn="0" w:lastRowFirstColumn="0" w:lastRowLastColumn="0"/>
            <w:tcW w:w="1661" w:type="dxa"/>
            <w:vMerge/>
            <w:shd w:val="clear" w:color="auto" w:fill="auto"/>
          </w:tcPr>
          <w:p w14:paraId="03ED0746" w14:textId="77777777" w:rsidR="00B917A1" w:rsidRPr="00B84656" w:rsidRDefault="00B917A1" w:rsidP="00DC1CE5">
            <w:pPr>
              <w:autoSpaceDE w:val="0"/>
              <w:autoSpaceDN w:val="0"/>
              <w:adjustRightInd w:val="0"/>
              <w:spacing w:after="120"/>
              <w:jc w:val="left"/>
              <w:rPr>
                <w:rFonts w:cs="Arial"/>
                <w:b w:val="0"/>
                <w:bCs w:val="0"/>
                <w:color w:val="000000"/>
                <w:sz w:val="20"/>
              </w:rPr>
            </w:pPr>
          </w:p>
        </w:tc>
        <w:tc>
          <w:tcPr>
            <w:cnfStyle w:val="000010000000" w:firstRow="0" w:lastRow="0" w:firstColumn="0" w:lastColumn="0" w:oddVBand="1" w:evenVBand="0" w:oddHBand="0" w:evenHBand="0" w:firstRowFirstColumn="0" w:firstRowLastColumn="0" w:lastRowFirstColumn="0" w:lastRowLastColumn="0"/>
            <w:tcW w:w="6155" w:type="dxa"/>
            <w:shd w:val="clear" w:color="auto" w:fill="auto"/>
          </w:tcPr>
          <w:p w14:paraId="373CC738" w14:textId="0326DFD8" w:rsidR="00B917A1" w:rsidRPr="00B84656" w:rsidRDefault="00B917A1" w:rsidP="00DC1CE5">
            <w:pPr>
              <w:autoSpaceDE w:val="0"/>
              <w:autoSpaceDN w:val="0"/>
              <w:adjustRightInd w:val="0"/>
              <w:spacing w:after="120"/>
              <w:jc w:val="left"/>
              <w:rPr>
                <w:rFonts w:cs="Arial"/>
                <w:bCs/>
                <w:color w:val="000000"/>
                <w:sz w:val="20"/>
              </w:rPr>
            </w:pPr>
            <w:r w:rsidRPr="00B84656">
              <w:rPr>
                <w:rFonts w:cs="Arial"/>
                <w:bCs/>
                <w:color w:val="000000"/>
                <w:sz w:val="20"/>
              </w:rPr>
              <w:t>I prefer to walk rather than drive whenever possible</w:t>
            </w:r>
          </w:p>
        </w:tc>
        <w:tc>
          <w:tcPr>
            <w:cnfStyle w:val="000100000000" w:firstRow="0" w:lastRow="0" w:firstColumn="0" w:lastColumn="1" w:oddVBand="0" w:evenVBand="0" w:oddHBand="0" w:evenHBand="0" w:firstRowFirstColumn="0" w:firstRowLastColumn="0" w:lastRowFirstColumn="0" w:lastRowLastColumn="0"/>
            <w:tcW w:w="1276" w:type="dxa"/>
            <w:shd w:val="clear" w:color="auto" w:fill="auto"/>
          </w:tcPr>
          <w:p w14:paraId="31B3916D" w14:textId="7B7C436C" w:rsidR="00B917A1" w:rsidRPr="00B84656" w:rsidRDefault="00B917A1" w:rsidP="00813FF4">
            <w:pPr>
              <w:spacing w:after="120"/>
              <w:jc w:val="center"/>
              <w:rPr>
                <w:rFonts w:cs="Arial"/>
                <w:b w:val="0"/>
                <w:color w:val="000000"/>
                <w:sz w:val="20"/>
              </w:rPr>
            </w:pPr>
            <w:r w:rsidRPr="00B84656">
              <w:rPr>
                <w:rFonts w:cs="Arial"/>
                <w:color w:val="000000"/>
                <w:sz w:val="20"/>
              </w:rPr>
              <w:t>0.786</w:t>
            </w:r>
          </w:p>
        </w:tc>
      </w:tr>
      <w:tr w:rsidR="00B917A1" w:rsidRPr="00B84656" w14:paraId="0233393B" w14:textId="77777777" w:rsidTr="00EC7C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1" w:type="dxa"/>
            <w:vMerge/>
            <w:shd w:val="clear" w:color="auto" w:fill="auto"/>
          </w:tcPr>
          <w:p w14:paraId="0F6575C1" w14:textId="77777777" w:rsidR="00B917A1" w:rsidRPr="00B84656" w:rsidRDefault="00B917A1" w:rsidP="00DC1CE5">
            <w:pPr>
              <w:autoSpaceDE w:val="0"/>
              <w:autoSpaceDN w:val="0"/>
              <w:adjustRightInd w:val="0"/>
              <w:spacing w:after="120"/>
              <w:jc w:val="left"/>
              <w:rPr>
                <w:rFonts w:cs="Arial"/>
                <w:b w:val="0"/>
                <w:bCs w:val="0"/>
                <w:color w:val="000000"/>
                <w:sz w:val="20"/>
              </w:rPr>
            </w:pPr>
          </w:p>
        </w:tc>
        <w:tc>
          <w:tcPr>
            <w:cnfStyle w:val="000010000000" w:firstRow="0" w:lastRow="0" w:firstColumn="0" w:lastColumn="0" w:oddVBand="1" w:evenVBand="0" w:oddHBand="0" w:evenHBand="0" w:firstRowFirstColumn="0" w:firstRowLastColumn="0" w:lastRowFirstColumn="0" w:lastRowLastColumn="0"/>
            <w:tcW w:w="6155" w:type="dxa"/>
            <w:shd w:val="clear" w:color="auto" w:fill="auto"/>
          </w:tcPr>
          <w:p w14:paraId="426317D3" w14:textId="26676706" w:rsidR="00B917A1" w:rsidRPr="00B84656" w:rsidRDefault="00B917A1" w:rsidP="00DC1CE5">
            <w:pPr>
              <w:autoSpaceDE w:val="0"/>
              <w:autoSpaceDN w:val="0"/>
              <w:adjustRightInd w:val="0"/>
              <w:spacing w:after="120"/>
              <w:jc w:val="left"/>
              <w:rPr>
                <w:rFonts w:cs="Arial"/>
                <w:bCs/>
                <w:color w:val="000000"/>
                <w:sz w:val="20"/>
              </w:rPr>
            </w:pPr>
            <w:r w:rsidRPr="00B84656">
              <w:rPr>
                <w:rFonts w:cs="Arial"/>
                <w:bCs/>
                <w:color w:val="000000"/>
                <w:sz w:val="20"/>
              </w:rPr>
              <w:t>Walking can sometimes be easier for me than driving</w:t>
            </w:r>
          </w:p>
        </w:tc>
        <w:tc>
          <w:tcPr>
            <w:cnfStyle w:val="000100000000" w:firstRow="0" w:lastRow="0" w:firstColumn="0" w:lastColumn="1" w:oddVBand="0" w:evenVBand="0" w:oddHBand="0" w:evenHBand="0" w:firstRowFirstColumn="0" w:firstRowLastColumn="0" w:lastRowFirstColumn="0" w:lastRowLastColumn="0"/>
            <w:tcW w:w="1276" w:type="dxa"/>
            <w:shd w:val="clear" w:color="auto" w:fill="auto"/>
          </w:tcPr>
          <w:p w14:paraId="6E95C1A8" w14:textId="7990DECE" w:rsidR="00B917A1" w:rsidRPr="00B84656" w:rsidRDefault="00B917A1" w:rsidP="00813FF4">
            <w:pPr>
              <w:spacing w:after="120"/>
              <w:jc w:val="center"/>
              <w:rPr>
                <w:rFonts w:cs="Arial"/>
                <w:b w:val="0"/>
                <w:color w:val="000000"/>
                <w:sz w:val="20"/>
              </w:rPr>
            </w:pPr>
            <w:r w:rsidRPr="00B84656">
              <w:rPr>
                <w:rFonts w:cs="Arial"/>
                <w:color w:val="000000"/>
                <w:sz w:val="20"/>
              </w:rPr>
              <w:t>0.746</w:t>
            </w:r>
          </w:p>
        </w:tc>
      </w:tr>
      <w:tr w:rsidR="00B917A1" w:rsidRPr="00B84656" w14:paraId="21C2FC85" w14:textId="77777777" w:rsidTr="00EC7C88">
        <w:trPr>
          <w:jc w:val="center"/>
        </w:trPr>
        <w:tc>
          <w:tcPr>
            <w:cnfStyle w:val="001000000000" w:firstRow="0" w:lastRow="0" w:firstColumn="1" w:lastColumn="0" w:oddVBand="0" w:evenVBand="0" w:oddHBand="0" w:evenHBand="0" w:firstRowFirstColumn="0" w:firstRowLastColumn="0" w:lastRowFirstColumn="0" w:lastRowLastColumn="0"/>
            <w:tcW w:w="1661" w:type="dxa"/>
            <w:vMerge/>
            <w:shd w:val="clear" w:color="auto" w:fill="auto"/>
          </w:tcPr>
          <w:p w14:paraId="57290BCF" w14:textId="77777777" w:rsidR="00B917A1" w:rsidRPr="00B84656" w:rsidRDefault="00B917A1" w:rsidP="00DC1CE5">
            <w:pPr>
              <w:autoSpaceDE w:val="0"/>
              <w:autoSpaceDN w:val="0"/>
              <w:adjustRightInd w:val="0"/>
              <w:spacing w:after="120"/>
              <w:jc w:val="left"/>
              <w:rPr>
                <w:rFonts w:cs="Arial"/>
                <w:b w:val="0"/>
                <w:bCs w:val="0"/>
                <w:color w:val="000000"/>
                <w:sz w:val="20"/>
              </w:rPr>
            </w:pPr>
          </w:p>
        </w:tc>
        <w:tc>
          <w:tcPr>
            <w:cnfStyle w:val="000010000000" w:firstRow="0" w:lastRow="0" w:firstColumn="0" w:lastColumn="0" w:oddVBand="1" w:evenVBand="0" w:oddHBand="0" w:evenHBand="0" w:firstRowFirstColumn="0" w:firstRowLastColumn="0" w:lastRowFirstColumn="0" w:lastRowLastColumn="0"/>
            <w:tcW w:w="6155" w:type="dxa"/>
            <w:shd w:val="clear" w:color="auto" w:fill="auto"/>
          </w:tcPr>
          <w:p w14:paraId="5CB6F15E" w14:textId="2EF5F9A8" w:rsidR="00B917A1" w:rsidRPr="00B84656" w:rsidRDefault="00B917A1" w:rsidP="00DC1CE5">
            <w:pPr>
              <w:autoSpaceDE w:val="0"/>
              <w:autoSpaceDN w:val="0"/>
              <w:adjustRightInd w:val="0"/>
              <w:spacing w:after="120"/>
              <w:jc w:val="left"/>
              <w:rPr>
                <w:rFonts w:cs="Arial"/>
                <w:color w:val="000000"/>
                <w:sz w:val="20"/>
              </w:rPr>
            </w:pPr>
            <w:r w:rsidRPr="00B84656">
              <w:rPr>
                <w:rFonts w:cs="Arial"/>
                <w:color w:val="000000"/>
                <w:sz w:val="20"/>
              </w:rPr>
              <w:t>I prefer to take public transport rather than drive whenever possible</w:t>
            </w:r>
          </w:p>
        </w:tc>
        <w:tc>
          <w:tcPr>
            <w:cnfStyle w:val="000100000000" w:firstRow="0" w:lastRow="0" w:firstColumn="0" w:lastColumn="1" w:oddVBand="0" w:evenVBand="0" w:oddHBand="0" w:evenHBand="0" w:firstRowFirstColumn="0" w:firstRowLastColumn="0" w:lastRowFirstColumn="0" w:lastRowLastColumn="0"/>
            <w:tcW w:w="1276" w:type="dxa"/>
            <w:shd w:val="clear" w:color="auto" w:fill="auto"/>
          </w:tcPr>
          <w:p w14:paraId="715695F0" w14:textId="076EAEEE" w:rsidR="00B917A1" w:rsidRPr="00B84656" w:rsidRDefault="00B917A1" w:rsidP="002752AD">
            <w:pPr>
              <w:spacing w:after="120"/>
              <w:jc w:val="center"/>
              <w:rPr>
                <w:rFonts w:cs="Arial"/>
                <w:color w:val="000000"/>
                <w:sz w:val="20"/>
              </w:rPr>
            </w:pPr>
            <w:r w:rsidRPr="00B84656">
              <w:rPr>
                <w:rFonts w:cs="Arial"/>
                <w:color w:val="000000"/>
                <w:sz w:val="20"/>
              </w:rPr>
              <w:t>0.615</w:t>
            </w:r>
          </w:p>
        </w:tc>
      </w:tr>
      <w:tr w:rsidR="00B917A1" w:rsidRPr="00B84656" w14:paraId="71C5825E" w14:textId="77777777" w:rsidTr="00EC7C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1" w:type="dxa"/>
            <w:vMerge/>
            <w:shd w:val="clear" w:color="auto" w:fill="auto"/>
          </w:tcPr>
          <w:p w14:paraId="2F7ECF47" w14:textId="77777777" w:rsidR="00B917A1" w:rsidRPr="00B84656" w:rsidRDefault="00B917A1" w:rsidP="00DC1CE5">
            <w:pPr>
              <w:autoSpaceDE w:val="0"/>
              <w:autoSpaceDN w:val="0"/>
              <w:adjustRightInd w:val="0"/>
              <w:spacing w:after="120"/>
              <w:jc w:val="left"/>
              <w:rPr>
                <w:rFonts w:cs="Arial"/>
                <w:b w:val="0"/>
                <w:bCs w:val="0"/>
                <w:color w:val="000000"/>
                <w:sz w:val="20"/>
              </w:rPr>
            </w:pPr>
          </w:p>
        </w:tc>
        <w:tc>
          <w:tcPr>
            <w:cnfStyle w:val="000010000000" w:firstRow="0" w:lastRow="0" w:firstColumn="0" w:lastColumn="0" w:oddVBand="1" w:evenVBand="0" w:oddHBand="0" w:evenHBand="0" w:firstRowFirstColumn="0" w:firstRowLastColumn="0" w:lastRowFirstColumn="0" w:lastRowLastColumn="0"/>
            <w:tcW w:w="6155" w:type="dxa"/>
            <w:shd w:val="clear" w:color="auto" w:fill="auto"/>
          </w:tcPr>
          <w:p w14:paraId="2EE297C2" w14:textId="3999E636" w:rsidR="00B917A1" w:rsidRPr="00B84656" w:rsidRDefault="00B917A1" w:rsidP="00DC1CE5">
            <w:pPr>
              <w:autoSpaceDE w:val="0"/>
              <w:autoSpaceDN w:val="0"/>
              <w:adjustRightInd w:val="0"/>
              <w:spacing w:after="120"/>
              <w:jc w:val="left"/>
              <w:rPr>
                <w:rFonts w:cs="Arial"/>
                <w:color w:val="000000"/>
                <w:sz w:val="20"/>
              </w:rPr>
            </w:pPr>
            <w:r w:rsidRPr="00B84656">
              <w:rPr>
                <w:rFonts w:cs="Arial"/>
                <w:color w:val="000000"/>
                <w:sz w:val="20"/>
              </w:rPr>
              <w:t>I like walking</w:t>
            </w:r>
          </w:p>
        </w:tc>
        <w:tc>
          <w:tcPr>
            <w:cnfStyle w:val="000100000000" w:firstRow="0" w:lastRow="0" w:firstColumn="0" w:lastColumn="1" w:oddVBand="0" w:evenVBand="0" w:oddHBand="0" w:evenHBand="0" w:firstRowFirstColumn="0" w:firstRowLastColumn="0" w:lastRowFirstColumn="0" w:lastRowLastColumn="0"/>
            <w:tcW w:w="1276" w:type="dxa"/>
            <w:shd w:val="clear" w:color="auto" w:fill="auto"/>
          </w:tcPr>
          <w:p w14:paraId="45E4B376" w14:textId="0DBF9AFD" w:rsidR="00B917A1" w:rsidRPr="00B84656" w:rsidRDefault="00B917A1" w:rsidP="002752AD">
            <w:pPr>
              <w:spacing w:after="120"/>
              <w:jc w:val="center"/>
              <w:rPr>
                <w:rFonts w:cs="Arial"/>
                <w:color w:val="000000"/>
                <w:sz w:val="20"/>
              </w:rPr>
            </w:pPr>
            <w:r w:rsidRPr="00B84656">
              <w:rPr>
                <w:rFonts w:cs="Arial"/>
                <w:color w:val="000000"/>
                <w:sz w:val="20"/>
              </w:rPr>
              <w:t>0.800</w:t>
            </w:r>
          </w:p>
        </w:tc>
      </w:tr>
      <w:tr w:rsidR="00B917A1" w:rsidRPr="00B84656" w14:paraId="51607DA2" w14:textId="77777777" w:rsidTr="00EC7C88">
        <w:trPr>
          <w:jc w:val="center"/>
        </w:trPr>
        <w:tc>
          <w:tcPr>
            <w:cnfStyle w:val="001000000000" w:firstRow="0" w:lastRow="0" w:firstColumn="1" w:lastColumn="0" w:oddVBand="0" w:evenVBand="0" w:oddHBand="0" w:evenHBand="0" w:firstRowFirstColumn="0" w:firstRowLastColumn="0" w:lastRowFirstColumn="0" w:lastRowLastColumn="0"/>
            <w:tcW w:w="1661" w:type="dxa"/>
            <w:vMerge/>
            <w:shd w:val="clear" w:color="auto" w:fill="auto"/>
          </w:tcPr>
          <w:p w14:paraId="272CA88D" w14:textId="77777777" w:rsidR="00B917A1" w:rsidRPr="00B84656" w:rsidRDefault="00B917A1" w:rsidP="00B917A1">
            <w:pPr>
              <w:autoSpaceDE w:val="0"/>
              <w:autoSpaceDN w:val="0"/>
              <w:adjustRightInd w:val="0"/>
              <w:spacing w:after="120"/>
              <w:jc w:val="left"/>
              <w:rPr>
                <w:rFonts w:cs="Arial"/>
                <w:b w:val="0"/>
                <w:bCs w:val="0"/>
                <w:color w:val="000000"/>
                <w:sz w:val="20"/>
              </w:rPr>
            </w:pPr>
          </w:p>
        </w:tc>
        <w:tc>
          <w:tcPr>
            <w:cnfStyle w:val="000010000000" w:firstRow="0" w:lastRow="0" w:firstColumn="0" w:lastColumn="0" w:oddVBand="1" w:evenVBand="0" w:oddHBand="0" w:evenHBand="0" w:firstRowFirstColumn="0" w:firstRowLastColumn="0" w:lastRowFirstColumn="0" w:lastRowLastColumn="0"/>
            <w:tcW w:w="6155" w:type="dxa"/>
            <w:shd w:val="clear" w:color="auto" w:fill="auto"/>
          </w:tcPr>
          <w:p w14:paraId="774AE2C4" w14:textId="14B9FDE8" w:rsidR="00B917A1" w:rsidRPr="00B84656" w:rsidRDefault="00B917A1" w:rsidP="00B917A1">
            <w:pPr>
              <w:autoSpaceDE w:val="0"/>
              <w:autoSpaceDN w:val="0"/>
              <w:adjustRightInd w:val="0"/>
              <w:spacing w:after="120"/>
              <w:jc w:val="left"/>
              <w:rPr>
                <w:rFonts w:cs="Arial"/>
                <w:color w:val="000000"/>
                <w:sz w:val="20"/>
              </w:rPr>
            </w:pPr>
            <w:r w:rsidRPr="00B84656">
              <w:rPr>
                <w:rFonts w:cs="Arial"/>
                <w:color w:val="000000"/>
                <w:sz w:val="20"/>
              </w:rPr>
              <w:t>Public transport can sometimes be easier for me than driving</w:t>
            </w:r>
          </w:p>
        </w:tc>
        <w:tc>
          <w:tcPr>
            <w:cnfStyle w:val="000100000000" w:firstRow="0" w:lastRow="0" w:firstColumn="0" w:lastColumn="1" w:oddVBand="0" w:evenVBand="0" w:oddHBand="0" w:evenHBand="0" w:firstRowFirstColumn="0" w:firstRowLastColumn="0" w:lastRowFirstColumn="0" w:lastRowLastColumn="0"/>
            <w:tcW w:w="1276" w:type="dxa"/>
            <w:shd w:val="clear" w:color="auto" w:fill="auto"/>
          </w:tcPr>
          <w:p w14:paraId="0EEA663A" w14:textId="70A0501D" w:rsidR="00B917A1" w:rsidRPr="00B84656" w:rsidRDefault="00B917A1" w:rsidP="00FB5F33">
            <w:pPr>
              <w:spacing w:after="120"/>
              <w:jc w:val="center"/>
              <w:rPr>
                <w:rFonts w:cs="Arial"/>
                <w:color w:val="000000"/>
                <w:sz w:val="20"/>
              </w:rPr>
            </w:pPr>
            <w:r w:rsidRPr="00B84656">
              <w:rPr>
                <w:rFonts w:cs="Arial"/>
                <w:color w:val="000000"/>
                <w:sz w:val="20"/>
              </w:rPr>
              <w:t>0.</w:t>
            </w:r>
            <w:r w:rsidR="00FB5F33" w:rsidRPr="00B84656">
              <w:rPr>
                <w:rFonts w:cs="Arial"/>
                <w:color w:val="000000"/>
                <w:sz w:val="20"/>
              </w:rPr>
              <w:t>637</w:t>
            </w:r>
          </w:p>
        </w:tc>
      </w:tr>
      <w:tr w:rsidR="00B917A1" w:rsidRPr="00B84656" w14:paraId="4D1795F1" w14:textId="77777777" w:rsidTr="00EC7C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1" w:type="dxa"/>
            <w:vMerge/>
            <w:shd w:val="clear" w:color="auto" w:fill="auto"/>
          </w:tcPr>
          <w:p w14:paraId="2CBAB4CA" w14:textId="77777777" w:rsidR="00B917A1" w:rsidRPr="00B84656" w:rsidRDefault="00B917A1" w:rsidP="00DC1CE5">
            <w:pPr>
              <w:autoSpaceDE w:val="0"/>
              <w:autoSpaceDN w:val="0"/>
              <w:adjustRightInd w:val="0"/>
              <w:spacing w:after="120"/>
              <w:jc w:val="left"/>
              <w:rPr>
                <w:rFonts w:cs="Arial"/>
                <w:b w:val="0"/>
                <w:bCs w:val="0"/>
                <w:color w:val="000000"/>
                <w:sz w:val="20"/>
              </w:rPr>
            </w:pPr>
          </w:p>
        </w:tc>
        <w:tc>
          <w:tcPr>
            <w:cnfStyle w:val="000010000000" w:firstRow="0" w:lastRow="0" w:firstColumn="0" w:lastColumn="0" w:oddVBand="1" w:evenVBand="0" w:oddHBand="0" w:evenHBand="0" w:firstRowFirstColumn="0" w:firstRowLastColumn="0" w:lastRowFirstColumn="0" w:lastRowLastColumn="0"/>
            <w:tcW w:w="6155" w:type="dxa"/>
            <w:shd w:val="clear" w:color="auto" w:fill="auto"/>
          </w:tcPr>
          <w:p w14:paraId="11B6663A" w14:textId="6EC4E353" w:rsidR="00B917A1" w:rsidRPr="00B84656" w:rsidRDefault="00B917A1" w:rsidP="00DC1CE5">
            <w:pPr>
              <w:autoSpaceDE w:val="0"/>
              <w:autoSpaceDN w:val="0"/>
              <w:adjustRightInd w:val="0"/>
              <w:spacing w:after="120"/>
              <w:jc w:val="left"/>
              <w:rPr>
                <w:rFonts w:cs="Arial"/>
                <w:color w:val="000000"/>
                <w:sz w:val="20"/>
              </w:rPr>
            </w:pPr>
            <w:r w:rsidRPr="00B84656">
              <w:rPr>
                <w:rFonts w:cs="Arial"/>
                <w:color w:val="000000"/>
                <w:sz w:val="20"/>
              </w:rPr>
              <w:t>Travelling by car is safer overall than walking</w:t>
            </w:r>
          </w:p>
        </w:tc>
        <w:tc>
          <w:tcPr>
            <w:cnfStyle w:val="000100000000" w:firstRow="0" w:lastRow="0" w:firstColumn="0" w:lastColumn="1" w:oddVBand="0" w:evenVBand="0" w:oddHBand="0" w:evenHBand="0" w:firstRowFirstColumn="0" w:firstRowLastColumn="0" w:lastRowFirstColumn="0" w:lastRowLastColumn="0"/>
            <w:tcW w:w="1276" w:type="dxa"/>
            <w:shd w:val="clear" w:color="auto" w:fill="auto"/>
          </w:tcPr>
          <w:p w14:paraId="1D7C856E" w14:textId="799569DC" w:rsidR="00B917A1" w:rsidRPr="00B84656" w:rsidRDefault="00B917A1" w:rsidP="002752AD">
            <w:pPr>
              <w:spacing w:after="120"/>
              <w:jc w:val="center"/>
              <w:rPr>
                <w:rFonts w:cs="Arial"/>
                <w:color w:val="000000"/>
                <w:sz w:val="20"/>
              </w:rPr>
            </w:pPr>
            <w:r w:rsidRPr="00B84656">
              <w:rPr>
                <w:rFonts w:cs="Arial"/>
                <w:color w:val="000000"/>
                <w:sz w:val="20"/>
              </w:rPr>
              <w:t>-0.300</w:t>
            </w:r>
          </w:p>
        </w:tc>
      </w:tr>
      <w:tr w:rsidR="00B917A1" w:rsidRPr="00B84656" w14:paraId="3F859BD2" w14:textId="77777777" w:rsidTr="00EC7C88">
        <w:trPr>
          <w:jc w:val="center"/>
        </w:trPr>
        <w:tc>
          <w:tcPr>
            <w:cnfStyle w:val="001000000000" w:firstRow="0" w:lastRow="0" w:firstColumn="1" w:lastColumn="0" w:oddVBand="0" w:evenVBand="0" w:oddHBand="0" w:evenHBand="0" w:firstRowFirstColumn="0" w:firstRowLastColumn="0" w:lastRowFirstColumn="0" w:lastRowLastColumn="0"/>
            <w:tcW w:w="1661" w:type="dxa"/>
            <w:vMerge/>
            <w:shd w:val="clear" w:color="auto" w:fill="auto"/>
          </w:tcPr>
          <w:p w14:paraId="3982AD0A" w14:textId="77777777" w:rsidR="00B917A1" w:rsidRPr="00B84656" w:rsidRDefault="00B917A1" w:rsidP="00DC1CE5">
            <w:pPr>
              <w:autoSpaceDE w:val="0"/>
              <w:autoSpaceDN w:val="0"/>
              <w:adjustRightInd w:val="0"/>
              <w:spacing w:after="120"/>
              <w:jc w:val="left"/>
              <w:rPr>
                <w:rFonts w:cs="Arial"/>
                <w:b w:val="0"/>
                <w:bCs w:val="0"/>
                <w:color w:val="000000"/>
                <w:sz w:val="20"/>
              </w:rPr>
            </w:pPr>
          </w:p>
        </w:tc>
        <w:tc>
          <w:tcPr>
            <w:cnfStyle w:val="000010000000" w:firstRow="0" w:lastRow="0" w:firstColumn="0" w:lastColumn="0" w:oddVBand="1" w:evenVBand="0" w:oddHBand="0" w:evenHBand="0" w:firstRowFirstColumn="0" w:firstRowLastColumn="0" w:lastRowFirstColumn="0" w:lastRowLastColumn="0"/>
            <w:tcW w:w="6155" w:type="dxa"/>
            <w:shd w:val="clear" w:color="auto" w:fill="auto"/>
          </w:tcPr>
          <w:p w14:paraId="65351ED7" w14:textId="30572BC3" w:rsidR="00B917A1" w:rsidRPr="00B84656" w:rsidRDefault="00B917A1" w:rsidP="00DC1CE5">
            <w:pPr>
              <w:autoSpaceDE w:val="0"/>
              <w:autoSpaceDN w:val="0"/>
              <w:adjustRightInd w:val="0"/>
              <w:spacing w:after="120"/>
              <w:jc w:val="left"/>
              <w:rPr>
                <w:rFonts w:cs="Arial"/>
                <w:color w:val="000000"/>
                <w:sz w:val="20"/>
              </w:rPr>
            </w:pPr>
            <w:r w:rsidRPr="00B84656">
              <w:rPr>
                <w:rFonts w:cs="Arial"/>
                <w:color w:val="000000"/>
                <w:sz w:val="20"/>
              </w:rPr>
              <w:t>I like taking public transport</w:t>
            </w:r>
          </w:p>
        </w:tc>
        <w:tc>
          <w:tcPr>
            <w:cnfStyle w:val="000100000000" w:firstRow="0" w:lastRow="0" w:firstColumn="0" w:lastColumn="1" w:oddVBand="0" w:evenVBand="0" w:oddHBand="0" w:evenHBand="0" w:firstRowFirstColumn="0" w:firstRowLastColumn="0" w:lastRowFirstColumn="0" w:lastRowLastColumn="0"/>
            <w:tcW w:w="1276" w:type="dxa"/>
            <w:shd w:val="clear" w:color="auto" w:fill="auto"/>
          </w:tcPr>
          <w:p w14:paraId="41ED1684" w14:textId="301AB12B" w:rsidR="00B917A1" w:rsidRPr="00B84656" w:rsidRDefault="00B917A1" w:rsidP="00B917A1">
            <w:pPr>
              <w:spacing w:after="120"/>
              <w:jc w:val="center"/>
              <w:rPr>
                <w:rFonts w:cs="Arial"/>
                <w:color w:val="000000"/>
                <w:sz w:val="20"/>
              </w:rPr>
            </w:pPr>
            <w:r w:rsidRPr="00B84656">
              <w:rPr>
                <w:rFonts w:cs="Arial"/>
                <w:color w:val="000000"/>
                <w:sz w:val="20"/>
              </w:rPr>
              <w:t>0.598</w:t>
            </w:r>
          </w:p>
        </w:tc>
      </w:tr>
      <w:tr w:rsidR="00B917A1" w:rsidRPr="00B84656" w14:paraId="6B6A1DA9" w14:textId="77777777" w:rsidTr="00EC7C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1" w:type="dxa"/>
            <w:vMerge/>
            <w:shd w:val="clear" w:color="auto" w:fill="auto"/>
          </w:tcPr>
          <w:p w14:paraId="7F2DB737" w14:textId="198FEE57" w:rsidR="00B917A1" w:rsidRPr="00B84656" w:rsidRDefault="00B917A1" w:rsidP="00DC1CE5">
            <w:pPr>
              <w:autoSpaceDE w:val="0"/>
              <w:autoSpaceDN w:val="0"/>
              <w:adjustRightInd w:val="0"/>
              <w:spacing w:after="120"/>
              <w:jc w:val="left"/>
              <w:rPr>
                <w:rFonts w:cs="Arial"/>
                <w:b w:val="0"/>
                <w:bCs w:val="0"/>
                <w:color w:val="000000"/>
                <w:sz w:val="20"/>
              </w:rPr>
            </w:pPr>
          </w:p>
        </w:tc>
        <w:tc>
          <w:tcPr>
            <w:cnfStyle w:val="000010000000" w:firstRow="0" w:lastRow="0" w:firstColumn="0" w:lastColumn="0" w:oddVBand="1" w:evenVBand="0" w:oddHBand="0" w:evenHBand="0" w:firstRowFirstColumn="0" w:firstRowLastColumn="0" w:lastRowFirstColumn="0" w:lastRowLastColumn="0"/>
            <w:tcW w:w="6155" w:type="dxa"/>
            <w:shd w:val="clear" w:color="auto" w:fill="auto"/>
          </w:tcPr>
          <w:p w14:paraId="17DAAFAB" w14:textId="1AA4CAAF" w:rsidR="00B917A1" w:rsidRPr="00B84656" w:rsidRDefault="00B917A1" w:rsidP="00DC1CE5">
            <w:pPr>
              <w:autoSpaceDE w:val="0"/>
              <w:autoSpaceDN w:val="0"/>
              <w:adjustRightInd w:val="0"/>
              <w:spacing w:after="120"/>
              <w:jc w:val="left"/>
              <w:rPr>
                <w:rFonts w:cs="Arial"/>
                <w:color w:val="000000"/>
                <w:sz w:val="20"/>
              </w:rPr>
            </w:pPr>
            <w:r w:rsidRPr="00B84656">
              <w:rPr>
                <w:rFonts w:cs="Arial"/>
                <w:color w:val="000000"/>
                <w:sz w:val="20"/>
              </w:rPr>
              <w:t>Public transport operators should provide free wifi to passengers</w:t>
            </w:r>
          </w:p>
        </w:tc>
        <w:tc>
          <w:tcPr>
            <w:cnfStyle w:val="000100000000" w:firstRow="0" w:lastRow="0" w:firstColumn="0" w:lastColumn="1" w:oddVBand="0" w:evenVBand="0" w:oddHBand="0" w:evenHBand="0" w:firstRowFirstColumn="0" w:firstRowLastColumn="0" w:lastRowFirstColumn="0" w:lastRowLastColumn="0"/>
            <w:tcW w:w="1276" w:type="dxa"/>
            <w:shd w:val="clear" w:color="auto" w:fill="auto"/>
          </w:tcPr>
          <w:p w14:paraId="3B92022C" w14:textId="54782933" w:rsidR="00B917A1" w:rsidRPr="00B84656" w:rsidRDefault="00B917A1" w:rsidP="00FB5F33">
            <w:pPr>
              <w:spacing w:after="120"/>
              <w:jc w:val="center"/>
              <w:rPr>
                <w:rFonts w:cs="Arial"/>
                <w:color w:val="000000"/>
                <w:sz w:val="20"/>
              </w:rPr>
            </w:pPr>
            <w:r w:rsidRPr="00B84656">
              <w:rPr>
                <w:rFonts w:cs="Arial"/>
                <w:color w:val="000000"/>
                <w:sz w:val="20"/>
              </w:rPr>
              <w:t>0.31</w:t>
            </w:r>
            <w:r w:rsidR="00FB5F33" w:rsidRPr="00B84656">
              <w:rPr>
                <w:rFonts w:cs="Arial"/>
                <w:color w:val="000000"/>
                <w:sz w:val="20"/>
              </w:rPr>
              <w:t>9</w:t>
            </w:r>
          </w:p>
        </w:tc>
      </w:tr>
      <w:tr w:rsidR="00235604" w:rsidRPr="00B84656" w14:paraId="37655F36" w14:textId="77777777" w:rsidTr="00EC7C88">
        <w:trPr>
          <w:jc w:val="center"/>
        </w:trPr>
        <w:tc>
          <w:tcPr>
            <w:cnfStyle w:val="001000000000" w:firstRow="0" w:lastRow="0" w:firstColumn="1" w:lastColumn="0" w:oddVBand="0" w:evenVBand="0" w:oddHBand="0" w:evenHBand="0" w:firstRowFirstColumn="0" w:firstRowLastColumn="0" w:lastRowFirstColumn="0" w:lastRowLastColumn="0"/>
            <w:tcW w:w="1661" w:type="dxa"/>
            <w:vMerge w:val="restart"/>
            <w:shd w:val="clear" w:color="auto" w:fill="auto"/>
          </w:tcPr>
          <w:p w14:paraId="02272ED4" w14:textId="10F80339" w:rsidR="00235604" w:rsidRPr="00B84656" w:rsidRDefault="00671349" w:rsidP="00310B25">
            <w:pPr>
              <w:autoSpaceDE w:val="0"/>
              <w:autoSpaceDN w:val="0"/>
              <w:adjustRightInd w:val="0"/>
              <w:spacing w:after="120"/>
              <w:jc w:val="left"/>
              <w:rPr>
                <w:rFonts w:cs="Arial"/>
                <w:b w:val="0"/>
                <w:bCs w:val="0"/>
                <w:color w:val="000000"/>
                <w:sz w:val="20"/>
              </w:rPr>
            </w:pPr>
            <w:r w:rsidRPr="00B84656">
              <w:rPr>
                <w:rFonts w:cs="Arial"/>
                <w:color w:val="000000"/>
                <w:sz w:val="20"/>
              </w:rPr>
              <w:t xml:space="preserve">2. </w:t>
            </w:r>
            <w:r w:rsidR="00310B25" w:rsidRPr="00B84656">
              <w:rPr>
                <w:rFonts w:cs="Arial"/>
                <w:color w:val="000000"/>
                <w:sz w:val="20"/>
              </w:rPr>
              <w:t>Bicycle lovers</w:t>
            </w:r>
          </w:p>
        </w:tc>
        <w:tc>
          <w:tcPr>
            <w:cnfStyle w:val="000010000000" w:firstRow="0" w:lastRow="0" w:firstColumn="0" w:lastColumn="0" w:oddVBand="1" w:evenVBand="0" w:oddHBand="0" w:evenHBand="0" w:firstRowFirstColumn="0" w:firstRowLastColumn="0" w:lastRowFirstColumn="0" w:lastRowLastColumn="0"/>
            <w:tcW w:w="6155" w:type="dxa"/>
            <w:shd w:val="clear" w:color="auto" w:fill="auto"/>
          </w:tcPr>
          <w:p w14:paraId="343C3CCE" w14:textId="34192CC1" w:rsidR="00235604" w:rsidRPr="00B84656" w:rsidRDefault="00310B25" w:rsidP="00DC1CE5">
            <w:pPr>
              <w:autoSpaceDE w:val="0"/>
              <w:autoSpaceDN w:val="0"/>
              <w:adjustRightInd w:val="0"/>
              <w:spacing w:after="120"/>
              <w:jc w:val="left"/>
              <w:rPr>
                <w:rFonts w:cs="Arial"/>
                <w:bCs/>
                <w:color w:val="000000"/>
                <w:sz w:val="20"/>
              </w:rPr>
            </w:pPr>
            <w:r w:rsidRPr="00B84656">
              <w:rPr>
                <w:rFonts w:cs="Arial"/>
                <w:bCs/>
                <w:color w:val="000000"/>
                <w:sz w:val="20"/>
              </w:rPr>
              <w:t>Travelling by car is safer overall than riding a bicycle</w:t>
            </w:r>
          </w:p>
        </w:tc>
        <w:tc>
          <w:tcPr>
            <w:cnfStyle w:val="000100000000" w:firstRow="0" w:lastRow="0" w:firstColumn="0" w:lastColumn="1" w:oddVBand="0" w:evenVBand="0" w:oddHBand="0" w:evenHBand="0" w:firstRowFirstColumn="0" w:firstRowLastColumn="0" w:lastRowFirstColumn="0" w:lastRowLastColumn="0"/>
            <w:tcW w:w="1276" w:type="dxa"/>
            <w:shd w:val="clear" w:color="auto" w:fill="auto"/>
          </w:tcPr>
          <w:p w14:paraId="05F587BF" w14:textId="7CFF1FF6" w:rsidR="00235604" w:rsidRPr="00B84656" w:rsidRDefault="00310B25" w:rsidP="002752AD">
            <w:pPr>
              <w:spacing w:after="120"/>
              <w:jc w:val="center"/>
              <w:rPr>
                <w:rFonts w:cs="Arial"/>
                <w:color w:val="000000"/>
                <w:sz w:val="20"/>
              </w:rPr>
            </w:pPr>
            <w:r w:rsidRPr="00B84656">
              <w:rPr>
                <w:rFonts w:cs="Arial"/>
                <w:color w:val="000000"/>
                <w:sz w:val="20"/>
              </w:rPr>
              <w:t>-0.517</w:t>
            </w:r>
          </w:p>
        </w:tc>
      </w:tr>
      <w:tr w:rsidR="00235604" w:rsidRPr="00B84656" w14:paraId="7C48FFC3" w14:textId="77777777" w:rsidTr="00EC7C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1" w:type="dxa"/>
            <w:vMerge/>
            <w:shd w:val="clear" w:color="auto" w:fill="auto"/>
          </w:tcPr>
          <w:p w14:paraId="470276A1" w14:textId="77777777" w:rsidR="00235604" w:rsidRPr="00B84656" w:rsidRDefault="00235604" w:rsidP="00DC1CE5">
            <w:pPr>
              <w:autoSpaceDE w:val="0"/>
              <w:autoSpaceDN w:val="0"/>
              <w:adjustRightInd w:val="0"/>
              <w:spacing w:after="120"/>
              <w:jc w:val="left"/>
              <w:rPr>
                <w:rFonts w:cs="Arial"/>
                <w:b w:val="0"/>
                <w:bCs w:val="0"/>
                <w:color w:val="000000"/>
                <w:sz w:val="20"/>
              </w:rPr>
            </w:pPr>
          </w:p>
        </w:tc>
        <w:tc>
          <w:tcPr>
            <w:cnfStyle w:val="000010000000" w:firstRow="0" w:lastRow="0" w:firstColumn="0" w:lastColumn="0" w:oddVBand="1" w:evenVBand="0" w:oddHBand="0" w:evenHBand="0" w:firstRowFirstColumn="0" w:firstRowLastColumn="0" w:lastRowFirstColumn="0" w:lastRowLastColumn="0"/>
            <w:tcW w:w="6155" w:type="dxa"/>
            <w:shd w:val="clear" w:color="auto" w:fill="auto"/>
          </w:tcPr>
          <w:p w14:paraId="448DDA6D" w14:textId="4F03D618" w:rsidR="00235604" w:rsidRPr="00B84656" w:rsidRDefault="00310B25" w:rsidP="00DC1CE5">
            <w:pPr>
              <w:autoSpaceDE w:val="0"/>
              <w:autoSpaceDN w:val="0"/>
              <w:adjustRightInd w:val="0"/>
              <w:spacing w:after="120"/>
              <w:jc w:val="left"/>
              <w:rPr>
                <w:rFonts w:cs="Arial"/>
                <w:bCs/>
                <w:color w:val="000000"/>
                <w:sz w:val="20"/>
              </w:rPr>
            </w:pPr>
            <w:r w:rsidRPr="00B84656">
              <w:rPr>
                <w:rFonts w:cs="Arial"/>
                <w:bCs/>
                <w:color w:val="000000"/>
                <w:sz w:val="20"/>
              </w:rPr>
              <w:t>To me, the car is a status symbol</w:t>
            </w:r>
          </w:p>
        </w:tc>
        <w:tc>
          <w:tcPr>
            <w:cnfStyle w:val="000100000000" w:firstRow="0" w:lastRow="0" w:firstColumn="0" w:lastColumn="1" w:oddVBand="0" w:evenVBand="0" w:oddHBand="0" w:evenHBand="0" w:firstRowFirstColumn="0" w:firstRowLastColumn="0" w:lastRowFirstColumn="0" w:lastRowLastColumn="0"/>
            <w:tcW w:w="1276" w:type="dxa"/>
            <w:shd w:val="clear" w:color="auto" w:fill="auto"/>
          </w:tcPr>
          <w:p w14:paraId="11015C92" w14:textId="627A206B" w:rsidR="00235604" w:rsidRPr="00B84656" w:rsidRDefault="00310B25" w:rsidP="002752AD">
            <w:pPr>
              <w:spacing w:after="120"/>
              <w:jc w:val="center"/>
              <w:rPr>
                <w:rFonts w:cs="Arial"/>
                <w:color w:val="000000"/>
                <w:sz w:val="20"/>
              </w:rPr>
            </w:pPr>
            <w:r w:rsidRPr="00B84656">
              <w:rPr>
                <w:rFonts w:cs="Arial"/>
                <w:color w:val="000000"/>
                <w:sz w:val="20"/>
              </w:rPr>
              <w:t>0.399</w:t>
            </w:r>
          </w:p>
        </w:tc>
      </w:tr>
      <w:tr w:rsidR="00235604" w:rsidRPr="00B84656" w14:paraId="675A6CEC" w14:textId="77777777" w:rsidTr="00EC7C88">
        <w:trPr>
          <w:jc w:val="center"/>
        </w:trPr>
        <w:tc>
          <w:tcPr>
            <w:cnfStyle w:val="001000000000" w:firstRow="0" w:lastRow="0" w:firstColumn="1" w:lastColumn="0" w:oddVBand="0" w:evenVBand="0" w:oddHBand="0" w:evenHBand="0" w:firstRowFirstColumn="0" w:firstRowLastColumn="0" w:lastRowFirstColumn="0" w:lastRowLastColumn="0"/>
            <w:tcW w:w="1661" w:type="dxa"/>
            <w:vMerge/>
            <w:shd w:val="clear" w:color="auto" w:fill="auto"/>
          </w:tcPr>
          <w:p w14:paraId="1788DAEC" w14:textId="77777777" w:rsidR="00235604" w:rsidRPr="00B84656" w:rsidRDefault="00235604" w:rsidP="00DC1CE5">
            <w:pPr>
              <w:autoSpaceDE w:val="0"/>
              <w:autoSpaceDN w:val="0"/>
              <w:adjustRightInd w:val="0"/>
              <w:spacing w:after="120"/>
              <w:jc w:val="left"/>
              <w:rPr>
                <w:rFonts w:cs="Arial"/>
                <w:b w:val="0"/>
                <w:bCs w:val="0"/>
                <w:color w:val="000000"/>
                <w:sz w:val="20"/>
              </w:rPr>
            </w:pPr>
          </w:p>
        </w:tc>
        <w:tc>
          <w:tcPr>
            <w:cnfStyle w:val="000010000000" w:firstRow="0" w:lastRow="0" w:firstColumn="0" w:lastColumn="0" w:oddVBand="1" w:evenVBand="0" w:oddHBand="0" w:evenHBand="0" w:firstRowFirstColumn="0" w:firstRowLastColumn="0" w:lastRowFirstColumn="0" w:lastRowLastColumn="0"/>
            <w:tcW w:w="6155" w:type="dxa"/>
            <w:shd w:val="clear" w:color="auto" w:fill="auto"/>
          </w:tcPr>
          <w:p w14:paraId="7843459B" w14:textId="7AEEDAC2" w:rsidR="00235604" w:rsidRPr="00B84656" w:rsidRDefault="00310B25" w:rsidP="00DC1CE5">
            <w:pPr>
              <w:autoSpaceDE w:val="0"/>
              <w:autoSpaceDN w:val="0"/>
              <w:adjustRightInd w:val="0"/>
              <w:spacing w:after="120"/>
              <w:jc w:val="left"/>
              <w:rPr>
                <w:rFonts w:cs="Arial"/>
                <w:bCs/>
                <w:color w:val="000000"/>
                <w:sz w:val="20"/>
              </w:rPr>
            </w:pPr>
            <w:r w:rsidRPr="00B84656">
              <w:rPr>
                <w:rFonts w:cs="Arial"/>
                <w:bCs/>
                <w:color w:val="000000"/>
                <w:sz w:val="20"/>
              </w:rPr>
              <w:t>I like riding a bike</w:t>
            </w:r>
          </w:p>
        </w:tc>
        <w:tc>
          <w:tcPr>
            <w:cnfStyle w:val="000100000000" w:firstRow="0" w:lastRow="0" w:firstColumn="0" w:lastColumn="1" w:oddVBand="0" w:evenVBand="0" w:oddHBand="0" w:evenHBand="0" w:firstRowFirstColumn="0" w:firstRowLastColumn="0" w:lastRowFirstColumn="0" w:lastRowLastColumn="0"/>
            <w:tcW w:w="1276" w:type="dxa"/>
            <w:shd w:val="clear" w:color="auto" w:fill="auto"/>
          </w:tcPr>
          <w:p w14:paraId="47D23C27" w14:textId="023A930C" w:rsidR="00235604" w:rsidRPr="00B84656" w:rsidRDefault="00310B25" w:rsidP="002752AD">
            <w:pPr>
              <w:spacing w:after="120"/>
              <w:jc w:val="center"/>
              <w:rPr>
                <w:rFonts w:cs="Arial"/>
                <w:color w:val="000000"/>
                <w:sz w:val="20"/>
              </w:rPr>
            </w:pPr>
            <w:r w:rsidRPr="00B84656">
              <w:rPr>
                <w:rFonts w:cs="Arial"/>
                <w:color w:val="000000"/>
                <w:sz w:val="20"/>
              </w:rPr>
              <w:t>0.809</w:t>
            </w:r>
          </w:p>
        </w:tc>
      </w:tr>
      <w:tr w:rsidR="00235604" w:rsidRPr="00B84656" w14:paraId="73E82C32" w14:textId="77777777" w:rsidTr="00EC7C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1" w:type="dxa"/>
            <w:vMerge/>
            <w:shd w:val="clear" w:color="auto" w:fill="auto"/>
          </w:tcPr>
          <w:p w14:paraId="131181E3" w14:textId="77777777" w:rsidR="00235604" w:rsidRPr="00B84656" w:rsidRDefault="00235604" w:rsidP="00DC1CE5">
            <w:pPr>
              <w:autoSpaceDE w:val="0"/>
              <w:autoSpaceDN w:val="0"/>
              <w:adjustRightInd w:val="0"/>
              <w:spacing w:after="120"/>
              <w:jc w:val="left"/>
              <w:rPr>
                <w:rFonts w:cs="Arial"/>
                <w:b w:val="0"/>
                <w:bCs w:val="0"/>
                <w:color w:val="000000"/>
                <w:sz w:val="20"/>
              </w:rPr>
            </w:pPr>
          </w:p>
        </w:tc>
        <w:tc>
          <w:tcPr>
            <w:cnfStyle w:val="000010000000" w:firstRow="0" w:lastRow="0" w:firstColumn="0" w:lastColumn="0" w:oddVBand="1" w:evenVBand="0" w:oddHBand="0" w:evenHBand="0" w:firstRowFirstColumn="0" w:firstRowLastColumn="0" w:lastRowFirstColumn="0" w:lastRowLastColumn="0"/>
            <w:tcW w:w="6155" w:type="dxa"/>
            <w:shd w:val="clear" w:color="auto" w:fill="auto"/>
          </w:tcPr>
          <w:p w14:paraId="21B0A760" w14:textId="438C48C0" w:rsidR="00235604" w:rsidRPr="00B84656" w:rsidRDefault="00310B25" w:rsidP="00DC1CE5">
            <w:pPr>
              <w:autoSpaceDE w:val="0"/>
              <w:autoSpaceDN w:val="0"/>
              <w:adjustRightInd w:val="0"/>
              <w:spacing w:after="120"/>
              <w:jc w:val="left"/>
              <w:rPr>
                <w:rFonts w:cs="Arial"/>
                <w:bCs/>
                <w:color w:val="000000"/>
                <w:sz w:val="20"/>
              </w:rPr>
            </w:pPr>
            <w:r w:rsidRPr="00B84656">
              <w:rPr>
                <w:rFonts w:cs="Arial"/>
                <w:bCs/>
                <w:color w:val="000000"/>
                <w:sz w:val="20"/>
              </w:rPr>
              <w:t>I prefer to ride a bike rather than drive whenever possible</w:t>
            </w:r>
          </w:p>
        </w:tc>
        <w:tc>
          <w:tcPr>
            <w:cnfStyle w:val="000100000000" w:firstRow="0" w:lastRow="0" w:firstColumn="0" w:lastColumn="1" w:oddVBand="0" w:evenVBand="0" w:oddHBand="0" w:evenHBand="0" w:firstRowFirstColumn="0" w:firstRowLastColumn="0" w:lastRowFirstColumn="0" w:lastRowLastColumn="0"/>
            <w:tcW w:w="1276" w:type="dxa"/>
            <w:shd w:val="clear" w:color="auto" w:fill="auto"/>
          </w:tcPr>
          <w:p w14:paraId="1111D369" w14:textId="1C27F599" w:rsidR="00235604" w:rsidRPr="00B84656" w:rsidRDefault="00310B25" w:rsidP="002752AD">
            <w:pPr>
              <w:spacing w:after="120"/>
              <w:jc w:val="center"/>
              <w:rPr>
                <w:rFonts w:cs="Arial"/>
                <w:color w:val="000000"/>
                <w:sz w:val="20"/>
              </w:rPr>
            </w:pPr>
            <w:r w:rsidRPr="00B84656">
              <w:rPr>
                <w:rFonts w:cs="Arial"/>
                <w:color w:val="000000"/>
                <w:sz w:val="20"/>
              </w:rPr>
              <w:t>0.914</w:t>
            </w:r>
          </w:p>
        </w:tc>
      </w:tr>
      <w:tr w:rsidR="00235604" w:rsidRPr="00B84656" w14:paraId="7EC7DD8E" w14:textId="77777777" w:rsidTr="00EC7C88">
        <w:trPr>
          <w:jc w:val="center"/>
        </w:trPr>
        <w:tc>
          <w:tcPr>
            <w:cnfStyle w:val="001000000000" w:firstRow="0" w:lastRow="0" w:firstColumn="1" w:lastColumn="0" w:oddVBand="0" w:evenVBand="0" w:oddHBand="0" w:evenHBand="0" w:firstRowFirstColumn="0" w:firstRowLastColumn="0" w:lastRowFirstColumn="0" w:lastRowLastColumn="0"/>
            <w:tcW w:w="1661" w:type="dxa"/>
            <w:vMerge/>
            <w:shd w:val="clear" w:color="auto" w:fill="auto"/>
          </w:tcPr>
          <w:p w14:paraId="2CF47E30" w14:textId="77777777" w:rsidR="00235604" w:rsidRPr="00B84656" w:rsidRDefault="00235604" w:rsidP="00DC1CE5">
            <w:pPr>
              <w:autoSpaceDE w:val="0"/>
              <w:autoSpaceDN w:val="0"/>
              <w:adjustRightInd w:val="0"/>
              <w:spacing w:after="120"/>
              <w:jc w:val="left"/>
              <w:rPr>
                <w:rFonts w:cs="Arial"/>
                <w:b w:val="0"/>
                <w:bCs w:val="0"/>
                <w:color w:val="000000"/>
                <w:sz w:val="20"/>
              </w:rPr>
            </w:pPr>
          </w:p>
        </w:tc>
        <w:tc>
          <w:tcPr>
            <w:cnfStyle w:val="000010000000" w:firstRow="0" w:lastRow="0" w:firstColumn="0" w:lastColumn="0" w:oddVBand="1" w:evenVBand="0" w:oddHBand="0" w:evenHBand="0" w:firstRowFirstColumn="0" w:firstRowLastColumn="0" w:lastRowFirstColumn="0" w:lastRowLastColumn="0"/>
            <w:tcW w:w="6155" w:type="dxa"/>
            <w:shd w:val="clear" w:color="auto" w:fill="auto"/>
          </w:tcPr>
          <w:p w14:paraId="3A99D360" w14:textId="0F0A60AF" w:rsidR="00235604" w:rsidRPr="00B84656" w:rsidRDefault="00310B25" w:rsidP="00DC1CE5">
            <w:pPr>
              <w:autoSpaceDE w:val="0"/>
              <w:autoSpaceDN w:val="0"/>
              <w:adjustRightInd w:val="0"/>
              <w:spacing w:after="120"/>
              <w:jc w:val="left"/>
              <w:rPr>
                <w:rFonts w:cs="Arial"/>
                <w:bCs/>
                <w:color w:val="000000"/>
                <w:sz w:val="20"/>
              </w:rPr>
            </w:pPr>
            <w:r w:rsidRPr="00B84656">
              <w:rPr>
                <w:rFonts w:cs="Arial"/>
                <w:bCs/>
                <w:color w:val="000000"/>
                <w:sz w:val="20"/>
              </w:rPr>
              <w:t>Riding a bike can sometimes be easier for me than driving</w:t>
            </w:r>
          </w:p>
        </w:tc>
        <w:tc>
          <w:tcPr>
            <w:cnfStyle w:val="000100000000" w:firstRow="0" w:lastRow="0" w:firstColumn="0" w:lastColumn="1" w:oddVBand="0" w:evenVBand="0" w:oddHBand="0" w:evenHBand="0" w:firstRowFirstColumn="0" w:firstRowLastColumn="0" w:lastRowFirstColumn="0" w:lastRowLastColumn="0"/>
            <w:tcW w:w="1276" w:type="dxa"/>
            <w:shd w:val="clear" w:color="auto" w:fill="auto"/>
          </w:tcPr>
          <w:p w14:paraId="3A4EDED8" w14:textId="2A6E5C5D" w:rsidR="00235604" w:rsidRPr="00B84656" w:rsidRDefault="00310B25" w:rsidP="002752AD">
            <w:pPr>
              <w:spacing w:after="120"/>
              <w:jc w:val="center"/>
              <w:rPr>
                <w:rFonts w:cs="Arial"/>
                <w:color w:val="000000"/>
                <w:sz w:val="20"/>
              </w:rPr>
            </w:pPr>
            <w:r w:rsidRPr="00B84656">
              <w:rPr>
                <w:rFonts w:cs="Arial"/>
                <w:color w:val="000000"/>
                <w:sz w:val="20"/>
              </w:rPr>
              <w:t>0.895</w:t>
            </w:r>
          </w:p>
        </w:tc>
      </w:tr>
      <w:tr w:rsidR="00235604" w:rsidRPr="00B84656" w14:paraId="230A2C82" w14:textId="77777777" w:rsidTr="00EC7C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1" w:type="dxa"/>
            <w:vMerge w:val="restart"/>
            <w:shd w:val="clear" w:color="auto" w:fill="auto"/>
          </w:tcPr>
          <w:p w14:paraId="548B8FAA" w14:textId="0DF63DB7" w:rsidR="00235604" w:rsidRPr="00B84656" w:rsidRDefault="00671349" w:rsidP="00072409">
            <w:pPr>
              <w:autoSpaceDE w:val="0"/>
              <w:autoSpaceDN w:val="0"/>
              <w:adjustRightInd w:val="0"/>
              <w:spacing w:after="120"/>
              <w:jc w:val="left"/>
              <w:rPr>
                <w:rFonts w:cs="Arial"/>
                <w:b w:val="0"/>
                <w:bCs w:val="0"/>
                <w:color w:val="000000"/>
                <w:sz w:val="20"/>
              </w:rPr>
            </w:pPr>
            <w:r w:rsidRPr="00B84656">
              <w:rPr>
                <w:rFonts w:cs="Arial"/>
                <w:color w:val="000000"/>
                <w:sz w:val="20"/>
              </w:rPr>
              <w:t xml:space="preserve">3. </w:t>
            </w:r>
            <w:r w:rsidR="00310B25" w:rsidRPr="00B84656">
              <w:rPr>
                <w:rFonts w:cs="Arial"/>
                <w:color w:val="000000"/>
                <w:sz w:val="20"/>
              </w:rPr>
              <w:t>Time</w:t>
            </w:r>
            <w:r w:rsidR="00072409">
              <w:rPr>
                <w:rFonts w:cs="Arial"/>
                <w:color w:val="000000"/>
                <w:sz w:val="20"/>
              </w:rPr>
              <w:t xml:space="preserve"> minimisers</w:t>
            </w:r>
          </w:p>
        </w:tc>
        <w:tc>
          <w:tcPr>
            <w:cnfStyle w:val="000010000000" w:firstRow="0" w:lastRow="0" w:firstColumn="0" w:lastColumn="0" w:oddVBand="1" w:evenVBand="0" w:oddHBand="0" w:evenHBand="0" w:firstRowFirstColumn="0" w:firstRowLastColumn="0" w:lastRowFirstColumn="0" w:lastRowLastColumn="0"/>
            <w:tcW w:w="6155" w:type="dxa"/>
            <w:shd w:val="clear" w:color="auto" w:fill="auto"/>
          </w:tcPr>
          <w:p w14:paraId="09134900" w14:textId="05466752" w:rsidR="00235604" w:rsidRPr="00B84656" w:rsidRDefault="008D6C97" w:rsidP="00DC1CE5">
            <w:pPr>
              <w:autoSpaceDE w:val="0"/>
              <w:autoSpaceDN w:val="0"/>
              <w:adjustRightInd w:val="0"/>
              <w:spacing w:after="120"/>
              <w:jc w:val="left"/>
              <w:rPr>
                <w:rFonts w:cs="Arial"/>
                <w:bCs/>
                <w:color w:val="000000"/>
                <w:sz w:val="20"/>
              </w:rPr>
            </w:pPr>
            <w:r w:rsidRPr="00B84656">
              <w:rPr>
                <w:rFonts w:cs="Arial"/>
                <w:bCs/>
                <w:color w:val="000000"/>
                <w:sz w:val="20"/>
              </w:rPr>
              <w:t>Travelling by car is safer overall than taking public transport</w:t>
            </w:r>
          </w:p>
        </w:tc>
        <w:tc>
          <w:tcPr>
            <w:cnfStyle w:val="000100000000" w:firstRow="0" w:lastRow="0" w:firstColumn="0" w:lastColumn="1" w:oddVBand="0" w:evenVBand="0" w:oddHBand="0" w:evenHBand="0" w:firstRowFirstColumn="0" w:firstRowLastColumn="0" w:lastRowFirstColumn="0" w:lastRowLastColumn="0"/>
            <w:tcW w:w="1276" w:type="dxa"/>
            <w:shd w:val="clear" w:color="auto" w:fill="auto"/>
          </w:tcPr>
          <w:p w14:paraId="43E4291E" w14:textId="6E918341" w:rsidR="00235604" w:rsidRPr="00B84656" w:rsidRDefault="008D6C97" w:rsidP="002752AD">
            <w:pPr>
              <w:autoSpaceDE w:val="0"/>
              <w:autoSpaceDN w:val="0"/>
              <w:adjustRightInd w:val="0"/>
              <w:spacing w:after="120"/>
              <w:jc w:val="center"/>
              <w:rPr>
                <w:rFonts w:cs="Arial"/>
                <w:color w:val="000000"/>
                <w:sz w:val="20"/>
              </w:rPr>
            </w:pPr>
            <w:r w:rsidRPr="00B84656">
              <w:rPr>
                <w:rFonts w:cs="Arial"/>
                <w:color w:val="000000"/>
                <w:sz w:val="20"/>
              </w:rPr>
              <w:t>0.381</w:t>
            </w:r>
          </w:p>
        </w:tc>
      </w:tr>
      <w:tr w:rsidR="00235604" w:rsidRPr="00B84656" w14:paraId="34264221" w14:textId="77777777" w:rsidTr="00EC7C88">
        <w:trPr>
          <w:jc w:val="center"/>
        </w:trPr>
        <w:tc>
          <w:tcPr>
            <w:cnfStyle w:val="001000000000" w:firstRow="0" w:lastRow="0" w:firstColumn="1" w:lastColumn="0" w:oddVBand="0" w:evenVBand="0" w:oddHBand="0" w:evenHBand="0" w:firstRowFirstColumn="0" w:firstRowLastColumn="0" w:lastRowFirstColumn="0" w:lastRowLastColumn="0"/>
            <w:tcW w:w="1661" w:type="dxa"/>
            <w:vMerge/>
            <w:shd w:val="clear" w:color="auto" w:fill="auto"/>
          </w:tcPr>
          <w:p w14:paraId="585A2B13" w14:textId="77777777" w:rsidR="00235604" w:rsidRPr="00B84656" w:rsidRDefault="00235604" w:rsidP="00DC1CE5">
            <w:pPr>
              <w:autoSpaceDE w:val="0"/>
              <w:autoSpaceDN w:val="0"/>
              <w:adjustRightInd w:val="0"/>
              <w:spacing w:after="120"/>
              <w:jc w:val="left"/>
              <w:rPr>
                <w:rFonts w:cs="Arial"/>
                <w:b w:val="0"/>
                <w:bCs w:val="0"/>
                <w:color w:val="000000"/>
                <w:sz w:val="20"/>
              </w:rPr>
            </w:pPr>
          </w:p>
        </w:tc>
        <w:tc>
          <w:tcPr>
            <w:cnfStyle w:val="000010000000" w:firstRow="0" w:lastRow="0" w:firstColumn="0" w:lastColumn="0" w:oddVBand="1" w:evenVBand="0" w:oddHBand="0" w:evenHBand="0" w:firstRowFirstColumn="0" w:firstRowLastColumn="0" w:lastRowFirstColumn="0" w:lastRowLastColumn="0"/>
            <w:tcW w:w="6155" w:type="dxa"/>
            <w:shd w:val="clear" w:color="auto" w:fill="auto"/>
          </w:tcPr>
          <w:p w14:paraId="16336C6B" w14:textId="0EA2D56A" w:rsidR="00235604" w:rsidRPr="00B84656" w:rsidRDefault="008D6C97" w:rsidP="00DC1CE5">
            <w:pPr>
              <w:autoSpaceDE w:val="0"/>
              <w:autoSpaceDN w:val="0"/>
              <w:adjustRightInd w:val="0"/>
              <w:spacing w:after="120"/>
              <w:jc w:val="left"/>
              <w:rPr>
                <w:rFonts w:cs="Arial"/>
                <w:bCs/>
                <w:color w:val="000000"/>
                <w:sz w:val="20"/>
              </w:rPr>
            </w:pPr>
            <w:r w:rsidRPr="00B84656">
              <w:rPr>
                <w:rFonts w:cs="Arial"/>
                <w:bCs/>
                <w:color w:val="000000"/>
                <w:sz w:val="20"/>
              </w:rPr>
              <w:t>Travel time is generally wasted time</w:t>
            </w:r>
          </w:p>
        </w:tc>
        <w:tc>
          <w:tcPr>
            <w:cnfStyle w:val="000100000000" w:firstRow="0" w:lastRow="0" w:firstColumn="0" w:lastColumn="1" w:oddVBand="0" w:evenVBand="0" w:oddHBand="0" w:evenHBand="0" w:firstRowFirstColumn="0" w:firstRowLastColumn="0" w:lastRowFirstColumn="0" w:lastRowLastColumn="0"/>
            <w:tcW w:w="1276" w:type="dxa"/>
            <w:shd w:val="clear" w:color="auto" w:fill="auto"/>
          </w:tcPr>
          <w:p w14:paraId="4DD309A8" w14:textId="5F655304" w:rsidR="00235604" w:rsidRPr="00B84656" w:rsidRDefault="008D6C97" w:rsidP="002752AD">
            <w:pPr>
              <w:autoSpaceDE w:val="0"/>
              <w:autoSpaceDN w:val="0"/>
              <w:adjustRightInd w:val="0"/>
              <w:spacing w:after="120"/>
              <w:jc w:val="center"/>
              <w:rPr>
                <w:rFonts w:cs="Arial"/>
                <w:color w:val="000000"/>
                <w:sz w:val="20"/>
              </w:rPr>
            </w:pPr>
            <w:r w:rsidRPr="00B84656">
              <w:rPr>
                <w:rFonts w:cs="Arial"/>
                <w:color w:val="000000"/>
                <w:sz w:val="20"/>
              </w:rPr>
              <w:t>0.751</w:t>
            </w:r>
          </w:p>
        </w:tc>
      </w:tr>
      <w:tr w:rsidR="00235604" w:rsidRPr="00B84656" w14:paraId="11D19ACA" w14:textId="77777777" w:rsidTr="00EC7C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1" w:type="dxa"/>
            <w:vMerge/>
            <w:shd w:val="clear" w:color="auto" w:fill="auto"/>
          </w:tcPr>
          <w:p w14:paraId="3AC3CC7F" w14:textId="77777777" w:rsidR="00235604" w:rsidRPr="00B84656" w:rsidRDefault="00235604" w:rsidP="00DC1CE5">
            <w:pPr>
              <w:autoSpaceDE w:val="0"/>
              <w:autoSpaceDN w:val="0"/>
              <w:adjustRightInd w:val="0"/>
              <w:spacing w:after="120"/>
              <w:jc w:val="left"/>
              <w:rPr>
                <w:rFonts w:cs="Arial"/>
                <w:b w:val="0"/>
                <w:bCs w:val="0"/>
                <w:color w:val="000000"/>
                <w:sz w:val="20"/>
              </w:rPr>
            </w:pPr>
          </w:p>
        </w:tc>
        <w:tc>
          <w:tcPr>
            <w:cnfStyle w:val="000010000000" w:firstRow="0" w:lastRow="0" w:firstColumn="0" w:lastColumn="0" w:oddVBand="1" w:evenVBand="0" w:oddHBand="0" w:evenHBand="0" w:firstRowFirstColumn="0" w:firstRowLastColumn="0" w:lastRowFirstColumn="0" w:lastRowLastColumn="0"/>
            <w:tcW w:w="6155" w:type="dxa"/>
            <w:shd w:val="clear" w:color="auto" w:fill="auto"/>
          </w:tcPr>
          <w:p w14:paraId="0488FC2E" w14:textId="5982AB78" w:rsidR="00235604" w:rsidRPr="00B84656" w:rsidRDefault="008D6C97" w:rsidP="00DC1CE5">
            <w:pPr>
              <w:autoSpaceDE w:val="0"/>
              <w:autoSpaceDN w:val="0"/>
              <w:adjustRightInd w:val="0"/>
              <w:spacing w:after="120"/>
              <w:jc w:val="left"/>
              <w:rPr>
                <w:rFonts w:cs="Arial"/>
                <w:color w:val="000000"/>
                <w:sz w:val="20"/>
              </w:rPr>
            </w:pPr>
            <w:r w:rsidRPr="00B84656">
              <w:rPr>
                <w:rFonts w:cs="Arial"/>
                <w:color w:val="000000"/>
                <w:sz w:val="20"/>
              </w:rPr>
              <w:t>The only good thing about travelling is arriving at your destination</w:t>
            </w:r>
          </w:p>
        </w:tc>
        <w:tc>
          <w:tcPr>
            <w:cnfStyle w:val="000100000000" w:firstRow="0" w:lastRow="0" w:firstColumn="0" w:lastColumn="1" w:oddVBand="0" w:evenVBand="0" w:oddHBand="0" w:evenHBand="0" w:firstRowFirstColumn="0" w:firstRowLastColumn="0" w:lastRowFirstColumn="0" w:lastRowLastColumn="0"/>
            <w:tcW w:w="1276" w:type="dxa"/>
            <w:shd w:val="clear" w:color="auto" w:fill="auto"/>
          </w:tcPr>
          <w:p w14:paraId="163F3499" w14:textId="125A6478" w:rsidR="00235604" w:rsidRPr="00B84656" w:rsidRDefault="008D6C97" w:rsidP="002752AD">
            <w:pPr>
              <w:autoSpaceDE w:val="0"/>
              <w:autoSpaceDN w:val="0"/>
              <w:adjustRightInd w:val="0"/>
              <w:spacing w:after="120"/>
              <w:jc w:val="center"/>
              <w:rPr>
                <w:rFonts w:cs="Arial"/>
                <w:color w:val="000000"/>
                <w:sz w:val="20"/>
              </w:rPr>
            </w:pPr>
            <w:r w:rsidRPr="00B84656">
              <w:rPr>
                <w:rFonts w:cs="Arial"/>
                <w:color w:val="000000"/>
                <w:sz w:val="20"/>
              </w:rPr>
              <w:t>0.610</w:t>
            </w:r>
          </w:p>
        </w:tc>
      </w:tr>
      <w:tr w:rsidR="008D6C97" w:rsidRPr="00B84656" w14:paraId="40E0958A" w14:textId="77777777" w:rsidTr="00EC7C88">
        <w:trPr>
          <w:jc w:val="center"/>
        </w:trPr>
        <w:tc>
          <w:tcPr>
            <w:cnfStyle w:val="001000000000" w:firstRow="0" w:lastRow="0" w:firstColumn="1" w:lastColumn="0" w:oddVBand="0" w:evenVBand="0" w:oddHBand="0" w:evenHBand="0" w:firstRowFirstColumn="0" w:firstRowLastColumn="0" w:lastRowFirstColumn="0" w:lastRowLastColumn="0"/>
            <w:tcW w:w="1661" w:type="dxa"/>
            <w:vMerge/>
            <w:shd w:val="clear" w:color="auto" w:fill="auto"/>
          </w:tcPr>
          <w:p w14:paraId="54B4B83A" w14:textId="77777777" w:rsidR="008D6C97" w:rsidRPr="00B84656" w:rsidRDefault="008D6C97" w:rsidP="00DC1CE5">
            <w:pPr>
              <w:autoSpaceDE w:val="0"/>
              <w:autoSpaceDN w:val="0"/>
              <w:adjustRightInd w:val="0"/>
              <w:spacing w:after="120"/>
              <w:jc w:val="left"/>
              <w:rPr>
                <w:rFonts w:cs="Arial"/>
                <w:b w:val="0"/>
                <w:bCs w:val="0"/>
                <w:color w:val="000000"/>
                <w:sz w:val="20"/>
              </w:rPr>
            </w:pPr>
          </w:p>
        </w:tc>
        <w:tc>
          <w:tcPr>
            <w:cnfStyle w:val="000010000000" w:firstRow="0" w:lastRow="0" w:firstColumn="0" w:lastColumn="0" w:oddVBand="1" w:evenVBand="0" w:oddHBand="0" w:evenHBand="0" w:firstRowFirstColumn="0" w:firstRowLastColumn="0" w:lastRowFirstColumn="0" w:lastRowLastColumn="0"/>
            <w:tcW w:w="6155" w:type="dxa"/>
            <w:shd w:val="clear" w:color="auto" w:fill="auto"/>
          </w:tcPr>
          <w:p w14:paraId="340C6EC0" w14:textId="58850E74" w:rsidR="008D6C97" w:rsidRPr="00B84656" w:rsidRDefault="008D6C97" w:rsidP="00DC1CE5">
            <w:pPr>
              <w:autoSpaceDE w:val="0"/>
              <w:autoSpaceDN w:val="0"/>
              <w:adjustRightInd w:val="0"/>
              <w:spacing w:after="120"/>
              <w:jc w:val="left"/>
              <w:rPr>
                <w:rFonts w:cs="Arial"/>
                <w:color w:val="000000"/>
                <w:sz w:val="20"/>
              </w:rPr>
            </w:pPr>
            <w:r w:rsidRPr="00B84656">
              <w:rPr>
                <w:rFonts w:cs="Arial"/>
                <w:color w:val="000000"/>
                <w:sz w:val="20"/>
              </w:rPr>
              <w:t>Getting there is half the fun</w:t>
            </w:r>
          </w:p>
        </w:tc>
        <w:tc>
          <w:tcPr>
            <w:cnfStyle w:val="000100000000" w:firstRow="0" w:lastRow="0" w:firstColumn="0" w:lastColumn="1" w:oddVBand="0" w:evenVBand="0" w:oddHBand="0" w:evenHBand="0" w:firstRowFirstColumn="0" w:firstRowLastColumn="0" w:lastRowFirstColumn="0" w:lastRowLastColumn="0"/>
            <w:tcW w:w="1276" w:type="dxa"/>
            <w:shd w:val="clear" w:color="auto" w:fill="auto"/>
          </w:tcPr>
          <w:p w14:paraId="5C0181E2" w14:textId="02D5B231" w:rsidR="008D6C97" w:rsidRPr="00B84656" w:rsidRDefault="008D6C97" w:rsidP="002752AD">
            <w:pPr>
              <w:autoSpaceDE w:val="0"/>
              <w:autoSpaceDN w:val="0"/>
              <w:adjustRightInd w:val="0"/>
              <w:spacing w:after="120"/>
              <w:jc w:val="center"/>
              <w:rPr>
                <w:rFonts w:cs="Arial"/>
                <w:color w:val="000000"/>
                <w:sz w:val="20"/>
              </w:rPr>
            </w:pPr>
            <w:r w:rsidRPr="00B84656">
              <w:rPr>
                <w:rFonts w:cs="Arial"/>
                <w:color w:val="000000"/>
                <w:sz w:val="20"/>
              </w:rPr>
              <w:t>-0.532</w:t>
            </w:r>
          </w:p>
        </w:tc>
      </w:tr>
      <w:tr w:rsidR="00235604" w:rsidRPr="00B84656" w14:paraId="0C7EF21B" w14:textId="77777777" w:rsidTr="00EC7C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1" w:type="dxa"/>
            <w:vMerge/>
            <w:shd w:val="clear" w:color="auto" w:fill="auto"/>
          </w:tcPr>
          <w:p w14:paraId="312BFC9E" w14:textId="77777777" w:rsidR="00235604" w:rsidRPr="00B84656" w:rsidRDefault="00235604" w:rsidP="00DC1CE5">
            <w:pPr>
              <w:autoSpaceDE w:val="0"/>
              <w:autoSpaceDN w:val="0"/>
              <w:adjustRightInd w:val="0"/>
              <w:spacing w:after="120"/>
              <w:jc w:val="left"/>
              <w:rPr>
                <w:rFonts w:cs="Arial"/>
                <w:b w:val="0"/>
                <w:bCs w:val="0"/>
                <w:color w:val="000000"/>
                <w:sz w:val="20"/>
              </w:rPr>
            </w:pPr>
          </w:p>
        </w:tc>
        <w:tc>
          <w:tcPr>
            <w:cnfStyle w:val="000010000000" w:firstRow="0" w:lastRow="0" w:firstColumn="0" w:lastColumn="0" w:oddVBand="1" w:evenVBand="0" w:oddHBand="0" w:evenHBand="0" w:firstRowFirstColumn="0" w:firstRowLastColumn="0" w:lastRowFirstColumn="0" w:lastRowLastColumn="0"/>
            <w:tcW w:w="6155" w:type="dxa"/>
            <w:shd w:val="clear" w:color="auto" w:fill="auto"/>
          </w:tcPr>
          <w:p w14:paraId="7F870CF1" w14:textId="3DCD047E" w:rsidR="00235604" w:rsidRPr="00B84656" w:rsidRDefault="008D6C97" w:rsidP="00DC1CE5">
            <w:pPr>
              <w:autoSpaceDE w:val="0"/>
              <w:autoSpaceDN w:val="0"/>
              <w:adjustRightInd w:val="0"/>
              <w:spacing w:after="120"/>
              <w:jc w:val="left"/>
              <w:rPr>
                <w:rFonts w:cs="Arial"/>
                <w:color w:val="000000"/>
                <w:sz w:val="20"/>
              </w:rPr>
            </w:pPr>
            <w:r w:rsidRPr="00B84656">
              <w:rPr>
                <w:rFonts w:cs="Arial"/>
                <w:color w:val="000000"/>
                <w:sz w:val="20"/>
              </w:rPr>
              <w:t>I like taking public transport</w:t>
            </w:r>
          </w:p>
        </w:tc>
        <w:tc>
          <w:tcPr>
            <w:cnfStyle w:val="000100000000" w:firstRow="0" w:lastRow="0" w:firstColumn="0" w:lastColumn="1" w:oddVBand="0" w:evenVBand="0" w:oddHBand="0" w:evenHBand="0" w:firstRowFirstColumn="0" w:firstRowLastColumn="0" w:lastRowFirstColumn="0" w:lastRowLastColumn="0"/>
            <w:tcW w:w="1276" w:type="dxa"/>
            <w:shd w:val="clear" w:color="auto" w:fill="auto"/>
          </w:tcPr>
          <w:p w14:paraId="7B0867B1" w14:textId="37F1EDEF" w:rsidR="00235604" w:rsidRPr="00B84656" w:rsidRDefault="008D6C97" w:rsidP="002752AD">
            <w:pPr>
              <w:autoSpaceDE w:val="0"/>
              <w:autoSpaceDN w:val="0"/>
              <w:adjustRightInd w:val="0"/>
              <w:spacing w:after="120"/>
              <w:jc w:val="center"/>
              <w:rPr>
                <w:rFonts w:cs="Arial"/>
                <w:color w:val="000000"/>
                <w:sz w:val="20"/>
              </w:rPr>
            </w:pPr>
            <w:r w:rsidRPr="00B84656">
              <w:rPr>
                <w:rFonts w:cs="Arial"/>
                <w:color w:val="000000"/>
                <w:sz w:val="20"/>
              </w:rPr>
              <w:t>-0.452</w:t>
            </w:r>
          </w:p>
        </w:tc>
      </w:tr>
      <w:tr w:rsidR="00235604" w:rsidRPr="00B84656" w14:paraId="281B2AE9" w14:textId="77777777" w:rsidTr="00EC7C88">
        <w:trPr>
          <w:jc w:val="center"/>
        </w:trPr>
        <w:tc>
          <w:tcPr>
            <w:cnfStyle w:val="001000000000" w:firstRow="0" w:lastRow="0" w:firstColumn="1" w:lastColumn="0" w:oddVBand="0" w:evenVBand="0" w:oddHBand="0" w:evenHBand="0" w:firstRowFirstColumn="0" w:firstRowLastColumn="0" w:lastRowFirstColumn="0" w:lastRowLastColumn="0"/>
            <w:tcW w:w="1661" w:type="dxa"/>
            <w:vMerge w:val="restart"/>
            <w:shd w:val="clear" w:color="auto" w:fill="auto"/>
          </w:tcPr>
          <w:p w14:paraId="7D1AB292" w14:textId="778FE374" w:rsidR="00235604" w:rsidRPr="00B84656" w:rsidRDefault="00671349" w:rsidP="00DC1CE5">
            <w:pPr>
              <w:autoSpaceDE w:val="0"/>
              <w:autoSpaceDN w:val="0"/>
              <w:adjustRightInd w:val="0"/>
              <w:spacing w:after="120"/>
              <w:jc w:val="left"/>
              <w:rPr>
                <w:rFonts w:cs="Arial"/>
                <w:b w:val="0"/>
                <w:bCs w:val="0"/>
                <w:color w:val="000000"/>
                <w:sz w:val="20"/>
              </w:rPr>
            </w:pPr>
            <w:r w:rsidRPr="00B84656">
              <w:rPr>
                <w:rFonts w:cs="Arial"/>
                <w:color w:val="000000"/>
                <w:sz w:val="20"/>
              </w:rPr>
              <w:t xml:space="preserve">4. </w:t>
            </w:r>
            <w:r w:rsidR="00235604" w:rsidRPr="00B84656">
              <w:rPr>
                <w:rFonts w:cs="Arial"/>
                <w:color w:val="000000"/>
                <w:sz w:val="20"/>
              </w:rPr>
              <w:t>Car lovers</w:t>
            </w:r>
          </w:p>
        </w:tc>
        <w:tc>
          <w:tcPr>
            <w:cnfStyle w:val="000010000000" w:firstRow="0" w:lastRow="0" w:firstColumn="0" w:lastColumn="0" w:oddVBand="1" w:evenVBand="0" w:oddHBand="0" w:evenHBand="0" w:firstRowFirstColumn="0" w:firstRowLastColumn="0" w:lastRowFirstColumn="0" w:lastRowLastColumn="0"/>
            <w:tcW w:w="6155" w:type="dxa"/>
            <w:shd w:val="clear" w:color="auto" w:fill="auto"/>
          </w:tcPr>
          <w:p w14:paraId="04419729" w14:textId="42C0DA7C" w:rsidR="00235604" w:rsidRPr="00B84656" w:rsidRDefault="00822B32" w:rsidP="00DC1CE5">
            <w:pPr>
              <w:autoSpaceDE w:val="0"/>
              <w:autoSpaceDN w:val="0"/>
              <w:adjustRightInd w:val="0"/>
              <w:spacing w:after="120"/>
              <w:jc w:val="left"/>
              <w:rPr>
                <w:rFonts w:cs="Arial"/>
                <w:bCs/>
                <w:color w:val="000000"/>
                <w:sz w:val="20"/>
              </w:rPr>
            </w:pPr>
            <w:r w:rsidRPr="00B84656">
              <w:rPr>
                <w:rFonts w:cs="Arial"/>
                <w:bCs/>
                <w:color w:val="000000"/>
                <w:sz w:val="20"/>
              </w:rPr>
              <w:t>Travelling by car is safer overall than taking public transport</w:t>
            </w:r>
          </w:p>
        </w:tc>
        <w:tc>
          <w:tcPr>
            <w:cnfStyle w:val="000100000000" w:firstRow="0" w:lastRow="0" w:firstColumn="0" w:lastColumn="1" w:oddVBand="0" w:evenVBand="0" w:oddHBand="0" w:evenHBand="0" w:firstRowFirstColumn="0" w:firstRowLastColumn="0" w:lastRowFirstColumn="0" w:lastRowLastColumn="0"/>
            <w:tcW w:w="1276" w:type="dxa"/>
            <w:shd w:val="clear" w:color="auto" w:fill="auto"/>
          </w:tcPr>
          <w:p w14:paraId="6350A6C8" w14:textId="7D322532" w:rsidR="00235604" w:rsidRPr="00B84656" w:rsidRDefault="008D6C97" w:rsidP="002752AD">
            <w:pPr>
              <w:autoSpaceDE w:val="0"/>
              <w:autoSpaceDN w:val="0"/>
              <w:adjustRightInd w:val="0"/>
              <w:spacing w:after="120"/>
              <w:jc w:val="center"/>
              <w:rPr>
                <w:rFonts w:cs="Arial"/>
                <w:bCs w:val="0"/>
                <w:color w:val="000000"/>
                <w:sz w:val="20"/>
              </w:rPr>
            </w:pPr>
            <w:r w:rsidRPr="00B84656">
              <w:rPr>
                <w:rFonts w:cs="Arial"/>
                <w:bCs w:val="0"/>
                <w:color w:val="000000"/>
                <w:sz w:val="20"/>
              </w:rPr>
              <w:t>0.371</w:t>
            </w:r>
          </w:p>
        </w:tc>
      </w:tr>
      <w:tr w:rsidR="00235604" w:rsidRPr="00B84656" w14:paraId="1941DFC0" w14:textId="77777777" w:rsidTr="00EC7C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1" w:type="dxa"/>
            <w:vMerge/>
            <w:shd w:val="clear" w:color="auto" w:fill="auto"/>
          </w:tcPr>
          <w:p w14:paraId="354A07D5" w14:textId="77777777" w:rsidR="00235604" w:rsidRPr="00B84656" w:rsidRDefault="00235604" w:rsidP="00DC1CE5">
            <w:pPr>
              <w:autoSpaceDE w:val="0"/>
              <w:autoSpaceDN w:val="0"/>
              <w:adjustRightInd w:val="0"/>
              <w:spacing w:after="120"/>
              <w:jc w:val="left"/>
              <w:rPr>
                <w:rFonts w:cs="Arial"/>
                <w:b w:val="0"/>
                <w:bCs w:val="0"/>
                <w:color w:val="000000"/>
                <w:sz w:val="20"/>
              </w:rPr>
            </w:pPr>
          </w:p>
        </w:tc>
        <w:tc>
          <w:tcPr>
            <w:cnfStyle w:val="000010000000" w:firstRow="0" w:lastRow="0" w:firstColumn="0" w:lastColumn="0" w:oddVBand="1" w:evenVBand="0" w:oddHBand="0" w:evenHBand="0" w:firstRowFirstColumn="0" w:firstRowLastColumn="0" w:lastRowFirstColumn="0" w:lastRowLastColumn="0"/>
            <w:tcW w:w="6155" w:type="dxa"/>
            <w:shd w:val="clear" w:color="auto" w:fill="auto"/>
          </w:tcPr>
          <w:p w14:paraId="741B5263" w14:textId="4FB91F8F" w:rsidR="00235604" w:rsidRPr="00B84656" w:rsidRDefault="00822B32" w:rsidP="00DC1CE5">
            <w:pPr>
              <w:autoSpaceDE w:val="0"/>
              <w:autoSpaceDN w:val="0"/>
              <w:adjustRightInd w:val="0"/>
              <w:spacing w:after="120"/>
              <w:jc w:val="left"/>
              <w:rPr>
                <w:rFonts w:cs="Arial"/>
                <w:bCs/>
                <w:color w:val="000000"/>
                <w:sz w:val="20"/>
              </w:rPr>
            </w:pPr>
            <w:r w:rsidRPr="00B84656">
              <w:rPr>
                <w:rFonts w:cs="Arial"/>
                <w:bCs/>
                <w:color w:val="000000"/>
                <w:sz w:val="20"/>
              </w:rPr>
              <w:t>Travelling by car is safer overall than riding a bicycle</w:t>
            </w:r>
          </w:p>
        </w:tc>
        <w:tc>
          <w:tcPr>
            <w:cnfStyle w:val="000100000000" w:firstRow="0" w:lastRow="0" w:firstColumn="0" w:lastColumn="1" w:oddVBand="0" w:evenVBand="0" w:oddHBand="0" w:evenHBand="0" w:firstRowFirstColumn="0" w:firstRowLastColumn="0" w:lastRowFirstColumn="0" w:lastRowLastColumn="0"/>
            <w:tcW w:w="1276" w:type="dxa"/>
            <w:shd w:val="clear" w:color="auto" w:fill="auto"/>
          </w:tcPr>
          <w:p w14:paraId="5734A244" w14:textId="3EEC27CB" w:rsidR="00235604" w:rsidRPr="00B84656" w:rsidRDefault="00822B32" w:rsidP="002752AD">
            <w:pPr>
              <w:autoSpaceDE w:val="0"/>
              <w:autoSpaceDN w:val="0"/>
              <w:adjustRightInd w:val="0"/>
              <w:spacing w:after="120"/>
              <w:jc w:val="center"/>
              <w:rPr>
                <w:rFonts w:cs="Arial"/>
                <w:bCs w:val="0"/>
                <w:color w:val="000000"/>
                <w:sz w:val="20"/>
              </w:rPr>
            </w:pPr>
            <w:r w:rsidRPr="00B84656">
              <w:rPr>
                <w:rFonts w:cs="Arial"/>
                <w:bCs w:val="0"/>
                <w:color w:val="000000"/>
                <w:sz w:val="20"/>
              </w:rPr>
              <w:t>0.44</w:t>
            </w:r>
            <w:r w:rsidR="008D6C97" w:rsidRPr="00B84656">
              <w:rPr>
                <w:rFonts w:cs="Arial"/>
                <w:bCs w:val="0"/>
                <w:color w:val="000000"/>
                <w:sz w:val="20"/>
              </w:rPr>
              <w:t>0</w:t>
            </w:r>
          </w:p>
        </w:tc>
      </w:tr>
      <w:tr w:rsidR="00235604" w:rsidRPr="00B84656" w14:paraId="78BDF98F" w14:textId="77777777" w:rsidTr="00EC7C88">
        <w:trPr>
          <w:jc w:val="center"/>
        </w:trPr>
        <w:tc>
          <w:tcPr>
            <w:cnfStyle w:val="001000000000" w:firstRow="0" w:lastRow="0" w:firstColumn="1" w:lastColumn="0" w:oddVBand="0" w:evenVBand="0" w:oddHBand="0" w:evenHBand="0" w:firstRowFirstColumn="0" w:firstRowLastColumn="0" w:lastRowFirstColumn="0" w:lastRowLastColumn="0"/>
            <w:tcW w:w="1661" w:type="dxa"/>
            <w:vMerge/>
            <w:shd w:val="clear" w:color="auto" w:fill="auto"/>
          </w:tcPr>
          <w:p w14:paraId="0F318273" w14:textId="77777777" w:rsidR="00235604" w:rsidRPr="00B84656" w:rsidRDefault="00235604" w:rsidP="00DC1CE5">
            <w:pPr>
              <w:autoSpaceDE w:val="0"/>
              <w:autoSpaceDN w:val="0"/>
              <w:adjustRightInd w:val="0"/>
              <w:spacing w:after="120"/>
              <w:jc w:val="left"/>
              <w:rPr>
                <w:rFonts w:cs="Arial"/>
                <w:b w:val="0"/>
                <w:bCs w:val="0"/>
                <w:color w:val="000000"/>
                <w:sz w:val="20"/>
              </w:rPr>
            </w:pPr>
          </w:p>
        </w:tc>
        <w:tc>
          <w:tcPr>
            <w:cnfStyle w:val="000010000000" w:firstRow="0" w:lastRow="0" w:firstColumn="0" w:lastColumn="0" w:oddVBand="1" w:evenVBand="0" w:oddHBand="0" w:evenHBand="0" w:firstRowFirstColumn="0" w:firstRowLastColumn="0" w:lastRowFirstColumn="0" w:lastRowLastColumn="0"/>
            <w:tcW w:w="6155" w:type="dxa"/>
            <w:shd w:val="clear" w:color="auto" w:fill="auto"/>
          </w:tcPr>
          <w:p w14:paraId="79662401" w14:textId="414C4246" w:rsidR="00235604" w:rsidRPr="00B84656" w:rsidRDefault="00822B32" w:rsidP="00DC1CE5">
            <w:pPr>
              <w:autoSpaceDE w:val="0"/>
              <w:autoSpaceDN w:val="0"/>
              <w:adjustRightInd w:val="0"/>
              <w:spacing w:after="120"/>
              <w:jc w:val="left"/>
              <w:rPr>
                <w:rFonts w:cs="Arial"/>
                <w:bCs/>
                <w:color w:val="000000"/>
                <w:sz w:val="20"/>
              </w:rPr>
            </w:pPr>
            <w:r w:rsidRPr="00B84656">
              <w:rPr>
                <w:rFonts w:cs="Arial"/>
                <w:bCs/>
                <w:color w:val="000000"/>
                <w:sz w:val="20"/>
              </w:rPr>
              <w:t>I like driving</w:t>
            </w:r>
          </w:p>
        </w:tc>
        <w:tc>
          <w:tcPr>
            <w:cnfStyle w:val="000100000000" w:firstRow="0" w:lastRow="0" w:firstColumn="0" w:lastColumn="1" w:oddVBand="0" w:evenVBand="0" w:oddHBand="0" w:evenHBand="0" w:firstRowFirstColumn="0" w:firstRowLastColumn="0" w:lastRowFirstColumn="0" w:lastRowLastColumn="0"/>
            <w:tcW w:w="1276" w:type="dxa"/>
            <w:shd w:val="clear" w:color="auto" w:fill="auto"/>
          </w:tcPr>
          <w:p w14:paraId="5E803D56" w14:textId="664A596A" w:rsidR="00235604" w:rsidRPr="00B84656" w:rsidRDefault="008D6C97" w:rsidP="002752AD">
            <w:pPr>
              <w:autoSpaceDE w:val="0"/>
              <w:autoSpaceDN w:val="0"/>
              <w:adjustRightInd w:val="0"/>
              <w:spacing w:after="120"/>
              <w:jc w:val="center"/>
              <w:rPr>
                <w:rFonts w:cs="Arial"/>
                <w:bCs w:val="0"/>
                <w:color w:val="000000"/>
                <w:sz w:val="20"/>
              </w:rPr>
            </w:pPr>
            <w:r w:rsidRPr="00B84656">
              <w:rPr>
                <w:rFonts w:cs="Arial"/>
                <w:bCs w:val="0"/>
                <w:color w:val="000000"/>
                <w:sz w:val="20"/>
              </w:rPr>
              <w:t>0.780</w:t>
            </w:r>
          </w:p>
        </w:tc>
      </w:tr>
      <w:tr w:rsidR="00235604" w:rsidRPr="00B84656" w14:paraId="77F7288F" w14:textId="77777777" w:rsidTr="00EC7C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1" w:type="dxa"/>
            <w:vMerge/>
            <w:shd w:val="clear" w:color="auto" w:fill="auto"/>
          </w:tcPr>
          <w:p w14:paraId="2B1BE3AD" w14:textId="77777777" w:rsidR="00235604" w:rsidRPr="00B84656" w:rsidRDefault="00235604" w:rsidP="00DC1CE5">
            <w:pPr>
              <w:autoSpaceDE w:val="0"/>
              <w:autoSpaceDN w:val="0"/>
              <w:adjustRightInd w:val="0"/>
              <w:spacing w:after="120"/>
              <w:jc w:val="left"/>
              <w:rPr>
                <w:rFonts w:cs="Arial"/>
                <w:b w:val="0"/>
                <w:bCs w:val="0"/>
                <w:color w:val="000000"/>
                <w:sz w:val="20"/>
              </w:rPr>
            </w:pPr>
          </w:p>
        </w:tc>
        <w:tc>
          <w:tcPr>
            <w:cnfStyle w:val="000010000000" w:firstRow="0" w:lastRow="0" w:firstColumn="0" w:lastColumn="0" w:oddVBand="1" w:evenVBand="0" w:oddHBand="0" w:evenHBand="0" w:firstRowFirstColumn="0" w:firstRowLastColumn="0" w:lastRowFirstColumn="0" w:lastRowLastColumn="0"/>
            <w:tcW w:w="6155" w:type="dxa"/>
            <w:shd w:val="clear" w:color="auto" w:fill="auto"/>
          </w:tcPr>
          <w:p w14:paraId="67FA4015" w14:textId="0A88DEB6" w:rsidR="00235604" w:rsidRPr="00B84656" w:rsidRDefault="00822B32" w:rsidP="00DC1CE5">
            <w:pPr>
              <w:autoSpaceDE w:val="0"/>
              <w:autoSpaceDN w:val="0"/>
              <w:adjustRightInd w:val="0"/>
              <w:spacing w:after="120"/>
              <w:jc w:val="left"/>
              <w:rPr>
                <w:rFonts w:cs="Arial"/>
                <w:color w:val="000000"/>
                <w:sz w:val="20"/>
              </w:rPr>
            </w:pPr>
            <w:r w:rsidRPr="00B84656">
              <w:rPr>
                <w:rFonts w:cs="Arial"/>
                <w:color w:val="000000"/>
                <w:sz w:val="20"/>
              </w:rPr>
              <w:t>To me, the car is a status symbol</w:t>
            </w:r>
          </w:p>
        </w:tc>
        <w:tc>
          <w:tcPr>
            <w:cnfStyle w:val="000100000000" w:firstRow="0" w:lastRow="0" w:firstColumn="0" w:lastColumn="1" w:oddVBand="0" w:evenVBand="0" w:oddHBand="0" w:evenHBand="0" w:firstRowFirstColumn="0" w:firstRowLastColumn="0" w:lastRowFirstColumn="0" w:lastRowLastColumn="0"/>
            <w:tcW w:w="1276" w:type="dxa"/>
            <w:shd w:val="clear" w:color="auto" w:fill="auto"/>
          </w:tcPr>
          <w:p w14:paraId="0679567A" w14:textId="5686D279" w:rsidR="00235604" w:rsidRPr="00B84656" w:rsidRDefault="008D6C97" w:rsidP="002752AD">
            <w:pPr>
              <w:autoSpaceDE w:val="0"/>
              <w:autoSpaceDN w:val="0"/>
              <w:adjustRightInd w:val="0"/>
              <w:spacing w:after="120"/>
              <w:jc w:val="center"/>
              <w:rPr>
                <w:rFonts w:cs="Arial"/>
                <w:color w:val="000000"/>
                <w:sz w:val="20"/>
              </w:rPr>
            </w:pPr>
            <w:r w:rsidRPr="00B84656">
              <w:rPr>
                <w:rFonts w:cs="Arial"/>
                <w:color w:val="000000"/>
                <w:sz w:val="20"/>
              </w:rPr>
              <w:t>0.394</w:t>
            </w:r>
          </w:p>
        </w:tc>
      </w:tr>
      <w:tr w:rsidR="008D6C97" w:rsidRPr="00B84656" w14:paraId="3B5DFB56" w14:textId="77777777" w:rsidTr="00EC7C88">
        <w:trPr>
          <w:jc w:val="center"/>
        </w:trPr>
        <w:tc>
          <w:tcPr>
            <w:cnfStyle w:val="001000000000" w:firstRow="0" w:lastRow="0" w:firstColumn="1" w:lastColumn="0" w:oddVBand="0" w:evenVBand="0" w:oddHBand="0" w:evenHBand="0" w:firstRowFirstColumn="0" w:firstRowLastColumn="0" w:lastRowFirstColumn="0" w:lastRowLastColumn="0"/>
            <w:tcW w:w="1661" w:type="dxa"/>
            <w:vMerge/>
            <w:shd w:val="clear" w:color="auto" w:fill="auto"/>
          </w:tcPr>
          <w:p w14:paraId="42F6E7DC" w14:textId="77777777" w:rsidR="008D6C97" w:rsidRPr="00B84656" w:rsidRDefault="008D6C97" w:rsidP="00DC1CE5">
            <w:pPr>
              <w:autoSpaceDE w:val="0"/>
              <w:autoSpaceDN w:val="0"/>
              <w:adjustRightInd w:val="0"/>
              <w:spacing w:after="120"/>
              <w:jc w:val="left"/>
              <w:rPr>
                <w:rFonts w:cs="Arial"/>
                <w:b w:val="0"/>
                <w:bCs w:val="0"/>
                <w:color w:val="000000"/>
                <w:sz w:val="20"/>
              </w:rPr>
            </w:pPr>
          </w:p>
        </w:tc>
        <w:tc>
          <w:tcPr>
            <w:cnfStyle w:val="000010000000" w:firstRow="0" w:lastRow="0" w:firstColumn="0" w:lastColumn="0" w:oddVBand="1" w:evenVBand="0" w:oddHBand="0" w:evenHBand="0" w:firstRowFirstColumn="0" w:firstRowLastColumn="0" w:lastRowFirstColumn="0" w:lastRowLastColumn="0"/>
            <w:tcW w:w="6155" w:type="dxa"/>
            <w:shd w:val="clear" w:color="auto" w:fill="auto"/>
          </w:tcPr>
          <w:p w14:paraId="1529B44C" w14:textId="2C147D7F" w:rsidR="008D6C97" w:rsidRPr="00B84656" w:rsidRDefault="00822B32" w:rsidP="00DC1CE5">
            <w:pPr>
              <w:autoSpaceDE w:val="0"/>
              <w:autoSpaceDN w:val="0"/>
              <w:adjustRightInd w:val="0"/>
              <w:spacing w:after="120"/>
              <w:jc w:val="left"/>
              <w:rPr>
                <w:rFonts w:cs="Arial"/>
                <w:color w:val="000000"/>
                <w:sz w:val="20"/>
              </w:rPr>
            </w:pPr>
            <w:r w:rsidRPr="00B84656">
              <w:rPr>
                <w:rFonts w:cs="Arial"/>
                <w:color w:val="000000"/>
                <w:sz w:val="20"/>
              </w:rPr>
              <w:t>Travelling by car is safer overall than walking</w:t>
            </w:r>
          </w:p>
        </w:tc>
        <w:tc>
          <w:tcPr>
            <w:cnfStyle w:val="000100000000" w:firstRow="0" w:lastRow="0" w:firstColumn="0" w:lastColumn="1" w:oddVBand="0" w:evenVBand="0" w:oddHBand="0" w:evenHBand="0" w:firstRowFirstColumn="0" w:firstRowLastColumn="0" w:lastRowFirstColumn="0" w:lastRowLastColumn="0"/>
            <w:tcW w:w="1276" w:type="dxa"/>
            <w:shd w:val="clear" w:color="auto" w:fill="auto"/>
          </w:tcPr>
          <w:p w14:paraId="7BF6851F" w14:textId="073ACE34" w:rsidR="008D6C97" w:rsidRPr="00B84656" w:rsidRDefault="008D6C97" w:rsidP="002752AD">
            <w:pPr>
              <w:autoSpaceDE w:val="0"/>
              <w:autoSpaceDN w:val="0"/>
              <w:adjustRightInd w:val="0"/>
              <w:spacing w:after="120"/>
              <w:jc w:val="center"/>
              <w:rPr>
                <w:rFonts w:cs="Arial"/>
                <w:color w:val="000000"/>
                <w:sz w:val="20"/>
              </w:rPr>
            </w:pPr>
            <w:r w:rsidRPr="00B84656">
              <w:rPr>
                <w:rFonts w:cs="Arial"/>
                <w:color w:val="000000"/>
                <w:sz w:val="20"/>
              </w:rPr>
              <w:t>0.412</w:t>
            </w:r>
          </w:p>
        </w:tc>
      </w:tr>
      <w:tr w:rsidR="008D6C97" w:rsidRPr="00B84656" w14:paraId="0C34C145" w14:textId="77777777" w:rsidTr="00EC7C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1" w:type="dxa"/>
            <w:vMerge/>
            <w:shd w:val="clear" w:color="auto" w:fill="auto"/>
          </w:tcPr>
          <w:p w14:paraId="5EEB2579" w14:textId="77777777" w:rsidR="008D6C97" w:rsidRPr="00B84656" w:rsidRDefault="008D6C97" w:rsidP="00DC1CE5">
            <w:pPr>
              <w:autoSpaceDE w:val="0"/>
              <w:autoSpaceDN w:val="0"/>
              <w:adjustRightInd w:val="0"/>
              <w:spacing w:after="120"/>
              <w:jc w:val="left"/>
              <w:rPr>
                <w:rFonts w:cs="Arial"/>
                <w:b w:val="0"/>
                <w:bCs w:val="0"/>
                <w:color w:val="000000"/>
                <w:sz w:val="20"/>
              </w:rPr>
            </w:pPr>
          </w:p>
        </w:tc>
        <w:tc>
          <w:tcPr>
            <w:cnfStyle w:val="000010000000" w:firstRow="0" w:lastRow="0" w:firstColumn="0" w:lastColumn="0" w:oddVBand="1" w:evenVBand="0" w:oddHBand="0" w:evenHBand="0" w:firstRowFirstColumn="0" w:firstRowLastColumn="0" w:lastRowFirstColumn="0" w:lastRowLastColumn="0"/>
            <w:tcW w:w="6155" w:type="dxa"/>
            <w:shd w:val="clear" w:color="auto" w:fill="auto"/>
          </w:tcPr>
          <w:p w14:paraId="7E096CA5" w14:textId="6353BD43" w:rsidR="008D6C97" w:rsidRPr="00B84656" w:rsidRDefault="00822B32" w:rsidP="00DC1CE5">
            <w:pPr>
              <w:autoSpaceDE w:val="0"/>
              <w:autoSpaceDN w:val="0"/>
              <w:adjustRightInd w:val="0"/>
              <w:spacing w:after="120"/>
              <w:jc w:val="left"/>
              <w:rPr>
                <w:rFonts w:cs="Arial"/>
                <w:color w:val="000000"/>
                <w:sz w:val="20"/>
              </w:rPr>
            </w:pPr>
            <w:r w:rsidRPr="00B84656">
              <w:rPr>
                <w:rFonts w:cs="Arial"/>
                <w:color w:val="000000"/>
                <w:sz w:val="20"/>
              </w:rPr>
              <w:t>Getting there is half the fun</w:t>
            </w:r>
          </w:p>
        </w:tc>
        <w:tc>
          <w:tcPr>
            <w:cnfStyle w:val="000100000000" w:firstRow="0" w:lastRow="0" w:firstColumn="0" w:lastColumn="1" w:oddVBand="0" w:evenVBand="0" w:oddHBand="0" w:evenHBand="0" w:firstRowFirstColumn="0" w:firstRowLastColumn="0" w:lastRowFirstColumn="0" w:lastRowLastColumn="0"/>
            <w:tcW w:w="1276" w:type="dxa"/>
            <w:shd w:val="clear" w:color="auto" w:fill="auto"/>
          </w:tcPr>
          <w:p w14:paraId="4A99E00A" w14:textId="7605611A" w:rsidR="008D6C97" w:rsidRPr="00B84656" w:rsidRDefault="008D6C97" w:rsidP="002752AD">
            <w:pPr>
              <w:autoSpaceDE w:val="0"/>
              <w:autoSpaceDN w:val="0"/>
              <w:adjustRightInd w:val="0"/>
              <w:spacing w:after="120"/>
              <w:jc w:val="center"/>
              <w:rPr>
                <w:rFonts w:cs="Arial"/>
                <w:color w:val="000000"/>
                <w:sz w:val="20"/>
              </w:rPr>
            </w:pPr>
            <w:r w:rsidRPr="00B84656">
              <w:rPr>
                <w:rFonts w:cs="Arial"/>
                <w:color w:val="000000"/>
                <w:sz w:val="20"/>
              </w:rPr>
              <w:t>0.519</w:t>
            </w:r>
          </w:p>
        </w:tc>
      </w:tr>
      <w:tr w:rsidR="008D6C97" w:rsidRPr="00B84656" w14:paraId="0F02716C" w14:textId="77777777" w:rsidTr="00EC7C88">
        <w:trPr>
          <w:jc w:val="center"/>
        </w:trPr>
        <w:tc>
          <w:tcPr>
            <w:cnfStyle w:val="001000000000" w:firstRow="0" w:lastRow="0" w:firstColumn="1" w:lastColumn="0" w:oddVBand="0" w:evenVBand="0" w:oddHBand="0" w:evenHBand="0" w:firstRowFirstColumn="0" w:firstRowLastColumn="0" w:lastRowFirstColumn="0" w:lastRowLastColumn="0"/>
            <w:tcW w:w="1661" w:type="dxa"/>
            <w:vMerge/>
            <w:shd w:val="clear" w:color="auto" w:fill="auto"/>
          </w:tcPr>
          <w:p w14:paraId="5400286B" w14:textId="77777777" w:rsidR="008D6C97" w:rsidRPr="00B84656" w:rsidRDefault="008D6C97" w:rsidP="00DC1CE5">
            <w:pPr>
              <w:autoSpaceDE w:val="0"/>
              <w:autoSpaceDN w:val="0"/>
              <w:adjustRightInd w:val="0"/>
              <w:spacing w:after="120"/>
              <w:jc w:val="left"/>
              <w:rPr>
                <w:rFonts w:cs="Arial"/>
                <w:b w:val="0"/>
                <w:bCs w:val="0"/>
                <w:color w:val="000000"/>
                <w:sz w:val="20"/>
              </w:rPr>
            </w:pPr>
          </w:p>
        </w:tc>
        <w:tc>
          <w:tcPr>
            <w:cnfStyle w:val="000010000000" w:firstRow="0" w:lastRow="0" w:firstColumn="0" w:lastColumn="0" w:oddVBand="1" w:evenVBand="0" w:oddHBand="0" w:evenHBand="0" w:firstRowFirstColumn="0" w:firstRowLastColumn="0" w:lastRowFirstColumn="0" w:lastRowLastColumn="0"/>
            <w:tcW w:w="6155" w:type="dxa"/>
            <w:shd w:val="clear" w:color="auto" w:fill="auto"/>
          </w:tcPr>
          <w:p w14:paraId="251B732E" w14:textId="32876143" w:rsidR="008D6C97" w:rsidRPr="00B84656" w:rsidRDefault="00822B32" w:rsidP="00DC1CE5">
            <w:pPr>
              <w:autoSpaceDE w:val="0"/>
              <w:autoSpaceDN w:val="0"/>
              <w:adjustRightInd w:val="0"/>
              <w:spacing w:after="120"/>
              <w:jc w:val="left"/>
              <w:rPr>
                <w:rFonts w:cs="Arial"/>
                <w:color w:val="000000"/>
                <w:sz w:val="20"/>
              </w:rPr>
            </w:pPr>
            <w:r w:rsidRPr="00B84656">
              <w:rPr>
                <w:rFonts w:cs="Arial"/>
                <w:color w:val="000000"/>
                <w:sz w:val="20"/>
              </w:rPr>
              <w:t>I like to drive just for fun</w:t>
            </w:r>
          </w:p>
        </w:tc>
        <w:tc>
          <w:tcPr>
            <w:cnfStyle w:val="000100000000" w:firstRow="0" w:lastRow="0" w:firstColumn="0" w:lastColumn="1" w:oddVBand="0" w:evenVBand="0" w:oddHBand="0" w:evenHBand="0" w:firstRowFirstColumn="0" w:firstRowLastColumn="0" w:lastRowFirstColumn="0" w:lastRowLastColumn="0"/>
            <w:tcW w:w="1276" w:type="dxa"/>
            <w:shd w:val="clear" w:color="auto" w:fill="auto"/>
          </w:tcPr>
          <w:p w14:paraId="291E6B2D" w14:textId="476B15D6" w:rsidR="008D6C97" w:rsidRPr="00B84656" w:rsidRDefault="008D6C97" w:rsidP="002752AD">
            <w:pPr>
              <w:autoSpaceDE w:val="0"/>
              <w:autoSpaceDN w:val="0"/>
              <w:adjustRightInd w:val="0"/>
              <w:spacing w:after="120"/>
              <w:jc w:val="center"/>
              <w:rPr>
                <w:rFonts w:cs="Arial"/>
                <w:color w:val="000000"/>
                <w:sz w:val="20"/>
              </w:rPr>
            </w:pPr>
            <w:r w:rsidRPr="00B84656">
              <w:rPr>
                <w:rFonts w:cs="Arial"/>
                <w:color w:val="000000"/>
                <w:sz w:val="20"/>
              </w:rPr>
              <w:t>0.745</w:t>
            </w:r>
          </w:p>
        </w:tc>
      </w:tr>
      <w:tr w:rsidR="00235604" w:rsidRPr="00B84656" w14:paraId="546A1360" w14:textId="77777777" w:rsidTr="00EC7C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1" w:type="dxa"/>
            <w:vMerge/>
            <w:shd w:val="clear" w:color="auto" w:fill="auto"/>
          </w:tcPr>
          <w:p w14:paraId="5FDBF686" w14:textId="77777777" w:rsidR="00235604" w:rsidRPr="00B84656" w:rsidRDefault="00235604" w:rsidP="00DC1CE5">
            <w:pPr>
              <w:autoSpaceDE w:val="0"/>
              <w:autoSpaceDN w:val="0"/>
              <w:adjustRightInd w:val="0"/>
              <w:spacing w:after="120"/>
              <w:jc w:val="left"/>
              <w:rPr>
                <w:rFonts w:cs="Arial"/>
                <w:b w:val="0"/>
                <w:bCs w:val="0"/>
                <w:color w:val="000000"/>
                <w:sz w:val="20"/>
              </w:rPr>
            </w:pPr>
          </w:p>
        </w:tc>
        <w:tc>
          <w:tcPr>
            <w:cnfStyle w:val="000010000000" w:firstRow="0" w:lastRow="0" w:firstColumn="0" w:lastColumn="0" w:oddVBand="1" w:evenVBand="0" w:oddHBand="0" w:evenHBand="0" w:firstRowFirstColumn="0" w:firstRowLastColumn="0" w:lastRowFirstColumn="0" w:lastRowLastColumn="0"/>
            <w:tcW w:w="6155" w:type="dxa"/>
            <w:shd w:val="clear" w:color="auto" w:fill="auto"/>
          </w:tcPr>
          <w:p w14:paraId="148D6732" w14:textId="711CA3DD" w:rsidR="00235604" w:rsidRPr="00B84656" w:rsidRDefault="00822B32" w:rsidP="00DC1CE5">
            <w:pPr>
              <w:autoSpaceDE w:val="0"/>
              <w:autoSpaceDN w:val="0"/>
              <w:adjustRightInd w:val="0"/>
              <w:spacing w:after="120"/>
              <w:jc w:val="left"/>
              <w:rPr>
                <w:rFonts w:cs="Arial"/>
                <w:color w:val="000000"/>
                <w:sz w:val="20"/>
              </w:rPr>
            </w:pPr>
            <w:r w:rsidRPr="00B84656">
              <w:rPr>
                <w:rFonts w:cs="Arial"/>
                <w:color w:val="000000"/>
                <w:sz w:val="20"/>
              </w:rPr>
              <w:t>I feel free and independent if I drive</w:t>
            </w:r>
          </w:p>
        </w:tc>
        <w:tc>
          <w:tcPr>
            <w:cnfStyle w:val="000100000000" w:firstRow="0" w:lastRow="0" w:firstColumn="0" w:lastColumn="1" w:oddVBand="0" w:evenVBand="0" w:oddHBand="0" w:evenHBand="0" w:firstRowFirstColumn="0" w:firstRowLastColumn="0" w:lastRowFirstColumn="0" w:lastRowLastColumn="0"/>
            <w:tcW w:w="1276" w:type="dxa"/>
            <w:shd w:val="clear" w:color="auto" w:fill="auto"/>
          </w:tcPr>
          <w:p w14:paraId="0FBCADF4" w14:textId="5980E810" w:rsidR="00235604" w:rsidRPr="00B84656" w:rsidRDefault="00822B32" w:rsidP="002752AD">
            <w:pPr>
              <w:autoSpaceDE w:val="0"/>
              <w:autoSpaceDN w:val="0"/>
              <w:adjustRightInd w:val="0"/>
              <w:spacing w:after="120"/>
              <w:jc w:val="center"/>
              <w:rPr>
                <w:rFonts w:cs="Arial"/>
                <w:color w:val="000000"/>
                <w:sz w:val="20"/>
              </w:rPr>
            </w:pPr>
            <w:r w:rsidRPr="00B84656">
              <w:rPr>
                <w:rFonts w:cs="Arial"/>
                <w:color w:val="000000"/>
                <w:sz w:val="20"/>
              </w:rPr>
              <w:t>0.751</w:t>
            </w:r>
          </w:p>
        </w:tc>
      </w:tr>
      <w:tr w:rsidR="00235604" w:rsidRPr="00B84656" w14:paraId="61BFC838" w14:textId="77777777" w:rsidTr="00EC7C88">
        <w:trPr>
          <w:jc w:val="center"/>
        </w:trPr>
        <w:tc>
          <w:tcPr>
            <w:cnfStyle w:val="001000000000" w:firstRow="0" w:lastRow="0" w:firstColumn="1" w:lastColumn="0" w:oddVBand="0" w:evenVBand="0" w:oddHBand="0" w:evenHBand="0" w:firstRowFirstColumn="0" w:firstRowLastColumn="0" w:lastRowFirstColumn="0" w:lastRowLastColumn="0"/>
            <w:tcW w:w="1661" w:type="dxa"/>
            <w:vMerge w:val="restart"/>
            <w:shd w:val="clear" w:color="auto" w:fill="auto"/>
          </w:tcPr>
          <w:p w14:paraId="04762A63" w14:textId="4FDDF04F" w:rsidR="00235604" w:rsidRPr="00B84656" w:rsidRDefault="00671349" w:rsidP="00380F2E">
            <w:pPr>
              <w:autoSpaceDE w:val="0"/>
              <w:autoSpaceDN w:val="0"/>
              <w:adjustRightInd w:val="0"/>
              <w:spacing w:after="120"/>
              <w:jc w:val="left"/>
              <w:rPr>
                <w:rFonts w:cs="Arial"/>
                <w:b w:val="0"/>
                <w:bCs w:val="0"/>
                <w:color w:val="000000"/>
                <w:sz w:val="20"/>
              </w:rPr>
            </w:pPr>
            <w:r w:rsidRPr="00B84656">
              <w:rPr>
                <w:rFonts w:cs="Arial"/>
                <w:color w:val="000000"/>
                <w:sz w:val="20"/>
              </w:rPr>
              <w:t xml:space="preserve">5. </w:t>
            </w:r>
            <w:r w:rsidR="00822B32" w:rsidRPr="00B84656">
              <w:rPr>
                <w:rFonts w:cs="Arial"/>
                <w:color w:val="000000"/>
                <w:sz w:val="20"/>
              </w:rPr>
              <w:t xml:space="preserve">Car users </w:t>
            </w:r>
          </w:p>
        </w:tc>
        <w:tc>
          <w:tcPr>
            <w:cnfStyle w:val="000010000000" w:firstRow="0" w:lastRow="0" w:firstColumn="0" w:lastColumn="0" w:oddVBand="1" w:evenVBand="0" w:oddHBand="0" w:evenHBand="0" w:firstRowFirstColumn="0" w:firstRowLastColumn="0" w:lastRowFirstColumn="0" w:lastRowLastColumn="0"/>
            <w:tcW w:w="6155" w:type="dxa"/>
            <w:shd w:val="clear" w:color="auto" w:fill="auto"/>
          </w:tcPr>
          <w:p w14:paraId="4444C9A4" w14:textId="360C57CD" w:rsidR="00235604" w:rsidRPr="00B84656" w:rsidRDefault="00822B32" w:rsidP="00DC1CE5">
            <w:pPr>
              <w:autoSpaceDE w:val="0"/>
              <w:autoSpaceDN w:val="0"/>
              <w:adjustRightInd w:val="0"/>
              <w:spacing w:after="120"/>
              <w:jc w:val="left"/>
              <w:rPr>
                <w:rFonts w:cs="Arial"/>
                <w:bCs/>
                <w:color w:val="000000"/>
                <w:sz w:val="20"/>
              </w:rPr>
            </w:pPr>
            <w:r w:rsidRPr="00B84656">
              <w:rPr>
                <w:rFonts w:cs="Arial"/>
                <w:bCs/>
                <w:color w:val="000000"/>
                <w:sz w:val="20"/>
              </w:rPr>
              <w:t>It does not matter to me which type of car I drive</w:t>
            </w:r>
          </w:p>
        </w:tc>
        <w:tc>
          <w:tcPr>
            <w:cnfStyle w:val="000100000000" w:firstRow="0" w:lastRow="0" w:firstColumn="0" w:lastColumn="1" w:oddVBand="0" w:evenVBand="0" w:oddHBand="0" w:evenHBand="0" w:firstRowFirstColumn="0" w:firstRowLastColumn="0" w:lastRowFirstColumn="0" w:lastRowLastColumn="0"/>
            <w:tcW w:w="1276" w:type="dxa"/>
            <w:shd w:val="clear" w:color="auto" w:fill="auto"/>
          </w:tcPr>
          <w:p w14:paraId="1DF882D4" w14:textId="4C458BAA" w:rsidR="00235604" w:rsidRPr="00B84656" w:rsidRDefault="00822B32" w:rsidP="002752AD">
            <w:pPr>
              <w:autoSpaceDE w:val="0"/>
              <w:autoSpaceDN w:val="0"/>
              <w:adjustRightInd w:val="0"/>
              <w:spacing w:after="120"/>
              <w:jc w:val="center"/>
              <w:rPr>
                <w:rFonts w:cs="Arial"/>
                <w:bCs w:val="0"/>
                <w:color w:val="000000"/>
                <w:sz w:val="20"/>
              </w:rPr>
            </w:pPr>
            <w:r w:rsidRPr="00B84656">
              <w:rPr>
                <w:rFonts w:cs="Arial"/>
                <w:bCs w:val="0"/>
                <w:color w:val="000000"/>
                <w:sz w:val="20"/>
              </w:rPr>
              <w:t>0.795</w:t>
            </w:r>
          </w:p>
        </w:tc>
      </w:tr>
      <w:tr w:rsidR="00235604" w:rsidRPr="00B84656" w14:paraId="6F99B292" w14:textId="77777777" w:rsidTr="00822B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1" w:type="dxa"/>
            <w:vMerge/>
            <w:shd w:val="clear" w:color="auto" w:fill="auto"/>
          </w:tcPr>
          <w:p w14:paraId="1570F7F2" w14:textId="77777777" w:rsidR="00235604" w:rsidRPr="00B84656" w:rsidRDefault="00235604" w:rsidP="00DC1CE5">
            <w:pPr>
              <w:autoSpaceDE w:val="0"/>
              <w:autoSpaceDN w:val="0"/>
              <w:adjustRightInd w:val="0"/>
              <w:spacing w:after="120"/>
              <w:jc w:val="left"/>
              <w:rPr>
                <w:rFonts w:cs="Arial"/>
                <w:b w:val="0"/>
                <w:bCs w:val="0"/>
                <w:color w:val="000000"/>
                <w:sz w:val="20"/>
              </w:rPr>
            </w:pPr>
          </w:p>
        </w:tc>
        <w:tc>
          <w:tcPr>
            <w:cnfStyle w:val="000010000000" w:firstRow="0" w:lastRow="0" w:firstColumn="0" w:lastColumn="0" w:oddVBand="1" w:evenVBand="0" w:oddHBand="0" w:evenHBand="0" w:firstRowFirstColumn="0" w:firstRowLastColumn="0" w:lastRowFirstColumn="0" w:lastRowLastColumn="0"/>
            <w:tcW w:w="6155" w:type="dxa"/>
            <w:tcBorders>
              <w:bottom w:val="single" w:sz="4" w:space="0" w:color="767171" w:themeColor="background2" w:themeShade="80"/>
            </w:tcBorders>
            <w:shd w:val="clear" w:color="auto" w:fill="auto"/>
          </w:tcPr>
          <w:p w14:paraId="29E4AC19" w14:textId="5078B6AD" w:rsidR="00235604" w:rsidRPr="00B84656" w:rsidRDefault="00822B32" w:rsidP="00DC1CE5">
            <w:pPr>
              <w:autoSpaceDE w:val="0"/>
              <w:autoSpaceDN w:val="0"/>
              <w:adjustRightInd w:val="0"/>
              <w:spacing w:after="120"/>
              <w:jc w:val="left"/>
              <w:rPr>
                <w:rFonts w:cs="Arial"/>
                <w:bCs/>
                <w:color w:val="000000"/>
                <w:sz w:val="20"/>
              </w:rPr>
            </w:pPr>
            <w:r w:rsidRPr="00B84656">
              <w:rPr>
                <w:rFonts w:cs="Arial"/>
                <w:bCs/>
                <w:color w:val="000000"/>
                <w:sz w:val="20"/>
              </w:rPr>
              <w:t>Travelling by car is safer overall than walking</w:t>
            </w:r>
          </w:p>
        </w:tc>
        <w:tc>
          <w:tcPr>
            <w:cnfStyle w:val="000100000000" w:firstRow="0" w:lastRow="0" w:firstColumn="0" w:lastColumn="1" w:oddVBand="0" w:evenVBand="0" w:oddHBand="0" w:evenHBand="0" w:firstRowFirstColumn="0" w:firstRowLastColumn="0" w:lastRowFirstColumn="0" w:lastRowLastColumn="0"/>
            <w:tcW w:w="1276" w:type="dxa"/>
            <w:tcBorders>
              <w:bottom w:val="single" w:sz="4" w:space="0" w:color="767171" w:themeColor="background2" w:themeShade="80"/>
            </w:tcBorders>
            <w:shd w:val="clear" w:color="auto" w:fill="auto"/>
          </w:tcPr>
          <w:p w14:paraId="44AB02DD" w14:textId="230BD718" w:rsidR="00235604" w:rsidRPr="00B84656" w:rsidRDefault="00822B32" w:rsidP="002752AD">
            <w:pPr>
              <w:autoSpaceDE w:val="0"/>
              <w:autoSpaceDN w:val="0"/>
              <w:adjustRightInd w:val="0"/>
              <w:spacing w:after="120"/>
              <w:jc w:val="center"/>
              <w:rPr>
                <w:rFonts w:cs="Arial"/>
                <w:bCs w:val="0"/>
                <w:color w:val="000000"/>
                <w:sz w:val="20"/>
              </w:rPr>
            </w:pPr>
            <w:r w:rsidRPr="00B84656">
              <w:rPr>
                <w:rFonts w:cs="Arial"/>
                <w:bCs w:val="0"/>
                <w:color w:val="000000"/>
                <w:sz w:val="20"/>
              </w:rPr>
              <w:t>0.324</w:t>
            </w:r>
          </w:p>
        </w:tc>
      </w:tr>
      <w:tr w:rsidR="00235604" w:rsidRPr="00813FF4" w14:paraId="0F4186E9" w14:textId="77777777" w:rsidTr="00822B32">
        <w:trPr>
          <w:cnfStyle w:val="010000000000" w:firstRow="0" w:lastRow="1"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1" w:type="dxa"/>
            <w:vMerge/>
            <w:shd w:val="clear" w:color="auto" w:fill="auto"/>
          </w:tcPr>
          <w:p w14:paraId="76648685" w14:textId="77777777" w:rsidR="00235604" w:rsidRPr="00B84656" w:rsidRDefault="00235604" w:rsidP="00DC1CE5">
            <w:pPr>
              <w:autoSpaceDE w:val="0"/>
              <w:autoSpaceDN w:val="0"/>
              <w:adjustRightInd w:val="0"/>
              <w:spacing w:after="120"/>
              <w:jc w:val="left"/>
              <w:rPr>
                <w:rFonts w:cs="Arial"/>
                <w:b w:val="0"/>
                <w:bCs w:val="0"/>
                <w:color w:val="000000"/>
                <w:sz w:val="20"/>
              </w:rPr>
            </w:pPr>
          </w:p>
        </w:tc>
        <w:tc>
          <w:tcPr>
            <w:cnfStyle w:val="000010000000" w:firstRow="0" w:lastRow="0" w:firstColumn="0" w:lastColumn="0" w:oddVBand="1" w:evenVBand="0" w:oddHBand="0" w:evenHBand="0" w:firstRowFirstColumn="0" w:firstRowLastColumn="0" w:lastRowFirstColumn="0" w:lastRowLastColumn="0"/>
            <w:tcW w:w="6155" w:type="dxa"/>
            <w:tcBorders>
              <w:top w:val="single" w:sz="4" w:space="0" w:color="767171" w:themeColor="background2" w:themeShade="80"/>
              <w:bottom w:val="single" w:sz="4" w:space="0" w:color="666666" w:themeColor="text1" w:themeTint="99"/>
            </w:tcBorders>
            <w:shd w:val="clear" w:color="auto" w:fill="auto"/>
          </w:tcPr>
          <w:p w14:paraId="09898359" w14:textId="1A6C0C12" w:rsidR="00235604" w:rsidRPr="00B84656" w:rsidRDefault="00822B32" w:rsidP="00DC1CE5">
            <w:pPr>
              <w:autoSpaceDE w:val="0"/>
              <w:autoSpaceDN w:val="0"/>
              <w:adjustRightInd w:val="0"/>
              <w:spacing w:after="120"/>
              <w:jc w:val="left"/>
              <w:rPr>
                <w:rFonts w:cs="Arial"/>
                <w:b w:val="0"/>
                <w:bCs w:val="0"/>
                <w:color w:val="000000"/>
                <w:sz w:val="20"/>
              </w:rPr>
            </w:pPr>
            <w:r w:rsidRPr="00B84656">
              <w:rPr>
                <w:rFonts w:cs="Arial"/>
                <w:b w:val="0"/>
                <w:bCs w:val="0"/>
                <w:color w:val="000000"/>
                <w:sz w:val="20"/>
              </w:rPr>
              <w:t>To me, the car is nothing more than a convenient way to get around</w:t>
            </w:r>
          </w:p>
        </w:tc>
        <w:tc>
          <w:tcPr>
            <w:cnfStyle w:val="000100000000" w:firstRow="0" w:lastRow="0" w:firstColumn="0" w:lastColumn="1" w:oddVBand="0" w:evenVBand="0" w:oddHBand="0" w:evenHBand="0" w:firstRowFirstColumn="0" w:firstRowLastColumn="0" w:lastRowFirstColumn="0" w:lastRowLastColumn="0"/>
            <w:tcW w:w="1276" w:type="dxa"/>
            <w:tcBorders>
              <w:top w:val="single" w:sz="4" w:space="0" w:color="767171" w:themeColor="background2" w:themeShade="80"/>
              <w:bottom w:val="single" w:sz="4" w:space="0" w:color="666666" w:themeColor="text1" w:themeTint="99"/>
            </w:tcBorders>
            <w:shd w:val="clear" w:color="auto" w:fill="auto"/>
          </w:tcPr>
          <w:p w14:paraId="7B809783" w14:textId="1847817F" w:rsidR="00235604" w:rsidRPr="00822B32" w:rsidRDefault="00822B32" w:rsidP="002752AD">
            <w:pPr>
              <w:autoSpaceDE w:val="0"/>
              <w:autoSpaceDN w:val="0"/>
              <w:adjustRightInd w:val="0"/>
              <w:spacing w:after="120"/>
              <w:jc w:val="center"/>
              <w:rPr>
                <w:rFonts w:cs="Arial"/>
                <w:bCs w:val="0"/>
                <w:color w:val="000000"/>
                <w:sz w:val="20"/>
              </w:rPr>
            </w:pPr>
            <w:r w:rsidRPr="00B84656">
              <w:rPr>
                <w:rFonts w:cs="Arial"/>
                <w:bCs w:val="0"/>
                <w:color w:val="000000"/>
                <w:sz w:val="20"/>
              </w:rPr>
              <w:t>0.745</w:t>
            </w:r>
          </w:p>
        </w:tc>
      </w:tr>
    </w:tbl>
    <w:p w14:paraId="66ABAA99" w14:textId="77777777" w:rsidR="00CD6B17" w:rsidRPr="00503860" w:rsidRDefault="00CD6B17" w:rsidP="002752AD">
      <w:pPr>
        <w:spacing w:after="120"/>
      </w:pPr>
    </w:p>
    <w:p w14:paraId="362652C3" w14:textId="77777777" w:rsidR="00CC1384" w:rsidRDefault="00CC1384">
      <w:pPr>
        <w:spacing w:after="0"/>
        <w:jc w:val="left"/>
        <w:rPr>
          <w:b/>
          <w:sz w:val="32"/>
          <w:szCs w:val="24"/>
          <w:highlight w:val="yellow"/>
        </w:rPr>
      </w:pPr>
      <w:r>
        <w:rPr>
          <w:sz w:val="32"/>
          <w:highlight w:val="yellow"/>
        </w:rPr>
        <w:br w:type="page"/>
      </w:r>
    </w:p>
    <w:p w14:paraId="233CDC3D" w14:textId="5168A247" w:rsidR="008C0406" w:rsidRPr="00F21E32" w:rsidRDefault="00AB48AD" w:rsidP="0084791F">
      <w:pPr>
        <w:pStyle w:val="SectionHeadingLevel2"/>
        <w:spacing w:after="120"/>
        <w:rPr>
          <w:sz w:val="32"/>
        </w:rPr>
      </w:pPr>
      <w:r w:rsidRPr="00CC1384">
        <w:rPr>
          <w:sz w:val="32"/>
        </w:rPr>
        <w:lastRenderedPageBreak/>
        <w:t>7</w:t>
      </w:r>
      <w:r w:rsidR="000D2E16" w:rsidRPr="00CC1384">
        <w:rPr>
          <w:sz w:val="32"/>
        </w:rPr>
        <w:t>.</w:t>
      </w:r>
      <w:r w:rsidR="00C64BE2" w:rsidRPr="00CC1384">
        <w:rPr>
          <w:sz w:val="32"/>
        </w:rPr>
        <w:t xml:space="preserve"> </w:t>
      </w:r>
      <w:r w:rsidR="00D51D68" w:rsidRPr="00CC1384">
        <w:rPr>
          <w:sz w:val="32"/>
        </w:rPr>
        <w:t>Modelling</w:t>
      </w:r>
      <w:r w:rsidR="00D51D68" w:rsidRPr="00F21E32">
        <w:rPr>
          <w:sz w:val="32"/>
        </w:rPr>
        <w:t xml:space="preserve"> </w:t>
      </w:r>
    </w:p>
    <w:p w14:paraId="0E18A605" w14:textId="0362A86A" w:rsidR="00830321" w:rsidRDefault="0084791F" w:rsidP="008C0406">
      <w:pPr>
        <w:spacing w:after="120"/>
      </w:pPr>
      <w:r>
        <w:t>Two choices (</w:t>
      </w:r>
      <w:r w:rsidR="006A4D20">
        <w:t>dependent</w:t>
      </w:r>
      <w:r w:rsidR="009F1A78">
        <w:t xml:space="preserve"> variables</w:t>
      </w:r>
      <w:r>
        <w:t>)</w:t>
      </w:r>
      <w:r w:rsidR="009F1A78">
        <w:t xml:space="preserve"> </w:t>
      </w:r>
      <w:r w:rsidR="008C0406">
        <w:t>were</w:t>
      </w:r>
      <w:r w:rsidR="009F1A78">
        <w:t xml:space="preserve"> considered in this study: a self-reported measure of overall satisfaction with the public transport trip; and a self-reported measure of overall satisfaction in the provision of information sources for travel by public transport. </w:t>
      </w:r>
      <w:r w:rsidR="002016E1" w:rsidRPr="00503860">
        <w:t xml:space="preserve">Responses were </w:t>
      </w:r>
      <w:r w:rsidR="008C0406">
        <w:t xml:space="preserve">given </w:t>
      </w:r>
      <w:r w:rsidR="002016E1" w:rsidRPr="00503860">
        <w:t>on a five-point scale from “extremely satisfi</w:t>
      </w:r>
      <w:r w:rsidR="00192D3E">
        <w:t>ed” to “extremely dissatisfied”, so the</w:t>
      </w:r>
      <w:r w:rsidR="00E65CA7">
        <w:t xml:space="preserve"> </w:t>
      </w:r>
      <w:r w:rsidR="00192D3E">
        <w:t xml:space="preserve">analysis must consider </w:t>
      </w:r>
      <w:r w:rsidR="00830321">
        <w:t xml:space="preserve">that these choices are </w:t>
      </w:r>
      <w:r w:rsidR="00192D3E">
        <w:t xml:space="preserve">between ordered discrete alternatives. </w:t>
      </w:r>
      <w:r w:rsidR="00CB2E59">
        <w:t>The ordered choice model</w:t>
      </w:r>
      <w:r w:rsidR="009872CB">
        <w:t xml:space="preserve"> was first developed by </w:t>
      </w:r>
      <w:r w:rsidR="005175AF">
        <w:fldChar w:fldCharType="begin" w:fldLock="1"/>
      </w:r>
      <w:r w:rsidR="005175AF">
        <w:instrText>ADDIN CSL_CITATION { "citationItems" : [ { "id" : "ITEM-1", "itemData" : { "DOI" : "10.1080/0022250X.1975.9989847", "ISBN" : "0022250X", "ISSN" : "0022-250X", "PMID" : "9947321", "abstract" : "This paper develops a model, with assumptions similar to those of\\nthe linear model, for use when the observed dependent variable is\\nordinal. This model is an extension of the dichotomous probit model,\\nand asssumes that the ordinal nature of the observed dependent variable\\nis due to methodological limitations in collecting the data, which\\nforce the researcher to lump together and identify various portions\\nof an (otherwise) interval level variable. The model assumes a linear\\neffect of each independent variable as well as a series of break\\npoints between categories for the dependent variable. Maximum likelihood\\nestimators arc found for these parameters, along with their asymptotic\\n\\nsampling distributions, and an analogue of R2 (the coefficient of\\ndetermination in regression analysis) is defined to measure goodness\\nof fit. The use of the model is illustrated with an analysis of Congressional\\nvoting on the 1965 Medicare Bill.", "author" : [ { "dropping-particle" : "", "family" : "Mckelvey", "given" : "Richard D", "non-dropping-particle" : "", "parse-names" : false, "suffix" : "" }, { "dropping-particle" : "", "family" : "Zavoina", "given" : "William", "non-dropping-particle" : "", "parse-names" : false, "suffix" : "" } ], "container-title" : "Journal of Mathematical Sociology", "id" : "ITEM-1", "issue" : "1", "issued" : { "date-parts" : [ [ "1975" ] ] }, "page" : "103-120", "title" : "A statistical model for the analysis of ordinal level, dependent variables", "type" : "article-journal", "volume" : "4" }, "uris" : [ "http://www.mendeley.com/documents/?uuid=2c454de6-cf6e-4ed6-94aa-40090e5beb9e" ] } ], "mendeley" : { "formattedCitation" : "(Mckelvey and Zavoina, 1975)", "manualFormatting" : "Mckelvey and Zavoina (1975)", "plainTextFormattedCitation" : "(Mckelvey and Zavoina, 1975)", "previouslyFormattedCitation" : "(Mckelvey and Zavoina, 1975)" }, "properties" : { "noteIndex" : 0 }, "schema" : "https://github.com/citation-style-language/schema/raw/master/csl-citation.json" }</w:instrText>
      </w:r>
      <w:r w:rsidR="005175AF">
        <w:fldChar w:fldCharType="separate"/>
      </w:r>
      <w:r w:rsidR="005175AF" w:rsidRPr="005175AF">
        <w:rPr>
          <w:noProof/>
        </w:rPr>
        <w:t xml:space="preserve">Mckelvey and Zavoina </w:t>
      </w:r>
      <w:r w:rsidR="005175AF">
        <w:rPr>
          <w:noProof/>
        </w:rPr>
        <w:t>(</w:t>
      </w:r>
      <w:r w:rsidR="005175AF" w:rsidRPr="005175AF">
        <w:rPr>
          <w:noProof/>
        </w:rPr>
        <w:t>1975)</w:t>
      </w:r>
      <w:r w:rsidR="005175AF">
        <w:fldChar w:fldCharType="end"/>
      </w:r>
      <w:r w:rsidR="005175AF">
        <w:t xml:space="preserve"> </w:t>
      </w:r>
      <w:r w:rsidR="00F55CD5">
        <w:t xml:space="preserve">for the analysis of </w:t>
      </w:r>
      <w:r w:rsidR="00F92783">
        <w:t>non-</w:t>
      </w:r>
      <w:r w:rsidR="00F55CD5">
        <w:t>quantitative, ordinal and discrete dependent variables.</w:t>
      </w:r>
      <w:r w:rsidR="00F92783">
        <w:t xml:space="preserve"> Its base in the random utility model that assumes that:</w:t>
      </w:r>
    </w:p>
    <w:p w14:paraId="7F712363" w14:textId="1D65B64C" w:rsidR="00F92783" w:rsidRPr="0085384C" w:rsidRDefault="00B612F8" w:rsidP="0085384C">
      <w:pPr>
        <w:spacing w:after="120"/>
        <w:jc w:val="right"/>
      </w:pPr>
      <w:r w:rsidRPr="00B612F8">
        <w:rPr>
          <w:position w:val="-10"/>
        </w:rPr>
        <w:object w:dxaOrig="1340" w:dyaOrig="320" w14:anchorId="53AC02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6.75pt;height:15.75pt" o:ole="">
            <v:imagedata r:id="rId15" o:title=""/>
          </v:shape>
          <o:OLEObject Type="Embed" ProgID="Equation.DSMT4" ShapeID="_x0000_i1025" DrawAspect="Content" ObjectID="_1536466832" r:id="rId16"/>
        </w:object>
      </w:r>
      <w:r w:rsidR="0085384C">
        <w:tab/>
      </w:r>
      <w:r w:rsidR="0085384C">
        <w:tab/>
      </w:r>
      <w:r w:rsidR="0085384C">
        <w:tab/>
      </w:r>
      <w:r w:rsidR="0085384C">
        <w:tab/>
      </w:r>
      <w:r w:rsidR="0085384C">
        <w:tab/>
      </w:r>
      <w:r w:rsidR="0085384C">
        <w:tab/>
      </w:r>
      <w:r w:rsidR="0085384C">
        <w:tab/>
      </w:r>
      <w:r w:rsidR="0085384C">
        <w:tab/>
      </w:r>
      <w:r w:rsidR="0085384C">
        <w:tab/>
      </w:r>
      <w:r w:rsidR="0085384C">
        <w:tab/>
      </w:r>
      <w:r w:rsidR="0085384C">
        <w:tab/>
        <w:t xml:space="preserve"> </w:t>
      </w:r>
      <w:r w:rsidR="0085384C" w:rsidRPr="0085384C">
        <w:t>(</w:t>
      </w:r>
      <w:r w:rsidR="00FA0377">
        <w:fldChar w:fldCharType="begin"/>
      </w:r>
      <w:r w:rsidR="00FA0377">
        <w:instrText xml:space="preserve"> SEQ Equation \* ARABIC </w:instrText>
      </w:r>
      <w:r w:rsidR="00FA0377">
        <w:fldChar w:fldCharType="separate"/>
      </w:r>
      <w:r w:rsidR="00261069">
        <w:rPr>
          <w:noProof/>
        </w:rPr>
        <w:t>1</w:t>
      </w:r>
      <w:r w:rsidR="00FA0377">
        <w:rPr>
          <w:noProof/>
        </w:rPr>
        <w:fldChar w:fldCharType="end"/>
      </w:r>
      <w:r w:rsidR="0085384C" w:rsidRPr="0085384C">
        <w:t>)</w:t>
      </w:r>
    </w:p>
    <w:p w14:paraId="0BD3F59B" w14:textId="0C6EC9EF" w:rsidR="00F92783" w:rsidRDefault="00B612F8" w:rsidP="0085384C">
      <w:pPr>
        <w:spacing w:after="120"/>
        <w:jc w:val="right"/>
      </w:pPr>
      <w:r w:rsidRPr="00B612F8">
        <w:rPr>
          <w:position w:val="-10"/>
        </w:rPr>
        <w:object w:dxaOrig="1320" w:dyaOrig="360" w14:anchorId="78B9697C">
          <v:shape id="_x0000_i1026" type="#_x0000_t75" style="width:66.75pt;height:18pt" o:ole="">
            <v:imagedata r:id="rId17" o:title=""/>
          </v:shape>
          <o:OLEObject Type="Embed" ProgID="Equation.DSMT4" ShapeID="_x0000_i1026" DrawAspect="Content" ObjectID="_1536466833" r:id="rId18"/>
        </w:object>
      </w:r>
      <w:r w:rsidR="0085384C">
        <w:t xml:space="preserve"> </w:t>
      </w:r>
      <w:r w:rsidR="0085384C">
        <w:tab/>
      </w:r>
      <w:r w:rsidR="0085384C">
        <w:tab/>
        <w:t xml:space="preserve"> </w:t>
      </w:r>
      <w:r w:rsidR="0085384C">
        <w:tab/>
      </w:r>
      <w:r w:rsidR="0085384C">
        <w:tab/>
      </w:r>
      <w:r w:rsidR="0085384C">
        <w:tab/>
      </w:r>
      <w:r w:rsidR="0085384C">
        <w:tab/>
      </w:r>
      <w:r w:rsidR="0085384C">
        <w:tab/>
      </w:r>
      <w:r w:rsidR="0085384C">
        <w:tab/>
      </w:r>
      <w:r w:rsidR="0085384C">
        <w:tab/>
      </w:r>
      <w:r w:rsidR="0085384C">
        <w:tab/>
      </w:r>
      <w:r w:rsidR="0085384C">
        <w:tab/>
      </w:r>
      <w:r w:rsidR="0085384C" w:rsidRPr="0085384C">
        <w:t>(</w:t>
      </w:r>
      <w:r w:rsidR="00FA0377">
        <w:fldChar w:fldCharType="begin"/>
      </w:r>
      <w:r w:rsidR="00FA0377">
        <w:instrText xml:space="preserve"> SEQ Equation \* ARABIC </w:instrText>
      </w:r>
      <w:r w:rsidR="00FA0377">
        <w:fldChar w:fldCharType="separate"/>
      </w:r>
      <w:r w:rsidR="00261069">
        <w:rPr>
          <w:noProof/>
        </w:rPr>
        <w:t>2</w:t>
      </w:r>
      <w:r w:rsidR="00FA0377">
        <w:rPr>
          <w:noProof/>
        </w:rPr>
        <w:fldChar w:fldCharType="end"/>
      </w:r>
      <w:r w:rsidR="0085384C" w:rsidRPr="0085384C">
        <w:t>)</w:t>
      </w:r>
    </w:p>
    <w:p w14:paraId="499A1C0D" w14:textId="69ED8D37" w:rsidR="00B612F8" w:rsidRDefault="00F92783" w:rsidP="00B612F8">
      <w:pPr>
        <w:spacing w:after="120"/>
      </w:pPr>
      <w:r>
        <w:t xml:space="preserve">where Y is the dependent variable, X the independent variables, </w:t>
      </w:r>
      <w:r w:rsidRPr="00F92783">
        <w:rPr>
          <w:position w:val="-10"/>
        </w:rPr>
        <w:object w:dxaOrig="240" w:dyaOrig="320" w14:anchorId="1E3B3C6D">
          <v:shape id="_x0000_i1027" type="#_x0000_t75" style="width:12pt;height:15.75pt" o:ole="">
            <v:imagedata r:id="rId19" o:title=""/>
          </v:shape>
          <o:OLEObject Type="Embed" ProgID="Equation.DSMT4" ShapeID="_x0000_i1027" DrawAspect="Content" ObjectID="_1536466834" r:id="rId20"/>
        </w:object>
      </w:r>
      <w:r>
        <w:t xml:space="preserve"> is the vector of unknown parameters, and </w:t>
      </w:r>
      <w:r w:rsidR="00B612F8" w:rsidRPr="00B612F8">
        <w:rPr>
          <w:position w:val="-10"/>
        </w:rPr>
        <w:object w:dxaOrig="240" w:dyaOrig="260" w14:anchorId="7BEF2E51">
          <v:shape id="_x0000_i1028" type="#_x0000_t75" style="width:12pt;height:12.75pt" o:ole="">
            <v:imagedata r:id="rId21" o:title=""/>
          </v:shape>
          <o:OLEObject Type="Embed" ProgID="Equation.DSMT4" ShapeID="_x0000_i1028" DrawAspect="Content" ObjectID="_1536466835" r:id="rId22"/>
        </w:object>
      </w:r>
      <w:r>
        <w:t xml:space="preserve"> an error term that has a multivariate normal distribution with mean 0 and variance </w:t>
      </w:r>
      <w:r w:rsidRPr="00F92783">
        <w:rPr>
          <w:position w:val="-6"/>
        </w:rPr>
        <w:object w:dxaOrig="320" w:dyaOrig="320" w14:anchorId="32B40883">
          <v:shape id="_x0000_i1029" type="#_x0000_t75" style="width:15.75pt;height:15.75pt" o:ole="">
            <v:imagedata r:id="rId23" o:title=""/>
          </v:shape>
          <o:OLEObject Type="Embed" ProgID="Equation.DSMT4" ShapeID="_x0000_i1029" DrawAspect="Content" ObjectID="_1536466836" r:id="rId24"/>
        </w:object>
      </w:r>
      <w:r>
        <w:t>. The continuous latent utility, Y, is</w:t>
      </w:r>
      <w:r w:rsidR="00B612F8">
        <w:t xml:space="preserve"> transformed into a categorical variable Z with M response categories R</w:t>
      </w:r>
      <w:r w:rsidR="00B612F8" w:rsidRPr="00B612F8">
        <w:rPr>
          <w:vertAlign w:val="subscript"/>
        </w:rPr>
        <w:t>1</w:t>
      </w:r>
      <w:r w:rsidR="00B612F8">
        <w:t>, … R</w:t>
      </w:r>
      <w:r w:rsidR="00B612F8">
        <w:rPr>
          <w:vertAlign w:val="subscript"/>
        </w:rPr>
        <w:t>M</w:t>
      </w:r>
      <w:r w:rsidR="00B612F8">
        <w:t xml:space="preserve">, through the unobserved variable. It assumes there are M+1 extended real numbers </w:t>
      </w:r>
      <w:r w:rsidR="00B612F8" w:rsidRPr="00B612F8">
        <w:rPr>
          <w:position w:val="-12"/>
        </w:rPr>
        <w:object w:dxaOrig="1260" w:dyaOrig="360" w14:anchorId="696BE7CE">
          <v:shape id="_x0000_i1030" type="#_x0000_t75" style="width:63.75pt;height:18pt" o:ole="">
            <v:imagedata r:id="rId25" o:title=""/>
          </v:shape>
          <o:OLEObject Type="Embed" ProgID="Equation.DSMT4" ShapeID="_x0000_i1030" DrawAspect="Content" ObjectID="_1536466837" r:id="rId26"/>
        </w:object>
      </w:r>
      <w:r w:rsidR="00B612F8">
        <w:t xml:space="preserve"> as follows:</w:t>
      </w:r>
    </w:p>
    <w:p w14:paraId="5CDE8B10" w14:textId="3A4675F8" w:rsidR="00B612F8" w:rsidRPr="00FE6B18" w:rsidRDefault="00B612F8" w:rsidP="00380F2E">
      <w:pPr>
        <w:pStyle w:val="Caption"/>
        <w:rPr>
          <w:b w:val="0"/>
        </w:rPr>
      </w:pPr>
      <w:r w:rsidRPr="00B612F8">
        <w:rPr>
          <w:position w:val="-12"/>
        </w:rPr>
        <w:object w:dxaOrig="300" w:dyaOrig="360" w14:anchorId="76315FBF">
          <v:shape id="_x0000_i1031" type="#_x0000_t75" style="width:15pt;height:18pt" o:ole="">
            <v:imagedata r:id="rId27" o:title=""/>
          </v:shape>
          <o:OLEObject Type="Embed" ProgID="Equation.DSMT4" ShapeID="_x0000_i1031" DrawAspect="Content" ObjectID="_1536466838" r:id="rId28"/>
        </w:object>
      </w:r>
      <w:r>
        <w:t>=</w:t>
      </w:r>
      <w:r w:rsidRPr="00B612F8">
        <w:rPr>
          <w:position w:val="-4"/>
        </w:rPr>
        <w:object w:dxaOrig="380" w:dyaOrig="200" w14:anchorId="5E4C12D1">
          <v:shape id="_x0000_i1032" type="#_x0000_t75" style="width:18.75pt;height:10.5pt" o:ole="">
            <v:imagedata r:id="rId29" o:title=""/>
          </v:shape>
          <o:OLEObject Type="Embed" ProgID="Equation.DSMT4" ShapeID="_x0000_i1032" DrawAspect="Content" ObjectID="_1536466839" r:id="rId30"/>
        </w:object>
      </w:r>
      <w:r>
        <w:t xml:space="preserve"> , </w:t>
      </w:r>
      <w:r w:rsidRPr="00B612F8">
        <w:rPr>
          <w:position w:val="-12"/>
        </w:rPr>
        <w:object w:dxaOrig="360" w:dyaOrig="360" w14:anchorId="1049E6D1">
          <v:shape id="_x0000_i1033" type="#_x0000_t75" style="width:18pt;height:18pt" o:ole="">
            <v:imagedata r:id="rId31" o:title=""/>
          </v:shape>
          <o:OLEObject Type="Embed" ProgID="Equation.DSMT4" ShapeID="_x0000_i1033" DrawAspect="Content" ObjectID="_1536466840" r:id="rId32"/>
        </w:object>
      </w:r>
      <w:r>
        <w:t>=</w:t>
      </w:r>
      <w:r w:rsidRPr="00B612F8">
        <w:rPr>
          <w:position w:val="-4"/>
        </w:rPr>
        <w:object w:dxaOrig="380" w:dyaOrig="220" w14:anchorId="49AE106A">
          <v:shape id="_x0000_i1034" type="#_x0000_t75" style="width:18.75pt;height:11.25pt" o:ole="">
            <v:imagedata r:id="rId33" o:title=""/>
          </v:shape>
          <o:OLEObject Type="Embed" ProgID="Equation.DSMT4" ShapeID="_x0000_i1034" DrawAspect="Content" ObjectID="_1536466841" r:id="rId34"/>
        </w:object>
      </w:r>
      <w:r>
        <w:t xml:space="preserve"> </w:t>
      </w:r>
      <w:r w:rsidR="0085384C">
        <w:tab/>
      </w:r>
      <w:r w:rsidR="0085384C">
        <w:tab/>
      </w:r>
      <w:r w:rsidR="0085384C">
        <w:tab/>
      </w:r>
      <w:r w:rsidR="0085384C">
        <w:tab/>
      </w:r>
      <w:r w:rsidR="0085384C">
        <w:tab/>
      </w:r>
      <w:r w:rsidR="0085384C">
        <w:tab/>
      </w:r>
      <w:r w:rsidR="0085384C">
        <w:tab/>
      </w:r>
      <w:r w:rsidR="0085384C">
        <w:tab/>
      </w:r>
      <w:r w:rsidR="0085384C">
        <w:tab/>
      </w:r>
      <w:r w:rsidR="0085384C">
        <w:tab/>
      </w:r>
      <w:r w:rsidR="00FE6B18">
        <w:t xml:space="preserve"> </w:t>
      </w:r>
      <w:r w:rsidR="0085384C" w:rsidRPr="00FE6B18">
        <w:rPr>
          <w:b w:val="0"/>
        </w:rPr>
        <w:t>(</w:t>
      </w:r>
      <w:r w:rsidR="0085384C" w:rsidRPr="00FE6B18">
        <w:rPr>
          <w:b w:val="0"/>
        </w:rPr>
        <w:fldChar w:fldCharType="begin"/>
      </w:r>
      <w:r w:rsidR="0085384C" w:rsidRPr="00FE6B18">
        <w:rPr>
          <w:b w:val="0"/>
        </w:rPr>
        <w:instrText xml:space="preserve"> SEQ Equation \* ARABIC </w:instrText>
      </w:r>
      <w:r w:rsidR="0085384C" w:rsidRPr="00FE6B18">
        <w:rPr>
          <w:b w:val="0"/>
        </w:rPr>
        <w:fldChar w:fldCharType="separate"/>
      </w:r>
      <w:r w:rsidR="00261069">
        <w:rPr>
          <w:b w:val="0"/>
          <w:noProof/>
        </w:rPr>
        <w:t>3</w:t>
      </w:r>
      <w:r w:rsidR="0085384C" w:rsidRPr="00FE6B18">
        <w:rPr>
          <w:b w:val="0"/>
        </w:rPr>
        <w:fldChar w:fldCharType="end"/>
      </w:r>
      <w:r w:rsidR="0085384C" w:rsidRPr="00FE6B18">
        <w:rPr>
          <w:b w:val="0"/>
        </w:rPr>
        <w:t>)</w:t>
      </w:r>
    </w:p>
    <w:p w14:paraId="70E7E89E" w14:textId="0B8C6E93" w:rsidR="00F92783" w:rsidRDefault="00B612F8" w:rsidP="0085384C">
      <w:pPr>
        <w:spacing w:after="120"/>
        <w:jc w:val="right"/>
      </w:pPr>
      <w:r w:rsidRPr="00B612F8">
        <w:rPr>
          <w:position w:val="-12"/>
        </w:rPr>
        <w:object w:dxaOrig="1700" w:dyaOrig="360" w14:anchorId="76C04591">
          <v:shape id="_x0000_i1035" type="#_x0000_t75" style="width:84.75pt;height:18pt" o:ole="">
            <v:imagedata r:id="rId35" o:title=""/>
          </v:shape>
          <o:OLEObject Type="Embed" ProgID="Equation.DSMT4" ShapeID="_x0000_i1035" DrawAspect="Content" ObjectID="_1536466842" r:id="rId36"/>
        </w:object>
      </w:r>
      <w:r w:rsidR="0085384C">
        <w:tab/>
      </w:r>
      <w:r w:rsidR="0085384C">
        <w:tab/>
      </w:r>
      <w:r w:rsidR="0085384C">
        <w:tab/>
      </w:r>
      <w:r w:rsidR="0085384C">
        <w:tab/>
      </w:r>
      <w:r w:rsidR="0085384C">
        <w:tab/>
      </w:r>
      <w:r w:rsidR="0085384C">
        <w:tab/>
      </w:r>
      <w:r w:rsidR="0085384C">
        <w:tab/>
      </w:r>
      <w:r w:rsidR="0085384C">
        <w:tab/>
      </w:r>
      <w:r w:rsidR="0085384C">
        <w:tab/>
      </w:r>
      <w:r w:rsidR="0085384C">
        <w:tab/>
      </w:r>
      <w:r w:rsidR="0085384C" w:rsidRPr="0085384C">
        <w:t>(</w:t>
      </w:r>
      <w:r w:rsidR="00FA0377">
        <w:fldChar w:fldCharType="begin"/>
      </w:r>
      <w:r w:rsidR="00FA0377">
        <w:instrText xml:space="preserve"> SEQ Equation \* ARABIC </w:instrText>
      </w:r>
      <w:r w:rsidR="00FA0377">
        <w:fldChar w:fldCharType="separate"/>
      </w:r>
      <w:r w:rsidR="00261069">
        <w:rPr>
          <w:noProof/>
        </w:rPr>
        <w:t>4</w:t>
      </w:r>
      <w:r w:rsidR="00FA0377">
        <w:rPr>
          <w:noProof/>
        </w:rPr>
        <w:fldChar w:fldCharType="end"/>
      </w:r>
      <w:r w:rsidR="0085384C" w:rsidRPr="0085384C">
        <w:t>)</w:t>
      </w:r>
    </w:p>
    <w:p w14:paraId="5EF35343" w14:textId="77777777" w:rsidR="00B612F8" w:rsidRDefault="00B612F8" w:rsidP="00F92783">
      <w:pPr>
        <w:spacing w:after="120"/>
        <w:jc w:val="left"/>
      </w:pPr>
    </w:p>
    <w:p w14:paraId="2243BD3C" w14:textId="39B17E19" w:rsidR="00B612F8" w:rsidRDefault="00B612F8" w:rsidP="00F92783">
      <w:pPr>
        <w:spacing w:after="120"/>
        <w:jc w:val="left"/>
      </w:pPr>
      <w:r>
        <w:t>Where</w:t>
      </w:r>
    </w:p>
    <w:p w14:paraId="35D627F2" w14:textId="6B5BC0BE" w:rsidR="0085384C" w:rsidRDefault="006007B8" w:rsidP="0085384C">
      <w:pPr>
        <w:spacing w:after="120"/>
        <w:jc w:val="right"/>
      </w:pPr>
      <w:r w:rsidRPr="006007B8">
        <w:rPr>
          <w:position w:val="-86"/>
        </w:rPr>
        <w:object w:dxaOrig="2360" w:dyaOrig="1840" w14:anchorId="39FE1F9A">
          <v:shape id="_x0000_i1036" type="#_x0000_t75" style="width:117.75pt;height:91.5pt" o:ole="">
            <v:imagedata r:id="rId37" o:title=""/>
          </v:shape>
          <o:OLEObject Type="Embed" ProgID="Equation.DSMT4" ShapeID="_x0000_i1036" DrawAspect="Content" ObjectID="_1536466843" r:id="rId38"/>
        </w:object>
      </w:r>
      <w:r w:rsidR="0085384C">
        <w:tab/>
      </w:r>
      <w:r w:rsidR="0085384C">
        <w:tab/>
      </w:r>
      <w:r w:rsidR="0085384C">
        <w:tab/>
      </w:r>
      <w:r w:rsidR="0085384C">
        <w:tab/>
      </w:r>
      <w:r w:rsidR="0085384C">
        <w:tab/>
      </w:r>
      <w:r w:rsidR="0085384C">
        <w:tab/>
      </w:r>
      <w:r w:rsidR="0085384C">
        <w:tab/>
      </w:r>
      <w:r w:rsidR="0085384C">
        <w:tab/>
      </w:r>
      <w:r w:rsidR="0085384C">
        <w:tab/>
      </w:r>
      <w:r w:rsidR="0085384C" w:rsidRPr="0085384C">
        <w:t>(</w:t>
      </w:r>
      <w:r w:rsidR="00FA0377">
        <w:fldChar w:fldCharType="begin"/>
      </w:r>
      <w:r w:rsidR="00FA0377">
        <w:instrText xml:space="preserve"> SEQ Equation \* ARABIC </w:instrText>
      </w:r>
      <w:r w:rsidR="00FA0377">
        <w:fldChar w:fldCharType="separate"/>
      </w:r>
      <w:r w:rsidR="00261069">
        <w:rPr>
          <w:noProof/>
        </w:rPr>
        <w:t>5</w:t>
      </w:r>
      <w:r w:rsidR="00FA0377">
        <w:rPr>
          <w:noProof/>
        </w:rPr>
        <w:fldChar w:fldCharType="end"/>
      </w:r>
      <w:r w:rsidR="0085384C" w:rsidRPr="0085384C">
        <w:t>)</w:t>
      </w:r>
    </w:p>
    <w:p w14:paraId="4DB58480" w14:textId="193D9ACA" w:rsidR="00B612F8" w:rsidRDefault="00B612F8" w:rsidP="00F92783">
      <w:pPr>
        <w:spacing w:after="120"/>
        <w:jc w:val="left"/>
      </w:pPr>
    </w:p>
    <w:p w14:paraId="65EFBC2C" w14:textId="7CF97937" w:rsidR="00000704" w:rsidRDefault="00BE0B8F" w:rsidP="00A64CEA">
      <w:pPr>
        <w:spacing w:after="120"/>
      </w:pPr>
      <w:r>
        <w:t xml:space="preserve">Due to identification issues the model assumes that </w:t>
      </w:r>
      <w:r w:rsidRPr="00BE0B8F">
        <w:rPr>
          <w:position w:val="-12"/>
        </w:rPr>
        <w:object w:dxaOrig="300" w:dyaOrig="360" w14:anchorId="7DF868B5">
          <v:shape id="_x0000_i1037" type="#_x0000_t75" style="width:15pt;height:18pt" o:ole="">
            <v:imagedata r:id="rId39" o:title=""/>
          </v:shape>
          <o:OLEObject Type="Embed" ProgID="Equation.DSMT4" ShapeID="_x0000_i1037" DrawAspect="Content" ObjectID="_1536466844" r:id="rId40"/>
        </w:object>
      </w:r>
      <w:r w:rsidR="00303588">
        <w:t>= 0</w:t>
      </w:r>
      <w:r w:rsidR="00F354AA">
        <w:t xml:space="preserve"> (the author is referred to </w:t>
      </w:r>
      <w:r w:rsidR="00F354AA">
        <w:fldChar w:fldCharType="begin" w:fldLock="1"/>
      </w:r>
      <w:r w:rsidR="00F354AA">
        <w:instrText>ADDIN CSL_CITATION { "citationItems" : [ { "id" : "ITEM-1", "itemData" : { "DOI" : "10.1080/0022250X.1975.9989847", "ISBN" : "0022250X", "ISSN" : "0022-250X", "PMID" : "9947321", "abstract" : "This paper develops a model, with assumptions similar to those of\\nthe linear model, for use when the observed dependent variable is\\nordinal. This model is an extension of the dichotomous probit model,\\nand asssumes that the ordinal nature of the observed dependent variable\\nis due to methodological limitations in collecting the data, which\\nforce the researcher to lump together and identify various portions\\nof an (otherwise) interval level variable. The model assumes a linear\\neffect of each independent variable as well as a series of break\\npoints between categories for the dependent variable. Maximum likelihood\\nestimators arc found for these parameters, along with their asymptotic\\n\\nsampling distributions, and an analogue of R2 (the coefficient of\\ndetermination in regression analysis) is defined to measure goodness\\nof fit. The use of the model is illustrated with an analysis of Congressional\\nvoting on the 1965 Medicare Bill.", "author" : [ { "dropping-particle" : "", "family" : "Mckelvey", "given" : "Richard D", "non-dropping-particle" : "", "parse-names" : false, "suffix" : "" }, { "dropping-particle" : "", "family" : "Zavoina", "given" : "William", "non-dropping-particle" : "", "parse-names" : false, "suffix" : "" } ], "container-title" : "Journal of Mathematical Sociology", "id" : "ITEM-1", "issue" : "1", "issued" : { "date-parts" : [ [ "1975" ] ] }, "page" : "103-120", "title" : "A statistical model for the analysis of ordinal level, dependent variables", "type" : "article-journal", "volume" : "4" }, "uris" : [ "http://www.mendeley.com/documents/?uuid=2c454de6-cf6e-4ed6-94aa-40090e5beb9e" ] } ], "mendeley" : { "formattedCitation" : "(Mckelvey and Zavoina, 1975)", "manualFormatting" : "Mckelvey and Zavoina (1975)", "plainTextFormattedCitation" : "(Mckelvey and Zavoina, 1975)", "previouslyFormattedCitation" : "(Mckelvey and Zavoina, 1975)" }, "properties" : { "noteIndex" : 0 }, "schema" : "https://github.com/citation-style-language/schema/raw/master/csl-citation.json" }</w:instrText>
      </w:r>
      <w:r w:rsidR="00F354AA">
        <w:fldChar w:fldCharType="separate"/>
      </w:r>
      <w:r w:rsidR="00F354AA" w:rsidRPr="00F354AA">
        <w:rPr>
          <w:noProof/>
        </w:rPr>
        <w:t xml:space="preserve">Mckelvey and Zavoina </w:t>
      </w:r>
      <w:r w:rsidR="00F354AA">
        <w:rPr>
          <w:noProof/>
        </w:rPr>
        <w:t>(</w:t>
      </w:r>
      <w:r w:rsidR="00F354AA" w:rsidRPr="00F354AA">
        <w:rPr>
          <w:noProof/>
        </w:rPr>
        <w:t>1975)</w:t>
      </w:r>
      <w:r w:rsidR="00F354AA">
        <w:fldChar w:fldCharType="end"/>
      </w:r>
      <w:r w:rsidR="00F354AA">
        <w:t xml:space="preserve"> for more details).</w:t>
      </w:r>
      <w:r>
        <w:t xml:space="preserve"> This model is estimated using the maximum likelihood function, which is commonly used in discrete cho</w:t>
      </w:r>
      <w:r w:rsidR="0084791F">
        <w:t xml:space="preserve">ice modelling. The ordered logit model assumes a standardized logistic distribution for the error term with mean </w:t>
      </w:r>
      <w:r w:rsidR="00FB44F6">
        <w:t xml:space="preserve">of </w:t>
      </w:r>
      <w:r w:rsidR="0084791F">
        <w:t xml:space="preserve">0 and variance </w:t>
      </w:r>
      <w:r w:rsidR="00FB44F6">
        <w:t xml:space="preserve">of </w:t>
      </w:r>
      <w:r w:rsidR="0084791F" w:rsidRPr="0084791F">
        <w:rPr>
          <w:position w:val="-6"/>
        </w:rPr>
        <w:object w:dxaOrig="620" w:dyaOrig="279" w14:anchorId="051A4AA2">
          <v:shape id="_x0000_i1038" type="#_x0000_t75" style="width:30.75pt;height:14.25pt" o:ole="">
            <v:imagedata r:id="rId41" o:title=""/>
          </v:shape>
          <o:OLEObject Type="Embed" ProgID="Equation.DSMT4" ShapeID="_x0000_i1038" DrawAspect="Content" ObjectID="_1536466845" r:id="rId42"/>
        </w:object>
      </w:r>
      <w:r w:rsidR="0084791F">
        <w:t xml:space="preserve">, and the ordered probit model assumes a standard normal distribution. Both models were explored in this study, </w:t>
      </w:r>
      <w:r w:rsidR="008C0406" w:rsidRPr="00503860">
        <w:t>with an ordered logit model providing the better fit. Alternative model specifications were also investigated, including random parameters</w:t>
      </w:r>
      <w:r w:rsidR="0084791F">
        <w:t xml:space="preserve"> both in the independent variables and in the thresholds,</w:t>
      </w:r>
      <w:r w:rsidR="008C0406" w:rsidRPr="00503860">
        <w:t xml:space="preserve"> but were not </w:t>
      </w:r>
      <w:r w:rsidR="008C0406">
        <w:t>a</w:t>
      </w:r>
      <w:r w:rsidR="008C0406" w:rsidRPr="00503860">
        <w:t xml:space="preserve"> better fit. </w:t>
      </w:r>
    </w:p>
    <w:p w14:paraId="5501C6EF" w14:textId="5C28FFB7" w:rsidR="00A64CEA" w:rsidRPr="009F1A78" w:rsidRDefault="00A64CEA" w:rsidP="00A64CEA">
      <w:pPr>
        <w:spacing w:after="120"/>
      </w:pPr>
      <w:r>
        <w:t>As part of the explanatory variables we considered the travel attitudes and preferences’ factors shown in</w:t>
      </w:r>
      <w:r w:rsidR="00FA4DAD">
        <w:t xml:space="preserve"> </w:t>
      </w:r>
      <w:r w:rsidR="00FA4DAD">
        <w:fldChar w:fldCharType="begin"/>
      </w:r>
      <w:r w:rsidR="00FA4DAD">
        <w:instrText xml:space="preserve"> REF _Ref461700190 \h </w:instrText>
      </w:r>
      <w:r w:rsidR="00FA4DAD">
        <w:fldChar w:fldCharType="separate"/>
      </w:r>
      <w:r w:rsidR="00261069" w:rsidRPr="00B84656">
        <w:t xml:space="preserve">Table </w:t>
      </w:r>
      <w:r w:rsidR="00261069">
        <w:rPr>
          <w:noProof/>
        </w:rPr>
        <w:t>7</w:t>
      </w:r>
      <w:r w:rsidR="00FA4DAD">
        <w:fldChar w:fldCharType="end"/>
      </w:r>
      <w:r>
        <w:t>, some socioeconomic demographics, and the information sources that individuals use</w:t>
      </w:r>
      <w:r w:rsidR="00E65CA7">
        <w:t>d</w:t>
      </w:r>
      <w:r>
        <w:t xml:space="preserve"> in their recent/regular trip and cancelled</w:t>
      </w:r>
      <w:r w:rsidR="006A056A">
        <w:t>/changed</w:t>
      </w:r>
      <w:r>
        <w:t xml:space="preserve"> trip. Even though </w:t>
      </w:r>
      <w:r w:rsidR="00E65CA7">
        <w:t xml:space="preserve">all </w:t>
      </w:r>
      <w:r>
        <w:t>respondent</w:t>
      </w:r>
      <w:r w:rsidR="00E65CA7">
        <w:t xml:space="preserve">s were asked </w:t>
      </w:r>
      <w:r>
        <w:t>which information sources they used</w:t>
      </w:r>
      <w:r w:rsidR="008572F8">
        <w:t xml:space="preserve"> and </w:t>
      </w:r>
      <w:r w:rsidR="00E65CA7">
        <w:t xml:space="preserve">were </w:t>
      </w:r>
      <w:r w:rsidR="008572F8">
        <w:t>aware of</w:t>
      </w:r>
      <w:r>
        <w:t xml:space="preserve"> in</w:t>
      </w:r>
      <w:r w:rsidR="00330347">
        <w:t xml:space="preserve"> the two</w:t>
      </w:r>
      <w:r>
        <w:t xml:space="preserve"> different situations</w:t>
      </w:r>
      <w:r w:rsidR="008572F8">
        <w:t xml:space="preserve"> (a normal and an altered situation)</w:t>
      </w:r>
      <w:r>
        <w:t xml:space="preserve">, </w:t>
      </w:r>
      <w:r w:rsidR="00EF587B">
        <w:t>the</w:t>
      </w:r>
      <w:r>
        <w:t xml:space="preserve"> responses of low</w:t>
      </w:r>
      <w:r w:rsidR="006F6E0C">
        <w:t xml:space="preserve"> </w:t>
      </w:r>
      <w:r>
        <w:t xml:space="preserve">users </w:t>
      </w:r>
      <w:r w:rsidR="00E65CA7">
        <w:t xml:space="preserve">have been excluded from the analysis since their understanding of the full range of available </w:t>
      </w:r>
      <w:r w:rsidR="00EF587B">
        <w:t xml:space="preserve">information sources </w:t>
      </w:r>
      <w:r w:rsidR="00E65CA7">
        <w:t xml:space="preserve">could be considered </w:t>
      </w:r>
      <w:r w:rsidR="00EF587B">
        <w:t xml:space="preserve">unreliable </w:t>
      </w:r>
      <w:r>
        <w:t xml:space="preserve">due to </w:t>
      </w:r>
      <w:r w:rsidR="00EF587B">
        <w:t xml:space="preserve">the </w:t>
      </w:r>
      <w:r>
        <w:t xml:space="preserve">lack of experience. </w:t>
      </w:r>
    </w:p>
    <w:p w14:paraId="5E03EF32" w14:textId="77777777" w:rsidR="0084791F" w:rsidRDefault="0084791F" w:rsidP="008C0406">
      <w:pPr>
        <w:spacing w:after="120"/>
      </w:pPr>
    </w:p>
    <w:p w14:paraId="0696B25F" w14:textId="3D13AD35" w:rsidR="006A4D20" w:rsidRPr="00F21E32" w:rsidRDefault="00000704" w:rsidP="00757350">
      <w:pPr>
        <w:pStyle w:val="SectionHeadingLevel2"/>
        <w:spacing w:after="120"/>
        <w:rPr>
          <w:sz w:val="32"/>
        </w:rPr>
      </w:pPr>
      <w:r w:rsidRPr="00CC1384">
        <w:rPr>
          <w:sz w:val="32"/>
        </w:rPr>
        <w:t xml:space="preserve">8. </w:t>
      </w:r>
      <w:r w:rsidR="00F21E32" w:rsidRPr="00CC1384">
        <w:rPr>
          <w:sz w:val="32"/>
        </w:rPr>
        <w:t>Results</w:t>
      </w:r>
      <w:r w:rsidRPr="00F21E32">
        <w:rPr>
          <w:sz w:val="32"/>
        </w:rPr>
        <w:t xml:space="preserve"> </w:t>
      </w:r>
    </w:p>
    <w:p w14:paraId="5741E4E8" w14:textId="35DF8E50" w:rsidR="00827C6C" w:rsidRDefault="009E5A89" w:rsidP="00261069">
      <w:pPr>
        <w:spacing w:after="120"/>
      </w:pPr>
      <w:r>
        <w:t>Eight</w:t>
      </w:r>
      <w:r w:rsidR="004E4C7D" w:rsidRPr="007D68CB">
        <w:t xml:space="preserve"> models were developed</w:t>
      </w:r>
      <w:r w:rsidR="00041BCE">
        <w:t xml:space="preserve"> and are presented in</w:t>
      </w:r>
      <w:r w:rsidR="00261069">
        <w:t xml:space="preserve"> </w:t>
      </w:r>
      <w:r w:rsidR="00261069">
        <w:fldChar w:fldCharType="begin"/>
      </w:r>
      <w:r w:rsidR="00261069">
        <w:instrText xml:space="preserve"> REF _Ref461705599 \h </w:instrText>
      </w:r>
      <w:r w:rsidR="00261069">
        <w:fldChar w:fldCharType="separate"/>
      </w:r>
      <w:r w:rsidR="00261069">
        <w:t xml:space="preserve">Table </w:t>
      </w:r>
      <w:r w:rsidR="00261069">
        <w:rPr>
          <w:noProof/>
        </w:rPr>
        <w:t>8</w:t>
      </w:r>
      <w:r w:rsidR="00261069">
        <w:fldChar w:fldCharType="end"/>
      </w:r>
      <w:r w:rsidR="00041BCE" w:rsidRPr="00D12540">
        <w:t xml:space="preserve">. </w:t>
      </w:r>
      <w:r w:rsidR="009002D6">
        <w:t xml:space="preserve">All </w:t>
      </w:r>
      <w:r w:rsidR="002B1618">
        <w:t xml:space="preserve">the observations collected </w:t>
      </w:r>
      <w:r w:rsidR="00C110C6">
        <w:t>(</w:t>
      </w:r>
      <w:r w:rsidR="002B1618">
        <w:t xml:space="preserve">for </w:t>
      </w:r>
      <w:r w:rsidR="00C110C6">
        <w:t xml:space="preserve">low users, infrequent and frequent) </w:t>
      </w:r>
      <w:r w:rsidR="00C110C6" w:rsidRPr="00D12540">
        <w:t xml:space="preserve">were included in the models </w:t>
      </w:r>
      <w:r w:rsidR="00BA192E">
        <w:t xml:space="preserve">as all these user groups responded in terms of their satisfaction </w:t>
      </w:r>
      <w:r w:rsidR="00C110C6" w:rsidRPr="00D12540">
        <w:t>but, as mentioned</w:t>
      </w:r>
      <w:r w:rsidR="00C110C6">
        <w:t xml:space="preserve"> above, the information sources’ parameters are only included for frequent and infrequent users</w:t>
      </w:r>
      <w:r w:rsidR="002B1618">
        <w:t xml:space="preserve">. </w:t>
      </w:r>
      <w:r w:rsidR="00BA192E">
        <w:t>Low users</w:t>
      </w:r>
      <w:r w:rsidR="002B1618">
        <w:t xml:space="preserve"> lack of experience in public transport translated into a lack of experience on the different information sources and most of their responses regarding these attributes were left blank. </w:t>
      </w:r>
      <w:r w:rsidR="00BA192E">
        <w:t>As a result,</w:t>
      </w:r>
      <w:r w:rsidR="002B1618">
        <w:t xml:space="preserve"> low users are represented by the socioeconomic characteristics and the alternative specific constant</w:t>
      </w:r>
      <w:r w:rsidR="00BA192E">
        <w:t xml:space="preserve"> in the models</w:t>
      </w:r>
      <w:r w:rsidR="00C110C6">
        <w:t xml:space="preserve">. </w:t>
      </w:r>
      <w:r w:rsidR="002B1618">
        <w:t>Our f</w:t>
      </w:r>
      <w:r w:rsidR="00827C6C">
        <w:t>our</w:t>
      </w:r>
      <w:r w:rsidR="002B1618">
        <w:t xml:space="preserve"> final</w:t>
      </w:r>
      <w:r w:rsidR="00827C6C">
        <w:t xml:space="preserve"> models</w:t>
      </w:r>
      <w:r w:rsidR="002B1618">
        <w:t xml:space="preserve"> (</w:t>
      </w:r>
      <w:r w:rsidR="002B1618">
        <w:fldChar w:fldCharType="begin"/>
      </w:r>
      <w:r w:rsidR="002B1618">
        <w:instrText xml:space="preserve"> REF _Ref461705599 \h </w:instrText>
      </w:r>
      <w:r w:rsidR="002B1618">
        <w:fldChar w:fldCharType="separate"/>
      </w:r>
      <w:r w:rsidR="002B1618">
        <w:t xml:space="preserve">Table </w:t>
      </w:r>
      <w:r w:rsidR="002B1618">
        <w:rPr>
          <w:noProof/>
        </w:rPr>
        <w:t>8</w:t>
      </w:r>
      <w:r w:rsidR="002B1618">
        <w:fldChar w:fldCharType="end"/>
      </w:r>
      <w:r w:rsidR="00827C6C">
        <w:t xml:space="preserve">) present the results </w:t>
      </w:r>
      <w:r w:rsidR="00E65CA7">
        <w:t xml:space="preserve">combining the responses for </w:t>
      </w:r>
      <w:r w:rsidR="00827C6C">
        <w:t>frequent and infrequent users</w:t>
      </w:r>
      <w:r w:rsidR="009002D6">
        <w:t>.</w:t>
      </w:r>
      <w:r w:rsidR="00827C6C">
        <w:t xml:space="preserve"> </w:t>
      </w:r>
      <w:r w:rsidR="00EF2B09">
        <w:lastRenderedPageBreak/>
        <w:t xml:space="preserve">The dependent variable in the first two columns of each table </w:t>
      </w:r>
      <w:r w:rsidR="00E65CA7">
        <w:t xml:space="preserve">is </w:t>
      </w:r>
      <w:r w:rsidR="00EF2B09">
        <w:t xml:space="preserve">the </w:t>
      </w:r>
      <w:r w:rsidR="00684E2E" w:rsidRPr="007D68CB">
        <w:t xml:space="preserve">self-reported measure </w:t>
      </w:r>
      <w:r w:rsidR="00684E2E" w:rsidRPr="00D12540">
        <w:t>of overall satisfaction with the public transport trip</w:t>
      </w:r>
      <w:r w:rsidR="004E4C7D" w:rsidRPr="00D12540">
        <w:t xml:space="preserve">; </w:t>
      </w:r>
      <w:r w:rsidR="00EF2B09">
        <w:t>and in the third and fourth column</w:t>
      </w:r>
      <w:r w:rsidR="007D68CB" w:rsidRPr="00D12540">
        <w:t xml:space="preserve"> </w:t>
      </w:r>
      <w:r w:rsidR="004E4C7D" w:rsidRPr="00D12540">
        <w:t xml:space="preserve">the dependent variable </w:t>
      </w:r>
      <w:r w:rsidR="00E65CA7">
        <w:t>i</w:t>
      </w:r>
      <w:r w:rsidR="00E65CA7" w:rsidRPr="00D12540">
        <w:t xml:space="preserve">s </w:t>
      </w:r>
      <w:r w:rsidR="00E65CA7">
        <w:t xml:space="preserve">the </w:t>
      </w:r>
      <w:r w:rsidR="004E4C7D" w:rsidRPr="00D12540">
        <w:t>measure of the overall satisfaction</w:t>
      </w:r>
      <w:r w:rsidR="00684E2E" w:rsidRPr="00D12540">
        <w:t xml:space="preserve"> in the provision of information sources for travel by public transport</w:t>
      </w:r>
      <w:r w:rsidR="002752AD" w:rsidRPr="00D12540">
        <w:t xml:space="preserve">. </w:t>
      </w:r>
      <w:r w:rsidR="00C110C6">
        <w:t>In each table there are different models for the regular/recent</w:t>
      </w:r>
      <w:r w:rsidR="00E65CA7">
        <w:t xml:space="preserve"> trips and for the trips which w</w:t>
      </w:r>
      <w:r w:rsidR="00C110C6">
        <w:t>ere changed/cancelled.</w:t>
      </w:r>
      <w:r w:rsidR="006A056A">
        <w:t xml:space="preserve"> </w:t>
      </w:r>
    </w:p>
    <w:p w14:paraId="3E2D113D" w14:textId="5C9992D5" w:rsidR="00162B02" w:rsidRDefault="002D3A92" w:rsidP="00261069">
      <w:pPr>
        <w:spacing w:after="120"/>
      </w:pPr>
      <w:r>
        <w:t>As expected travel attitudes</w:t>
      </w:r>
      <w:r w:rsidR="00162B02">
        <w:t xml:space="preserve"> </w:t>
      </w:r>
      <w:r w:rsidR="004667A9">
        <w:t>identifying</w:t>
      </w:r>
      <w:r w:rsidR="00162B02">
        <w:t xml:space="preserve"> car lovers and car users (see</w:t>
      </w:r>
      <w:r w:rsidR="00D12540">
        <w:t xml:space="preserve"> </w:t>
      </w:r>
      <w:r w:rsidR="00D12540">
        <w:fldChar w:fldCharType="begin"/>
      </w:r>
      <w:r w:rsidR="00D12540">
        <w:instrText xml:space="preserve"> REF _Ref461700190 \h </w:instrText>
      </w:r>
      <w:r w:rsidR="00D12540">
        <w:fldChar w:fldCharType="separate"/>
      </w:r>
      <w:r w:rsidR="00210313" w:rsidRPr="00B84656">
        <w:t xml:space="preserve">Table </w:t>
      </w:r>
      <w:r w:rsidR="00210313">
        <w:rPr>
          <w:noProof/>
        </w:rPr>
        <w:t>7</w:t>
      </w:r>
      <w:r w:rsidR="00D12540">
        <w:fldChar w:fldCharType="end"/>
      </w:r>
      <w:r w:rsidR="00000704">
        <w:t xml:space="preserve">) </w:t>
      </w:r>
      <w:r>
        <w:t xml:space="preserve">did not show to be significant in any of the models and are not included in </w:t>
      </w:r>
      <w:r w:rsidR="004667A9">
        <w:t>models shown in</w:t>
      </w:r>
      <w:r w:rsidR="009002D6">
        <w:t>, t</w:t>
      </w:r>
      <w:r w:rsidR="00C110C6" w:rsidRPr="00C110C6">
        <w:t>he threshold values represent the value of switching between two</w:t>
      </w:r>
      <w:r w:rsidR="004667A9">
        <w:t xml:space="preserve"> </w:t>
      </w:r>
      <w:r w:rsidR="000D635A">
        <w:t xml:space="preserve">adjacent </w:t>
      </w:r>
      <w:r w:rsidR="000D635A" w:rsidRPr="00C110C6">
        <w:t>levels</w:t>
      </w:r>
      <w:r w:rsidR="00C110C6" w:rsidRPr="00C110C6">
        <w:t xml:space="preserve"> of satisfaction values in the utility: the mean estimates </w:t>
      </w:r>
      <w:r w:rsidR="004667A9">
        <w:t>are</w:t>
      </w:r>
      <w:r w:rsidR="004667A9" w:rsidRPr="00C110C6">
        <w:t xml:space="preserve"> </w:t>
      </w:r>
      <w:r w:rsidR="003168AF">
        <w:t xml:space="preserve">significant in both models. </w:t>
      </w:r>
      <w:r w:rsidR="00D44803">
        <w:t>T</w:t>
      </w:r>
      <w:r w:rsidR="00C110C6" w:rsidRPr="00C110C6">
        <w:t xml:space="preserve">he </w:t>
      </w:r>
      <w:r w:rsidR="004667A9">
        <w:t xml:space="preserve">value of the </w:t>
      </w:r>
      <w:r w:rsidR="00C110C6" w:rsidRPr="00C110C6">
        <w:t>AIC indicator is better</w:t>
      </w:r>
      <w:r w:rsidR="004667A9">
        <w:t xml:space="preserve"> (lower)</w:t>
      </w:r>
      <w:r w:rsidR="00C110C6" w:rsidRPr="00C110C6">
        <w:t xml:space="preserve"> when considering the cancelled or changed trip</w:t>
      </w:r>
      <w:r w:rsidR="004667A9">
        <w:t xml:space="preserve"> as compared to its value on the </w:t>
      </w:r>
      <w:r w:rsidR="00C110C6" w:rsidRPr="00C110C6">
        <w:t xml:space="preserve"> recent or regular trip</w:t>
      </w:r>
      <w:r w:rsidR="004667A9">
        <w:t xml:space="preserve"> suggesting that the</w:t>
      </w:r>
      <w:r w:rsidR="00C110C6" w:rsidRPr="00C110C6">
        <w:t xml:space="preserve"> information sources used during the cancelled or changed trips represent better the overall satisfaction on with the public transport trip.</w:t>
      </w:r>
      <w:r w:rsidR="00493EAA">
        <w:t xml:space="preserve"> </w:t>
      </w:r>
    </w:p>
    <w:p w14:paraId="38EB755E" w14:textId="13243413" w:rsidR="00B4423A" w:rsidRDefault="00B4423A" w:rsidP="00B4423A">
      <w:pPr>
        <w:spacing w:after="120"/>
      </w:pPr>
      <w:bookmarkStart w:id="10" w:name="_Ref461700753"/>
      <w:r w:rsidRPr="00736EFA">
        <w:t>The coefficients are ordered log-odds and the</w:t>
      </w:r>
      <w:r w:rsidR="004667A9">
        <w:t>ir</w:t>
      </w:r>
      <w:r w:rsidRPr="00736EFA">
        <w:t xml:space="preserve"> interpretation is that for a one unit increase in the explanatory variable, </w:t>
      </w:r>
      <w:r>
        <w:t xml:space="preserve">the overall satisfaction would change according to the </w:t>
      </w:r>
      <w:r w:rsidRPr="00736EFA">
        <w:t xml:space="preserve">coefficient estimate. </w:t>
      </w:r>
      <w:r>
        <w:t>So, for a regular/</w:t>
      </w:r>
      <w:r w:rsidRPr="00736EFA">
        <w:t xml:space="preserve">recent trip, ceteris paribus, the ordered logit for commuters being in a higher category of </w:t>
      </w:r>
      <w:r>
        <w:t xml:space="preserve">overall </w:t>
      </w:r>
      <w:r w:rsidRPr="00736EFA">
        <w:t xml:space="preserve">satisfaction </w:t>
      </w:r>
      <w:r>
        <w:t xml:space="preserve">with public transport </w:t>
      </w:r>
      <w:r w:rsidRPr="00736EFA">
        <w:t>is less</w:t>
      </w:r>
      <w:r w:rsidR="000E7A61">
        <w:t xml:space="preserve"> (because the coefficient is negative)</w:t>
      </w:r>
      <w:r w:rsidRPr="00736EFA">
        <w:t xml:space="preserve"> than non-commuters</w:t>
      </w:r>
      <w:r w:rsidR="000E7A61">
        <w:t xml:space="preserve"> (the base case) and is </w:t>
      </w:r>
      <w:r w:rsidRPr="003168AF">
        <w:t>exactly 0.</w:t>
      </w:r>
      <w:r w:rsidR="000E7A61" w:rsidRPr="003168AF">
        <w:t>00</w:t>
      </w:r>
      <w:r w:rsidR="00210313" w:rsidRPr="003168AF">
        <w:t>0</w:t>
      </w:r>
      <w:r w:rsidR="000E7A61" w:rsidRPr="003168AF">
        <w:t xml:space="preserve">4 </w:t>
      </w:r>
      <w:r w:rsidRPr="003168AF">
        <w:t>less</w:t>
      </w:r>
      <w:r w:rsidRPr="00157E18">
        <w:t xml:space="preserve"> when we consider estimates for </w:t>
      </w:r>
      <w:r w:rsidR="000E7A61">
        <w:t>the model</w:t>
      </w:r>
      <w:r w:rsidR="00210313">
        <w:t>s</w:t>
      </w:r>
      <w:r w:rsidR="00BA192E">
        <w:t xml:space="preserve"> </w:t>
      </w:r>
      <w:r>
        <w:t>shown in the first column</w:t>
      </w:r>
      <w:r w:rsidR="00210313">
        <w:t xml:space="preserve"> of </w:t>
      </w:r>
      <w:r w:rsidR="00210313">
        <w:fldChar w:fldCharType="begin"/>
      </w:r>
      <w:r w:rsidR="00210313">
        <w:instrText xml:space="preserve"> REF _Ref461705599 \h </w:instrText>
      </w:r>
      <w:r w:rsidR="00210313">
        <w:fldChar w:fldCharType="separate"/>
      </w:r>
      <w:r w:rsidR="00210313">
        <w:t xml:space="preserve">Table </w:t>
      </w:r>
      <w:r w:rsidR="00210313">
        <w:rPr>
          <w:noProof/>
        </w:rPr>
        <w:t>8</w:t>
      </w:r>
      <w:r w:rsidR="00210313">
        <w:fldChar w:fldCharType="end"/>
      </w:r>
      <w:r w:rsidRPr="00157E18">
        <w:t>).</w:t>
      </w:r>
      <w:r w:rsidRPr="00736EFA">
        <w:t xml:space="preserve"> </w:t>
      </w:r>
      <w:r>
        <w:t>Regarding the travel attitudes, in all the models</w:t>
      </w:r>
      <w:r w:rsidR="000E7A61">
        <w:t xml:space="preserve"> travel </w:t>
      </w:r>
      <w:r w:rsidRPr="0057149D">
        <w:t>time minimisers</w:t>
      </w:r>
      <w:r>
        <w:t xml:space="preserve"> are less satisfied both with the overall trip and with the information sources provided compared to public transport and walking or bicycle lovers. Moreover, results show that bicycle lovers are overall more satisfied than public transport and walking lovers. For example, using the model that considers recent/regular trip (first column </w:t>
      </w:r>
      <w:r>
        <w:fldChar w:fldCharType="begin"/>
      </w:r>
      <w:r>
        <w:instrText xml:space="preserve"> REF _Ref461705599 \h </w:instrText>
      </w:r>
      <w:r>
        <w:fldChar w:fldCharType="separate"/>
      </w:r>
      <w:r w:rsidR="00261069">
        <w:t xml:space="preserve">Table </w:t>
      </w:r>
      <w:r w:rsidR="00261069">
        <w:rPr>
          <w:noProof/>
        </w:rPr>
        <w:t>8</w:t>
      </w:r>
      <w:r>
        <w:fldChar w:fldCharType="end"/>
      </w:r>
      <w:r>
        <w:t>), a one unit increase in the bicycle lover attitude would</w:t>
      </w:r>
      <w:r w:rsidR="000E7A61">
        <w:t xml:space="preserve"> </w:t>
      </w:r>
      <w:r w:rsidR="009002D6">
        <w:t>significantly</w:t>
      </w:r>
      <w:r>
        <w:t xml:space="preserve"> increase the overall satisfaction with public transport in 0.601, ceteris paribus. </w:t>
      </w:r>
    </w:p>
    <w:p w14:paraId="3C026D04" w14:textId="6EEE7DA3" w:rsidR="00B4423A" w:rsidRDefault="00B4423A" w:rsidP="00B4423A">
      <w:pPr>
        <w:spacing w:after="120"/>
      </w:pPr>
      <w:r>
        <w:t xml:space="preserve">The results show that individuals younger than 30 years old are more likely to be satisfied with their public transport trip and with the information sources provided, </w:t>
      </w:r>
      <w:r w:rsidR="000E7A61">
        <w:t>with the opposite</w:t>
      </w:r>
      <w:r>
        <w:t xml:space="preserve"> for people 40 years old or older. The gender of individuals </w:t>
      </w:r>
      <w:r w:rsidR="000E7A61">
        <w:t xml:space="preserve">is </w:t>
      </w:r>
      <w:r>
        <w:t xml:space="preserve">not significant when considering the overall </w:t>
      </w:r>
      <w:r>
        <w:lastRenderedPageBreak/>
        <w:t>satisfaction with public transport</w:t>
      </w:r>
      <w:r w:rsidR="000E7A61">
        <w:t xml:space="preserve"> but is</w:t>
      </w:r>
      <w:r>
        <w:t xml:space="preserve"> significant when considering satisfaction with information sources </w:t>
      </w:r>
      <w:r w:rsidR="000E7A61">
        <w:t xml:space="preserve">with </w:t>
      </w:r>
      <w:r>
        <w:t>results show</w:t>
      </w:r>
      <w:r w:rsidR="000E7A61">
        <w:t>ing</w:t>
      </w:r>
      <w:r>
        <w:t xml:space="preserve"> men are less likely to be satisfied than women. </w:t>
      </w:r>
      <w:r w:rsidR="000E7A61">
        <w:t>The r</w:t>
      </w:r>
      <w:r>
        <w:t>esults also show that commuters are less likely to be satisfied with their overall public transport trip and</w:t>
      </w:r>
      <w:r w:rsidR="000E7A61">
        <w:t>,</w:t>
      </w:r>
      <w:r>
        <w:t xml:space="preserve"> in only one of the models</w:t>
      </w:r>
      <w:r w:rsidR="000E7A61">
        <w:t>,</w:t>
      </w:r>
      <w:r>
        <w:t xml:space="preserve"> they seem to be less likely to be satisfied with the information sources </w:t>
      </w:r>
      <w:r w:rsidRPr="00D96BC9">
        <w:t>available. The services with higher frequency seem to positively influence the level of satisfaction with the information sources provided</w:t>
      </w:r>
      <w:r>
        <w:t xml:space="preserve"> which is </w:t>
      </w:r>
      <w:r w:rsidR="000E7A61">
        <w:t xml:space="preserve">to be </w:t>
      </w:r>
      <w:r>
        <w:t xml:space="preserve">expected since there is less need for information on a service that has high frequency. However, high frequency did not show </w:t>
      </w:r>
      <w:r w:rsidR="000E7A61">
        <w:t>as</w:t>
      </w:r>
      <w:r>
        <w:t xml:space="preserve"> significant on</w:t>
      </w:r>
      <w:r w:rsidRPr="00D96BC9">
        <w:t xml:space="preserve"> satisfaction </w:t>
      </w:r>
      <w:r w:rsidR="000E7A61">
        <w:t>on the overall</w:t>
      </w:r>
      <w:r w:rsidRPr="00D96BC9">
        <w:t xml:space="preserve"> public transport trip</w:t>
      </w:r>
      <w:r w:rsidR="000E7A61">
        <w:t xml:space="preserve"> which is contrary to expectations</w:t>
      </w:r>
      <w:r>
        <w:t>.</w:t>
      </w:r>
    </w:p>
    <w:p w14:paraId="00C2D1BD" w14:textId="77777777" w:rsidR="00493EAA" w:rsidRDefault="00493EAA">
      <w:pPr>
        <w:spacing w:after="0"/>
        <w:jc w:val="left"/>
        <w:rPr>
          <w:b/>
          <w:iCs/>
          <w:szCs w:val="18"/>
        </w:rPr>
      </w:pPr>
      <w:r>
        <w:br w:type="page"/>
      </w:r>
    </w:p>
    <w:p w14:paraId="2BFD5755" w14:textId="392CA500" w:rsidR="00684E2E" w:rsidRPr="00D12540" w:rsidRDefault="00D12540" w:rsidP="00D12540">
      <w:pPr>
        <w:pStyle w:val="Caption"/>
        <w:keepNext/>
        <w:jc w:val="left"/>
      </w:pPr>
      <w:bookmarkStart w:id="11" w:name="_Ref461705599"/>
      <w:r>
        <w:lastRenderedPageBreak/>
        <w:t xml:space="preserve">Table </w:t>
      </w:r>
      <w:r w:rsidR="00FA0377">
        <w:fldChar w:fldCharType="begin"/>
      </w:r>
      <w:r w:rsidR="00FA0377">
        <w:instrText xml:space="preserve"> SEQ Table \* ARABIC </w:instrText>
      </w:r>
      <w:r w:rsidR="00FA0377">
        <w:fldChar w:fldCharType="separate"/>
      </w:r>
      <w:r w:rsidR="00261069">
        <w:rPr>
          <w:noProof/>
        </w:rPr>
        <w:t>8</w:t>
      </w:r>
      <w:r w:rsidR="00FA0377">
        <w:rPr>
          <w:noProof/>
        </w:rPr>
        <w:fldChar w:fldCharType="end"/>
      </w:r>
      <w:bookmarkEnd w:id="10"/>
      <w:bookmarkEnd w:id="11"/>
      <w:r>
        <w:t xml:space="preserve">: </w:t>
      </w:r>
      <w:r w:rsidRPr="00D12540">
        <w:t>R</w:t>
      </w:r>
      <w:r w:rsidR="00684E2E" w:rsidRPr="00D12540">
        <w:t xml:space="preserve">esults for the </w:t>
      </w:r>
      <w:r w:rsidR="00096F8E" w:rsidRPr="00D12540">
        <w:t>models considering common</w:t>
      </w:r>
      <w:r w:rsidR="007522AD" w:rsidRPr="00D12540">
        <w:t xml:space="preserve"> information sources for </w:t>
      </w:r>
      <w:r w:rsidR="00096F8E" w:rsidRPr="00D12540">
        <w:t>frequent and infrequent users</w:t>
      </w:r>
    </w:p>
    <w:tbl>
      <w:tblPr>
        <w:tblStyle w:val="ListTable3"/>
        <w:tblW w:w="9016" w:type="dxa"/>
        <w:jc w:val="center"/>
        <w:tblLook w:val="04A0" w:firstRow="1" w:lastRow="0" w:firstColumn="1" w:lastColumn="0" w:noHBand="0" w:noVBand="1"/>
      </w:tblPr>
      <w:tblGrid>
        <w:gridCol w:w="2263"/>
        <w:gridCol w:w="1560"/>
        <w:gridCol w:w="1701"/>
        <w:gridCol w:w="1695"/>
        <w:gridCol w:w="1797"/>
      </w:tblGrid>
      <w:tr w:rsidR="00AC30B1" w:rsidRPr="00B84656" w14:paraId="60FAC37A" w14:textId="77777777" w:rsidTr="00846873">
        <w:trPr>
          <w:cnfStyle w:val="100000000000" w:firstRow="1" w:lastRow="0" w:firstColumn="0" w:lastColumn="0" w:oddVBand="0" w:evenVBand="0" w:oddHBand="0" w:evenHBand="0" w:firstRowFirstColumn="0" w:firstRowLastColumn="0" w:lastRowFirstColumn="0" w:lastRowLastColumn="0"/>
          <w:trHeight w:val="240"/>
          <w:jc w:val="center"/>
        </w:trPr>
        <w:tc>
          <w:tcPr>
            <w:cnfStyle w:val="001000000100" w:firstRow="0" w:lastRow="0" w:firstColumn="1" w:lastColumn="0" w:oddVBand="0" w:evenVBand="0" w:oddHBand="0" w:evenHBand="0" w:firstRowFirstColumn="1" w:firstRowLastColumn="0" w:lastRowFirstColumn="0" w:lastRowLastColumn="0"/>
            <w:tcW w:w="2263" w:type="dxa"/>
            <w:vMerge w:val="restart"/>
            <w:tcBorders>
              <w:top w:val="single" w:sz="4" w:space="0" w:color="auto"/>
              <w:left w:val="single" w:sz="4" w:space="0" w:color="auto"/>
              <w:right w:val="single" w:sz="4" w:space="0" w:color="auto"/>
            </w:tcBorders>
            <w:noWrap/>
            <w:hideMark/>
          </w:tcPr>
          <w:p w14:paraId="130DA82A" w14:textId="6BD27323" w:rsidR="00AC30B1" w:rsidRPr="00B84656" w:rsidRDefault="00AC30B1" w:rsidP="00DC1CE5">
            <w:pPr>
              <w:spacing w:after="120"/>
              <w:jc w:val="center"/>
              <w:rPr>
                <w:rFonts w:eastAsia="Times New Roman" w:cs="Arial"/>
                <w:bCs w:val="0"/>
                <w:sz w:val="20"/>
                <w:szCs w:val="18"/>
              </w:rPr>
            </w:pPr>
          </w:p>
        </w:tc>
        <w:tc>
          <w:tcPr>
            <w:tcW w:w="3261" w:type="dxa"/>
            <w:gridSpan w:val="2"/>
            <w:tcBorders>
              <w:top w:val="single" w:sz="4" w:space="0" w:color="auto"/>
              <w:left w:val="single" w:sz="4" w:space="0" w:color="auto"/>
              <w:bottom w:val="single" w:sz="4" w:space="0" w:color="auto"/>
              <w:right w:val="single" w:sz="4" w:space="0" w:color="auto"/>
            </w:tcBorders>
          </w:tcPr>
          <w:p w14:paraId="248CF718" w14:textId="1F19E405" w:rsidR="00AC30B1" w:rsidRPr="00B84656" w:rsidRDefault="001C0CC3" w:rsidP="003168AF">
            <w:pPr>
              <w:spacing w:after="120"/>
              <w:jc w:val="center"/>
              <w:cnfStyle w:val="100000000000" w:firstRow="1" w:lastRow="0" w:firstColumn="0" w:lastColumn="0" w:oddVBand="0" w:evenVBand="0" w:oddHBand="0" w:evenHBand="0" w:firstRowFirstColumn="0" w:firstRowLastColumn="0" w:lastRowFirstColumn="0" w:lastRowLastColumn="0"/>
              <w:rPr>
                <w:rFonts w:eastAsia="Times New Roman" w:cs="Arial"/>
                <w:bCs w:val="0"/>
                <w:sz w:val="20"/>
                <w:szCs w:val="18"/>
              </w:rPr>
            </w:pPr>
            <w:r w:rsidRPr="00B84656">
              <w:rPr>
                <w:rFonts w:eastAsia="Times New Roman" w:cs="Arial"/>
                <w:bCs w:val="0"/>
                <w:sz w:val="20"/>
                <w:szCs w:val="18"/>
              </w:rPr>
              <w:t>Sa</w:t>
            </w:r>
            <w:r w:rsidR="003168AF">
              <w:rPr>
                <w:rFonts w:eastAsia="Times New Roman" w:cs="Arial"/>
                <w:bCs w:val="0"/>
                <w:sz w:val="20"/>
                <w:szCs w:val="18"/>
              </w:rPr>
              <w:t>tisfaction with public</w:t>
            </w:r>
            <w:r w:rsidR="003168AF">
              <w:rPr>
                <w:rFonts w:eastAsia="Times New Roman" w:cs="Arial"/>
                <w:bCs w:val="0"/>
                <w:sz w:val="20"/>
                <w:szCs w:val="18"/>
              </w:rPr>
              <w:br/>
              <w:t>t</w:t>
            </w:r>
            <w:r w:rsidRPr="00B84656">
              <w:rPr>
                <w:rFonts w:eastAsia="Times New Roman" w:cs="Arial"/>
                <w:bCs w:val="0"/>
                <w:sz w:val="20"/>
                <w:szCs w:val="18"/>
              </w:rPr>
              <w:t>ransport</w:t>
            </w:r>
          </w:p>
        </w:tc>
        <w:tc>
          <w:tcPr>
            <w:tcW w:w="3492" w:type="dxa"/>
            <w:gridSpan w:val="2"/>
            <w:tcBorders>
              <w:top w:val="single" w:sz="4" w:space="0" w:color="auto"/>
              <w:left w:val="single" w:sz="4" w:space="0" w:color="auto"/>
              <w:bottom w:val="single" w:sz="4" w:space="0" w:color="auto"/>
              <w:right w:val="single" w:sz="4" w:space="0" w:color="auto"/>
            </w:tcBorders>
          </w:tcPr>
          <w:p w14:paraId="1ADB0FD3" w14:textId="61673268" w:rsidR="00AC30B1" w:rsidRPr="00B84656" w:rsidRDefault="001C0CC3" w:rsidP="003168AF">
            <w:pPr>
              <w:spacing w:after="120"/>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eastAsia="Times New Roman" w:cs="Arial"/>
                <w:sz w:val="20"/>
                <w:szCs w:val="18"/>
              </w:rPr>
              <w:t xml:space="preserve">Satisfaction with </w:t>
            </w:r>
            <w:r w:rsidR="003168AF">
              <w:rPr>
                <w:rFonts w:eastAsia="Times New Roman" w:cs="Arial"/>
                <w:sz w:val="20"/>
                <w:szCs w:val="18"/>
              </w:rPr>
              <w:t>information s</w:t>
            </w:r>
            <w:r w:rsidRPr="00B84656">
              <w:rPr>
                <w:rFonts w:eastAsia="Times New Roman" w:cs="Arial"/>
                <w:sz w:val="20"/>
                <w:szCs w:val="18"/>
              </w:rPr>
              <w:t>ources</w:t>
            </w:r>
          </w:p>
        </w:tc>
      </w:tr>
      <w:tr w:rsidR="00B50AAA" w:rsidRPr="00B84656" w14:paraId="198004D6" w14:textId="77777777" w:rsidTr="00846873">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63" w:type="dxa"/>
            <w:vMerge/>
            <w:tcBorders>
              <w:left w:val="single" w:sz="4" w:space="0" w:color="auto"/>
              <w:right w:val="single" w:sz="4" w:space="0" w:color="auto"/>
            </w:tcBorders>
            <w:shd w:val="clear" w:color="auto" w:fill="000000" w:themeFill="text1"/>
            <w:noWrap/>
          </w:tcPr>
          <w:p w14:paraId="30B91CD0" w14:textId="77777777" w:rsidR="00AC30B1" w:rsidRPr="00B84656" w:rsidRDefault="00AC30B1" w:rsidP="00AC30B1">
            <w:pPr>
              <w:spacing w:after="120"/>
              <w:jc w:val="center"/>
              <w:rPr>
                <w:rFonts w:eastAsia="Times New Roman" w:cs="Arial"/>
                <w:color w:val="FFFFFF" w:themeColor="background1"/>
                <w:sz w:val="20"/>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000000" w:themeFill="text1"/>
            <w:noWrap/>
          </w:tcPr>
          <w:p w14:paraId="48933719" w14:textId="693D989F" w:rsidR="00AC30B1" w:rsidRPr="00493EAA" w:rsidRDefault="001C0CC3" w:rsidP="00493EAA">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Arial"/>
                <w:bCs/>
                <w:color w:val="FFFFFF" w:themeColor="background1"/>
                <w:sz w:val="20"/>
                <w:szCs w:val="18"/>
              </w:rPr>
            </w:pPr>
            <w:r w:rsidRPr="00827C6C">
              <w:rPr>
                <w:rFonts w:eastAsia="Times New Roman" w:cs="Arial"/>
                <w:bCs/>
                <w:color w:val="FFFFFF" w:themeColor="background1"/>
                <w:sz w:val="20"/>
                <w:szCs w:val="18"/>
              </w:rPr>
              <w:t>Regular/</w:t>
            </w:r>
            <w:r w:rsidR="00493EAA">
              <w:rPr>
                <w:rFonts w:eastAsia="Times New Roman" w:cs="Arial"/>
                <w:bCs/>
                <w:color w:val="FFFFFF" w:themeColor="background1"/>
                <w:sz w:val="20"/>
                <w:szCs w:val="18"/>
              </w:rPr>
              <w:t xml:space="preserve"> </w:t>
            </w:r>
            <w:r w:rsidRPr="00827C6C">
              <w:rPr>
                <w:rFonts w:eastAsia="Times New Roman" w:cs="Arial"/>
                <w:bCs/>
                <w:color w:val="FFFFFF" w:themeColor="background1"/>
                <w:sz w:val="20"/>
                <w:szCs w:val="18"/>
              </w:rPr>
              <w:t>Recent Trips</w:t>
            </w:r>
          </w:p>
        </w:tc>
        <w:tc>
          <w:tcPr>
            <w:tcW w:w="1701" w:type="dxa"/>
            <w:tcBorders>
              <w:top w:val="single" w:sz="4" w:space="0" w:color="auto"/>
              <w:left w:val="single" w:sz="4" w:space="0" w:color="auto"/>
              <w:bottom w:val="single" w:sz="4" w:space="0" w:color="auto"/>
              <w:right w:val="single" w:sz="4" w:space="0" w:color="auto"/>
            </w:tcBorders>
            <w:shd w:val="clear" w:color="auto" w:fill="000000" w:themeFill="text1"/>
            <w:noWrap/>
          </w:tcPr>
          <w:p w14:paraId="52B58443" w14:textId="5229AD12" w:rsidR="00AC30B1" w:rsidRPr="00827C6C" w:rsidRDefault="001C0CC3" w:rsidP="00827C6C">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FFFFFF" w:themeColor="background1"/>
                <w:sz w:val="20"/>
                <w:szCs w:val="18"/>
              </w:rPr>
            </w:pPr>
            <w:r w:rsidRPr="00827C6C">
              <w:rPr>
                <w:rFonts w:eastAsia="Times New Roman" w:cs="Arial"/>
                <w:color w:val="FFFFFF" w:themeColor="background1"/>
                <w:sz w:val="20"/>
                <w:szCs w:val="18"/>
              </w:rPr>
              <w:t>Changed/</w:t>
            </w:r>
            <w:r w:rsidR="00827C6C">
              <w:rPr>
                <w:rFonts w:eastAsia="Times New Roman" w:cs="Arial"/>
                <w:color w:val="FFFFFF" w:themeColor="background1"/>
                <w:sz w:val="20"/>
                <w:szCs w:val="18"/>
              </w:rPr>
              <w:t xml:space="preserve"> </w:t>
            </w:r>
            <w:r w:rsidR="003168AF" w:rsidRPr="00827C6C">
              <w:rPr>
                <w:rFonts w:eastAsia="Times New Roman" w:cs="Arial"/>
                <w:color w:val="FFFFFF" w:themeColor="background1"/>
                <w:sz w:val="20"/>
                <w:szCs w:val="18"/>
              </w:rPr>
              <w:t>cancelled trips</w:t>
            </w:r>
          </w:p>
        </w:tc>
        <w:tc>
          <w:tcPr>
            <w:tcW w:w="1695" w:type="dxa"/>
            <w:tcBorders>
              <w:top w:val="single" w:sz="4" w:space="0" w:color="auto"/>
              <w:left w:val="single" w:sz="4" w:space="0" w:color="auto"/>
              <w:bottom w:val="single" w:sz="4" w:space="0" w:color="auto"/>
              <w:right w:val="single" w:sz="4" w:space="0" w:color="auto"/>
            </w:tcBorders>
            <w:shd w:val="clear" w:color="auto" w:fill="000000" w:themeFill="text1"/>
            <w:noWrap/>
          </w:tcPr>
          <w:p w14:paraId="189FD170" w14:textId="1B65101C" w:rsidR="00AC30B1" w:rsidRPr="00493EAA" w:rsidRDefault="001C0CC3" w:rsidP="00493EAA">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Arial"/>
                <w:bCs/>
                <w:color w:val="FFFFFF" w:themeColor="background1"/>
                <w:sz w:val="20"/>
                <w:szCs w:val="18"/>
              </w:rPr>
            </w:pPr>
            <w:r w:rsidRPr="00827C6C">
              <w:rPr>
                <w:rFonts w:eastAsia="Times New Roman" w:cs="Arial"/>
                <w:bCs/>
                <w:color w:val="FFFFFF" w:themeColor="background1"/>
                <w:sz w:val="20"/>
                <w:szCs w:val="18"/>
              </w:rPr>
              <w:t>Regular/</w:t>
            </w:r>
            <w:r w:rsidR="00493EAA">
              <w:rPr>
                <w:rFonts w:eastAsia="Times New Roman" w:cs="Arial"/>
                <w:bCs/>
                <w:color w:val="FFFFFF" w:themeColor="background1"/>
                <w:sz w:val="20"/>
                <w:szCs w:val="18"/>
              </w:rPr>
              <w:t xml:space="preserve"> </w:t>
            </w:r>
            <w:r w:rsidR="003168AF" w:rsidRPr="00827C6C">
              <w:rPr>
                <w:rFonts w:eastAsia="Times New Roman" w:cs="Arial"/>
                <w:bCs/>
                <w:color w:val="FFFFFF" w:themeColor="background1"/>
                <w:sz w:val="20"/>
                <w:szCs w:val="18"/>
              </w:rPr>
              <w:t>recent trips</w:t>
            </w:r>
          </w:p>
        </w:tc>
        <w:tc>
          <w:tcPr>
            <w:tcW w:w="1797" w:type="dxa"/>
            <w:tcBorders>
              <w:top w:val="single" w:sz="4" w:space="0" w:color="auto"/>
              <w:left w:val="single" w:sz="4" w:space="0" w:color="auto"/>
              <w:bottom w:val="single" w:sz="4" w:space="0" w:color="auto"/>
              <w:right w:val="single" w:sz="4" w:space="0" w:color="auto"/>
            </w:tcBorders>
            <w:shd w:val="clear" w:color="auto" w:fill="000000" w:themeFill="text1"/>
            <w:noWrap/>
          </w:tcPr>
          <w:p w14:paraId="46327A06" w14:textId="00D25A18" w:rsidR="00AC30B1" w:rsidRPr="00493EAA" w:rsidRDefault="001C0CC3" w:rsidP="00493EAA">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FFFFFF" w:themeColor="background1"/>
                <w:sz w:val="20"/>
                <w:szCs w:val="18"/>
              </w:rPr>
            </w:pPr>
            <w:r w:rsidRPr="00827C6C">
              <w:rPr>
                <w:rFonts w:eastAsia="Times New Roman" w:cs="Arial"/>
                <w:color w:val="FFFFFF" w:themeColor="background1"/>
                <w:sz w:val="20"/>
                <w:szCs w:val="18"/>
              </w:rPr>
              <w:t>Changed/</w:t>
            </w:r>
            <w:r w:rsidR="00493EAA">
              <w:rPr>
                <w:rFonts w:eastAsia="Times New Roman" w:cs="Arial"/>
                <w:color w:val="FFFFFF" w:themeColor="background1"/>
                <w:sz w:val="20"/>
                <w:szCs w:val="18"/>
              </w:rPr>
              <w:t xml:space="preserve"> </w:t>
            </w:r>
            <w:r w:rsidR="003168AF" w:rsidRPr="00827C6C">
              <w:rPr>
                <w:rFonts w:eastAsia="Times New Roman" w:cs="Arial"/>
                <w:color w:val="FFFFFF" w:themeColor="background1"/>
                <w:sz w:val="20"/>
                <w:szCs w:val="18"/>
              </w:rPr>
              <w:t>cancelled trips</w:t>
            </w:r>
          </w:p>
        </w:tc>
      </w:tr>
      <w:tr w:rsidR="00B50AAA" w:rsidRPr="00B84656" w14:paraId="7194B67E" w14:textId="77777777" w:rsidTr="00846873">
        <w:trPr>
          <w:trHeight w:val="240"/>
          <w:jc w:val="center"/>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uto"/>
              <w:right w:val="single" w:sz="4" w:space="0" w:color="auto"/>
            </w:tcBorders>
            <w:shd w:val="clear" w:color="auto" w:fill="000000" w:themeFill="text1"/>
            <w:noWrap/>
            <w:hideMark/>
          </w:tcPr>
          <w:p w14:paraId="0F2A1782" w14:textId="389AB224" w:rsidR="00D95AEB" w:rsidRPr="00B84656" w:rsidRDefault="00D95AEB" w:rsidP="002752AD">
            <w:pPr>
              <w:spacing w:after="120"/>
              <w:jc w:val="center"/>
              <w:rPr>
                <w:rFonts w:eastAsia="Times New Roman" w:cs="Arial"/>
                <w:color w:val="FFFFFF" w:themeColor="background1"/>
                <w:sz w:val="20"/>
                <w:szCs w:val="18"/>
              </w:rPr>
            </w:pPr>
            <w:r w:rsidRPr="00B84656">
              <w:rPr>
                <w:rFonts w:eastAsia="Times New Roman" w:cs="Arial"/>
                <w:color w:val="FFFFFF" w:themeColor="background1"/>
                <w:sz w:val="20"/>
                <w:szCs w:val="18"/>
              </w:rPr>
              <w:t>Parameter</w:t>
            </w:r>
            <w:r w:rsidR="001C0CC3" w:rsidRPr="00B84656">
              <w:rPr>
                <w:rFonts w:eastAsia="Times New Roman" w:cs="Arial"/>
                <w:color w:val="FFFFFF" w:themeColor="background1"/>
                <w:sz w:val="20"/>
                <w:szCs w:val="18"/>
              </w:rPr>
              <w:t>s</w:t>
            </w:r>
          </w:p>
        </w:tc>
        <w:tc>
          <w:tcPr>
            <w:tcW w:w="1560" w:type="dxa"/>
            <w:tcBorders>
              <w:top w:val="single" w:sz="4" w:space="0" w:color="auto"/>
              <w:left w:val="single" w:sz="4" w:space="0" w:color="auto"/>
              <w:bottom w:val="single" w:sz="4" w:space="0" w:color="auto"/>
              <w:right w:val="single" w:sz="4" w:space="0" w:color="auto"/>
            </w:tcBorders>
            <w:shd w:val="clear" w:color="auto" w:fill="000000" w:themeFill="text1"/>
            <w:noWrap/>
            <w:hideMark/>
          </w:tcPr>
          <w:p w14:paraId="5CD49730" w14:textId="4076FDCC" w:rsidR="00D95AEB" w:rsidRPr="00B84656" w:rsidRDefault="00D95AEB" w:rsidP="009C3474">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FFFFFF" w:themeColor="background1"/>
                <w:sz w:val="20"/>
                <w:szCs w:val="18"/>
              </w:rPr>
            </w:pPr>
            <w:r w:rsidRPr="00B84656">
              <w:rPr>
                <w:rFonts w:eastAsia="Times New Roman" w:cs="Arial"/>
                <w:bCs/>
                <w:color w:val="FFFFFF" w:themeColor="background1"/>
                <w:sz w:val="20"/>
                <w:szCs w:val="18"/>
              </w:rPr>
              <w:t>Mean</w:t>
            </w:r>
            <w:r w:rsidR="00AC30B1" w:rsidRPr="00B84656">
              <w:rPr>
                <w:rFonts w:eastAsia="Times New Roman" w:cs="Arial"/>
                <w:bCs/>
                <w:color w:val="FFFFFF" w:themeColor="background1"/>
                <w:sz w:val="20"/>
                <w:szCs w:val="18"/>
              </w:rPr>
              <w:t xml:space="preserve"> (</w:t>
            </w:r>
            <w:r w:rsidR="009C3474">
              <w:rPr>
                <w:rFonts w:eastAsia="Times New Roman" w:cs="Arial"/>
                <w:bCs/>
                <w:color w:val="FFFFFF" w:themeColor="background1"/>
                <w:sz w:val="20"/>
                <w:szCs w:val="18"/>
              </w:rPr>
              <w:t xml:space="preserve">t </w:t>
            </w:r>
            <w:r w:rsidR="00AC30B1" w:rsidRPr="00B84656">
              <w:rPr>
                <w:rFonts w:eastAsia="Times New Roman" w:cs="Arial"/>
                <w:bCs/>
                <w:color w:val="FFFFFF" w:themeColor="background1"/>
                <w:sz w:val="20"/>
                <w:szCs w:val="18"/>
              </w:rPr>
              <w:t>test)</w:t>
            </w:r>
          </w:p>
        </w:tc>
        <w:tc>
          <w:tcPr>
            <w:tcW w:w="1701" w:type="dxa"/>
            <w:tcBorders>
              <w:top w:val="single" w:sz="4" w:space="0" w:color="auto"/>
              <w:left w:val="single" w:sz="4" w:space="0" w:color="auto"/>
              <w:bottom w:val="single" w:sz="4" w:space="0" w:color="auto"/>
              <w:right w:val="single" w:sz="4" w:space="0" w:color="auto"/>
            </w:tcBorders>
            <w:shd w:val="clear" w:color="auto" w:fill="000000" w:themeFill="text1"/>
            <w:noWrap/>
            <w:hideMark/>
          </w:tcPr>
          <w:p w14:paraId="6D2D0385" w14:textId="5F860996" w:rsidR="00D95AEB" w:rsidRPr="00B84656" w:rsidRDefault="00AC30B1" w:rsidP="009C3474">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FFFFFF" w:themeColor="background1"/>
                <w:sz w:val="20"/>
                <w:szCs w:val="18"/>
              </w:rPr>
            </w:pPr>
            <w:r w:rsidRPr="00B84656">
              <w:rPr>
                <w:rFonts w:eastAsia="Times New Roman" w:cs="Arial"/>
                <w:bCs/>
                <w:color w:val="FFFFFF" w:themeColor="background1"/>
                <w:sz w:val="20"/>
                <w:szCs w:val="18"/>
              </w:rPr>
              <w:t>Mean (</w:t>
            </w:r>
            <w:r w:rsidR="009C3474">
              <w:rPr>
                <w:rFonts w:eastAsia="Times New Roman" w:cs="Arial"/>
                <w:bCs/>
                <w:color w:val="FFFFFF" w:themeColor="background1"/>
                <w:sz w:val="20"/>
                <w:szCs w:val="18"/>
              </w:rPr>
              <w:t xml:space="preserve">t </w:t>
            </w:r>
            <w:r w:rsidRPr="00B84656">
              <w:rPr>
                <w:rFonts w:eastAsia="Times New Roman" w:cs="Arial"/>
                <w:bCs/>
                <w:color w:val="FFFFFF" w:themeColor="background1"/>
                <w:sz w:val="20"/>
                <w:szCs w:val="18"/>
              </w:rPr>
              <w:t>test)</w:t>
            </w:r>
          </w:p>
        </w:tc>
        <w:tc>
          <w:tcPr>
            <w:tcW w:w="1695" w:type="dxa"/>
            <w:tcBorders>
              <w:top w:val="single" w:sz="4" w:space="0" w:color="auto"/>
              <w:left w:val="single" w:sz="4" w:space="0" w:color="auto"/>
              <w:bottom w:val="single" w:sz="4" w:space="0" w:color="auto"/>
              <w:right w:val="single" w:sz="4" w:space="0" w:color="auto"/>
            </w:tcBorders>
            <w:shd w:val="clear" w:color="auto" w:fill="000000" w:themeFill="text1"/>
            <w:noWrap/>
            <w:hideMark/>
          </w:tcPr>
          <w:p w14:paraId="72ECF09C" w14:textId="2A344B2E" w:rsidR="00D95AEB" w:rsidRPr="00B84656" w:rsidRDefault="00AC30B1" w:rsidP="009C3474">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FFFFFF" w:themeColor="background1"/>
                <w:sz w:val="20"/>
                <w:szCs w:val="18"/>
              </w:rPr>
            </w:pPr>
            <w:r w:rsidRPr="00B84656">
              <w:rPr>
                <w:rFonts w:eastAsia="Times New Roman" w:cs="Arial"/>
                <w:bCs/>
                <w:color w:val="FFFFFF" w:themeColor="background1"/>
                <w:sz w:val="20"/>
                <w:szCs w:val="18"/>
              </w:rPr>
              <w:t>Mean (</w:t>
            </w:r>
            <w:r w:rsidR="009C3474">
              <w:rPr>
                <w:rFonts w:eastAsia="Times New Roman" w:cs="Arial"/>
                <w:bCs/>
                <w:color w:val="FFFFFF" w:themeColor="background1"/>
                <w:sz w:val="20"/>
                <w:szCs w:val="18"/>
              </w:rPr>
              <w:t xml:space="preserve">t </w:t>
            </w:r>
            <w:r w:rsidRPr="00B84656">
              <w:rPr>
                <w:rFonts w:eastAsia="Times New Roman" w:cs="Arial"/>
                <w:bCs/>
                <w:color w:val="FFFFFF" w:themeColor="background1"/>
                <w:sz w:val="20"/>
                <w:szCs w:val="18"/>
              </w:rPr>
              <w:t>test)</w:t>
            </w:r>
          </w:p>
        </w:tc>
        <w:tc>
          <w:tcPr>
            <w:tcW w:w="1797" w:type="dxa"/>
            <w:tcBorders>
              <w:top w:val="single" w:sz="4" w:space="0" w:color="auto"/>
              <w:left w:val="single" w:sz="4" w:space="0" w:color="auto"/>
              <w:bottom w:val="single" w:sz="4" w:space="0" w:color="auto"/>
              <w:right w:val="single" w:sz="4" w:space="0" w:color="auto"/>
            </w:tcBorders>
            <w:shd w:val="clear" w:color="auto" w:fill="000000" w:themeFill="text1"/>
            <w:noWrap/>
            <w:hideMark/>
          </w:tcPr>
          <w:p w14:paraId="177EABE2" w14:textId="12E6D459" w:rsidR="00D95AEB" w:rsidRPr="00B84656" w:rsidRDefault="00AC30B1" w:rsidP="009C3474">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Arial"/>
                <w:bCs/>
                <w:color w:val="FFFFFF" w:themeColor="background1"/>
                <w:sz w:val="20"/>
                <w:szCs w:val="18"/>
              </w:rPr>
            </w:pPr>
            <w:r w:rsidRPr="00B84656">
              <w:rPr>
                <w:rFonts w:eastAsia="Times New Roman" w:cs="Arial"/>
                <w:bCs/>
                <w:color w:val="FFFFFF" w:themeColor="background1"/>
                <w:sz w:val="20"/>
                <w:szCs w:val="18"/>
              </w:rPr>
              <w:t>Mean (</w:t>
            </w:r>
            <w:r w:rsidR="009C3474">
              <w:rPr>
                <w:rFonts w:eastAsia="Times New Roman" w:cs="Arial"/>
                <w:bCs/>
                <w:color w:val="FFFFFF" w:themeColor="background1"/>
                <w:sz w:val="20"/>
                <w:szCs w:val="18"/>
              </w:rPr>
              <w:t xml:space="preserve">t </w:t>
            </w:r>
            <w:r w:rsidRPr="00B84656">
              <w:rPr>
                <w:rFonts w:eastAsia="Times New Roman" w:cs="Arial"/>
                <w:bCs/>
                <w:color w:val="FFFFFF" w:themeColor="background1"/>
                <w:sz w:val="20"/>
                <w:szCs w:val="18"/>
              </w:rPr>
              <w:t>test)</w:t>
            </w:r>
          </w:p>
        </w:tc>
      </w:tr>
      <w:tr w:rsidR="001C01AC" w:rsidRPr="00B84656" w14:paraId="6FC575F5" w14:textId="77777777" w:rsidTr="00846873">
        <w:trPr>
          <w:cnfStyle w:val="000000100000" w:firstRow="0" w:lastRow="0" w:firstColumn="0" w:lastColumn="0" w:oddVBand="0" w:evenVBand="0" w:oddHBand="1"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263" w:type="dxa"/>
            <w:tcBorders>
              <w:right w:val="single" w:sz="4" w:space="0" w:color="auto"/>
            </w:tcBorders>
            <w:noWrap/>
            <w:hideMark/>
          </w:tcPr>
          <w:p w14:paraId="712A0538" w14:textId="77777777" w:rsidR="001C01AC" w:rsidRPr="00B84656" w:rsidRDefault="001C01AC" w:rsidP="00B84F60">
            <w:pPr>
              <w:spacing w:after="0"/>
              <w:jc w:val="left"/>
              <w:rPr>
                <w:rFonts w:eastAsia="Times New Roman" w:cs="Arial"/>
                <w:b w:val="0"/>
                <w:color w:val="000000"/>
                <w:sz w:val="20"/>
                <w:szCs w:val="18"/>
              </w:rPr>
            </w:pPr>
            <w:r w:rsidRPr="00B84656">
              <w:rPr>
                <w:rFonts w:eastAsia="Times New Roman" w:cs="Arial"/>
                <w:b w:val="0"/>
                <w:color w:val="000000"/>
                <w:sz w:val="20"/>
                <w:szCs w:val="18"/>
              </w:rPr>
              <w:t>ASC</w:t>
            </w:r>
          </w:p>
        </w:tc>
        <w:tc>
          <w:tcPr>
            <w:tcW w:w="1560" w:type="dxa"/>
            <w:tcBorders>
              <w:top w:val="single" w:sz="4" w:space="0" w:color="auto"/>
              <w:left w:val="single" w:sz="4" w:space="0" w:color="auto"/>
              <w:bottom w:val="single" w:sz="4" w:space="0" w:color="auto"/>
              <w:right w:val="single" w:sz="4" w:space="0" w:color="auto"/>
            </w:tcBorders>
            <w:noWrap/>
            <w:vAlign w:val="bottom"/>
          </w:tcPr>
          <w:p w14:paraId="74172283" w14:textId="1378A644" w:rsidR="001C01AC" w:rsidRPr="00B84656" w:rsidRDefault="001C01AC"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3.704 (17.7)</w:t>
            </w:r>
            <w:r w:rsidR="00B84F60">
              <w:rPr>
                <w:rFonts w:cs="Arial"/>
                <w:sz w:val="20"/>
                <w:szCs w:val="18"/>
              </w:rPr>
              <w:t>***</w:t>
            </w:r>
          </w:p>
        </w:tc>
        <w:tc>
          <w:tcPr>
            <w:tcW w:w="1701" w:type="dxa"/>
            <w:tcBorders>
              <w:top w:val="single" w:sz="4" w:space="0" w:color="auto"/>
              <w:left w:val="single" w:sz="4" w:space="0" w:color="auto"/>
              <w:bottom w:val="single" w:sz="4" w:space="0" w:color="auto"/>
              <w:right w:val="single" w:sz="4" w:space="0" w:color="auto"/>
            </w:tcBorders>
            <w:noWrap/>
            <w:vAlign w:val="bottom"/>
          </w:tcPr>
          <w:p w14:paraId="642FC383" w14:textId="48E50ED3" w:rsidR="001C01AC" w:rsidRPr="00B84656" w:rsidRDefault="001C01AC"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3.559 (17.0)</w:t>
            </w:r>
            <w:r w:rsidR="00B84F60">
              <w:rPr>
                <w:rFonts w:cs="Arial"/>
                <w:sz w:val="20"/>
                <w:szCs w:val="18"/>
              </w:rPr>
              <w:t>***</w:t>
            </w:r>
          </w:p>
        </w:tc>
        <w:tc>
          <w:tcPr>
            <w:tcW w:w="1695" w:type="dxa"/>
            <w:tcBorders>
              <w:top w:val="single" w:sz="4" w:space="0" w:color="auto"/>
              <w:left w:val="single" w:sz="4" w:space="0" w:color="auto"/>
              <w:bottom w:val="single" w:sz="4" w:space="0" w:color="auto"/>
              <w:right w:val="single" w:sz="4" w:space="0" w:color="auto"/>
            </w:tcBorders>
            <w:noWrap/>
            <w:vAlign w:val="bottom"/>
          </w:tcPr>
          <w:p w14:paraId="176C5D99" w14:textId="7C223F58" w:rsidR="001C01AC" w:rsidRPr="00B84656" w:rsidRDefault="001C01AC"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4.360 (24.3)</w:t>
            </w:r>
            <w:r w:rsidR="00B84F60">
              <w:rPr>
                <w:rFonts w:cs="Arial"/>
                <w:sz w:val="20"/>
                <w:szCs w:val="18"/>
              </w:rPr>
              <w:t>***</w:t>
            </w:r>
          </w:p>
        </w:tc>
        <w:tc>
          <w:tcPr>
            <w:tcW w:w="1797" w:type="dxa"/>
            <w:tcBorders>
              <w:top w:val="single" w:sz="4" w:space="0" w:color="auto"/>
              <w:left w:val="single" w:sz="4" w:space="0" w:color="auto"/>
              <w:bottom w:val="single" w:sz="4" w:space="0" w:color="auto"/>
              <w:right w:val="single" w:sz="4" w:space="0" w:color="auto"/>
            </w:tcBorders>
            <w:noWrap/>
            <w:vAlign w:val="bottom"/>
          </w:tcPr>
          <w:p w14:paraId="07CA1CF4" w14:textId="40B85F06" w:rsidR="001C01AC" w:rsidRPr="00B84656" w:rsidRDefault="001C01AC"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3.925 (16.4)</w:t>
            </w:r>
            <w:r w:rsidR="00B84F60">
              <w:rPr>
                <w:rFonts w:cs="Arial"/>
                <w:sz w:val="20"/>
                <w:szCs w:val="18"/>
              </w:rPr>
              <w:t>***</w:t>
            </w:r>
          </w:p>
        </w:tc>
      </w:tr>
      <w:tr w:rsidR="001C01AC" w:rsidRPr="00B84656" w14:paraId="588B9B85" w14:textId="77777777" w:rsidTr="00846873">
        <w:trPr>
          <w:trHeight w:val="240"/>
          <w:jc w:val="center"/>
        </w:trPr>
        <w:tc>
          <w:tcPr>
            <w:cnfStyle w:val="001000000000" w:firstRow="0" w:lastRow="0" w:firstColumn="1" w:lastColumn="0" w:oddVBand="0" w:evenVBand="0" w:oddHBand="0" w:evenHBand="0" w:firstRowFirstColumn="0" w:firstRowLastColumn="0" w:lastRowFirstColumn="0" w:lastRowLastColumn="0"/>
            <w:tcW w:w="2263" w:type="dxa"/>
            <w:tcBorders>
              <w:right w:val="single" w:sz="4" w:space="0" w:color="auto"/>
            </w:tcBorders>
            <w:noWrap/>
            <w:hideMark/>
          </w:tcPr>
          <w:p w14:paraId="054B367D" w14:textId="23F3A809" w:rsidR="001C01AC" w:rsidRPr="00B84656" w:rsidRDefault="001C01AC" w:rsidP="00B84F60">
            <w:pPr>
              <w:spacing w:after="0"/>
              <w:jc w:val="left"/>
              <w:rPr>
                <w:rFonts w:eastAsia="Times New Roman" w:cs="Arial"/>
                <w:b w:val="0"/>
                <w:color w:val="000000"/>
                <w:sz w:val="20"/>
                <w:szCs w:val="18"/>
              </w:rPr>
            </w:pPr>
            <w:r w:rsidRPr="00B84656">
              <w:rPr>
                <w:rFonts w:eastAsia="Times New Roman" w:cs="Arial"/>
                <w:b w:val="0"/>
                <w:color w:val="000000"/>
                <w:sz w:val="20"/>
                <w:szCs w:val="18"/>
              </w:rPr>
              <w:t>Main purpose - commuter</w:t>
            </w:r>
          </w:p>
        </w:tc>
        <w:tc>
          <w:tcPr>
            <w:tcW w:w="1560" w:type="dxa"/>
            <w:tcBorders>
              <w:top w:val="single" w:sz="4" w:space="0" w:color="auto"/>
              <w:left w:val="single" w:sz="4" w:space="0" w:color="auto"/>
              <w:bottom w:val="single" w:sz="4" w:space="0" w:color="auto"/>
              <w:right w:val="single" w:sz="4" w:space="0" w:color="auto"/>
            </w:tcBorders>
            <w:noWrap/>
            <w:vAlign w:val="bottom"/>
          </w:tcPr>
          <w:p w14:paraId="3175FDE7" w14:textId="68518788" w:rsidR="001C01AC" w:rsidRPr="00B84656" w:rsidRDefault="001C01AC"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0.0004 (1.9)</w:t>
            </w:r>
            <w:r w:rsidR="006C3F8E">
              <w:rPr>
                <w:rFonts w:cs="Arial"/>
                <w:sz w:val="20"/>
                <w:szCs w:val="18"/>
              </w:rPr>
              <w:t>*</w:t>
            </w:r>
          </w:p>
        </w:tc>
        <w:tc>
          <w:tcPr>
            <w:tcW w:w="1701" w:type="dxa"/>
            <w:tcBorders>
              <w:top w:val="single" w:sz="4" w:space="0" w:color="auto"/>
              <w:left w:val="single" w:sz="4" w:space="0" w:color="auto"/>
              <w:bottom w:val="single" w:sz="4" w:space="0" w:color="auto"/>
              <w:right w:val="single" w:sz="4" w:space="0" w:color="auto"/>
            </w:tcBorders>
            <w:noWrap/>
            <w:vAlign w:val="bottom"/>
          </w:tcPr>
          <w:p w14:paraId="386287F9" w14:textId="3755FBA6" w:rsidR="001C01AC" w:rsidRPr="00B84656" w:rsidRDefault="001C01AC"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0.0004 (-2.0)</w:t>
            </w:r>
            <w:r w:rsidR="00A6648D">
              <w:rPr>
                <w:rFonts w:cs="Arial"/>
                <w:sz w:val="20"/>
                <w:szCs w:val="18"/>
              </w:rPr>
              <w:t>**</w:t>
            </w:r>
          </w:p>
        </w:tc>
        <w:tc>
          <w:tcPr>
            <w:tcW w:w="1695" w:type="dxa"/>
            <w:tcBorders>
              <w:top w:val="single" w:sz="4" w:space="0" w:color="auto"/>
              <w:left w:val="single" w:sz="4" w:space="0" w:color="auto"/>
              <w:bottom w:val="single" w:sz="4" w:space="0" w:color="auto"/>
              <w:right w:val="single" w:sz="4" w:space="0" w:color="auto"/>
            </w:tcBorders>
            <w:noWrap/>
            <w:vAlign w:val="bottom"/>
          </w:tcPr>
          <w:p w14:paraId="37072B7B" w14:textId="7E13EEE0" w:rsidR="001C01AC" w:rsidRPr="00B84656" w:rsidRDefault="00E13CFB"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w:t>
            </w:r>
          </w:p>
        </w:tc>
        <w:tc>
          <w:tcPr>
            <w:tcW w:w="1797" w:type="dxa"/>
            <w:tcBorders>
              <w:top w:val="single" w:sz="4" w:space="0" w:color="auto"/>
              <w:left w:val="single" w:sz="4" w:space="0" w:color="auto"/>
              <w:bottom w:val="single" w:sz="4" w:space="0" w:color="auto"/>
              <w:right w:val="single" w:sz="4" w:space="0" w:color="auto"/>
            </w:tcBorders>
            <w:noWrap/>
            <w:vAlign w:val="bottom"/>
          </w:tcPr>
          <w:p w14:paraId="2E8251DF" w14:textId="18A50212" w:rsidR="001C01AC" w:rsidRPr="00B84656" w:rsidRDefault="001C01AC"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0.00</w:t>
            </w:r>
            <w:r w:rsidR="00E13CFB" w:rsidRPr="00B84656">
              <w:rPr>
                <w:rFonts w:cs="Arial"/>
                <w:sz w:val="20"/>
                <w:szCs w:val="18"/>
              </w:rPr>
              <w:t>04</w:t>
            </w:r>
            <w:r w:rsidRPr="00B84656">
              <w:rPr>
                <w:rFonts w:cs="Arial"/>
                <w:sz w:val="20"/>
                <w:szCs w:val="18"/>
              </w:rPr>
              <w:t xml:space="preserve"> (-1.5)</w:t>
            </w:r>
            <w:r w:rsidR="006C3F8E">
              <w:rPr>
                <w:rFonts w:cs="Arial"/>
                <w:sz w:val="20"/>
                <w:szCs w:val="18"/>
              </w:rPr>
              <w:t>*</w:t>
            </w:r>
          </w:p>
        </w:tc>
      </w:tr>
      <w:tr w:rsidR="001C01AC" w:rsidRPr="00B84656" w14:paraId="3880BF5A" w14:textId="77777777" w:rsidTr="00846873">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63" w:type="dxa"/>
            <w:tcBorders>
              <w:right w:val="single" w:sz="4" w:space="0" w:color="auto"/>
            </w:tcBorders>
            <w:noWrap/>
          </w:tcPr>
          <w:p w14:paraId="2475D2FE" w14:textId="4A7BA6BF" w:rsidR="001C01AC" w:rsidRPr="00B84656" w:rsidRDefault="001C01AC" w:rsidP="00B84F60">
            <w:pPr>
              <w:spacing w:after="0"/>
              <w:jc w:val="left"/>
              <w:rPr>
                <w:rFonts w:eastAsia="Times New Roman" w:cs="Arial"/>
                <w:b w:val="0"/>
                <w:color w:val="000000"/>
                <w:sz w:val="20"/>
                <w:szCs w:val="18"/>
              </w:rPr>
            </w:pPr>
            <w:r w:rsidRPr="00B84656">
              <w:rPr>
                <w:rFonts w:eastAsia="Times New Roman" w:cs="Arial"/>
                <w:b w:val="0"/>
                <w:color w:val="000000"/>
                <w:sz w:val="20"/>
                <w:szCs w:val="18"/>
              </w:rPr>
              <w:t>High Frequency (headway &lt; 15 min)</w:t>
            </w:r>
          </w:p>
        </w:tc>
        <w:tc>
          <w:tcPr>
            <w:tcW w:w="1560" w:type="dxa"/>
            <w:tcBorders>
              <w:top w:val="single" w:sz="4" w:space="0" w:color="auto"/>
              <w:left w:val="single" w:sz="4" w:space="0" w:color="auto"/>
              <w:bottom w:val="single" w:sz="4" w:space="0" w:color="auto"/>
              <w:right w:val="single" w:sz="4" w:space="0" w:color="auto"/>
            </w:tcBorders>
            <w:noWrap/>
            <w:vAlign w:val="bottom"/>
          </w:tcPr>
          <w:p w14:paraId="572C1CF5" w14:textId="1B4F001D" w:rsidR="001C01AC" w:rsidRPr="00B84656" w:rsidRDefault="001C01AC"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w:t>
            </w:r>
          </w:p>
        </w:tc>
        <w:tc>
          <w:tcPr>
            <w:tcW w:w="1701" w:type="dxa"/>
            <w:tcBorders>
              <w:top w:val="single" w:sz="4" w:space="0" w:color="auto"/>
              <w:left w:val="single" w:sz="4" w:space="0" w:color="auto"/>
              <w:bottom w:val="single" w:sz="4" w:space="0" w:color="auto"/>
              <w:right w:val="single" w:sz="4" w:space="0" w:color="auto"/>
            </w:tcBorders>
            <w:noWrap/>
            <w:vAlign w:val="bottom"/>
          </w:tcPr>
          <w:p w14:paraId="41A8106E" w14:textId="0E5F9F9C" w:rsidR="001C01AC" w:rsidRPr="00B84656" w:rsidRDefault="001C01AC"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w:t>
            </w:r>
          </w:p>
        </w:tc>
        <w:tc>
          <w:tcPr>
            <w:tcW w:w="1695" w:type="dxa"/>
            <w:tcBorders>
              <w:top w:val="single" w:sz="4" w:space="0" w:color="auto"/>
              <w:left w:val="single" w:sz="4" w:space="0" w:color="auto"/>
              <w:bottom w:val="single" w:sz="4" w:space="0" w:color="auto"/>
              <w:right w:val="single" w:sz="4" w:space="0" w:color="auto"/>
            </w:tcBorders>
            <w:noWrap/>
            <w:vAlign w:val="bottom"/>
          </w:tcPr>
          <w:p w14:paraId="678B1982" w14:textId="295EF9E8" w:rsidR="001C01AC" w:rsidRPr="00B84656" w:rsidRDefault="001C01AC"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w:t>
            </w:r>
          </w:p>
        </w:tc>
        <w:tc>
          <w:tcPr>
            <w:tcW w:w="1797" w:type="dxa"/>
            <w:tcBorders>
              <w:top w:val="single" w:sz="4" w:space="0" w:color="auto"/>
              <w:left w:val="single" w:sz="4" w:space="0" w:color="auto"/>
              <w:bottom w:val="single" w:sz="4" w:space="0" w:color="auto"/>
              <w:right w:val="single" w:sz="4" w:space="0" w:color="auto"/>
            </w:tcBorders>
            <w:noWrap/>
            <w:vAlign w:val="bottom"/>
          </w:tcPr>
          <w:p w14:paraId="6CD4BDC2" w14:textId="0D4D36DF" w:rsidR="001C01AC" w:rsidRPr="00B84656" w:rsidRDefault="001C01AC"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0.523 (1.</w:t>
            </w:r>
            <w:r w:rsidR="00E13CFB" w:rsidRPr="00B84656">
              <w:rPr>
                <w:rFonts w:cs="Arial"/>
                <w:sz w:val="20"/>
                <w:szCs w:val="18"/>
              </w:rPr>
              <w:t>5</w:t>
            </w:r>
            <w:r w:rsidRPr="00B84656">
              <w:rPr>
                <w:rFonts w:cs="Arial"/>
                <w:sz w:val="20"/>
                <w:szCs w:val="18"/>
              </w:rPr>
              <w:t>)</w:t>
            </w:r>
            <w:r w:rsidR="006C3F8E">
              <w:rPr>
                <w:rFonts w:cs="Arial"/>
                <w:sz w:val="20"/>
                <w:szCs w:val="18"/>
              </w:rPr>
              <w:t>*</w:t>
            </w:r>
          </w:p>
        </w:tc>
      </w:tr>
      <w:tr w:rsidR="001C01AC" w:rsidRPr="00B84656" w14:paraId="1148BB93" w14:textId="77777777" w:rsidTr="00846873">
        <w:trPr>
          <w:trHeight w:val="240"/>
          <w:jc w:val="center"/>
        </w:trPr>
        <w:tc>
          <w:tcPr>
            <w:cnfStyle w:val="001000000000" w:firstRow="0" w:lastRow="0" w:firstColumn="1" w:lastColumn="0" w:oddVBand="0" w:evenVBand="0" w:oddHBand="0" w:evenHBand="0" w:firstRowFirstColumn="0" w:firstRowLastColumn="0" w:lastRowFirstColumn="0" w:lastRowLastColumn="0"/>
            <w:tcW w:w="2263" w:type="dxa"/>
            <w:tcBorders>
              <w:right w:val="single" w:sz="4" w:space="0" w:color="auto"/>
            </w:tcBorders>
            <w:noWrap/>
            <w:hideMark/>
          </w:tcPr>
          <w:p w14:paraId="7EDA3067" w14:textId="5FD714BD" w:rsidR="001C01AC" w:rsidRPr="00B84656" w:rsidRDefault="001C01AC" w:rsidP="00B84F60">
            <w:pPr>
              <w:spacing w:after="0"/>
              <w:jc w:val="left"/>
              <w:rPr>
                <w:rFonts w:eastAsia="Times New Roman" w:cs="Arial"/>
                <w:b w:val="0"/>
                <w:color w:val="000000"/>
                <w:sz w:val="20"/>
                <w:szCs w:val="18"/>
              </w:rPr>
            </w:pPr>
            <w:r w:rsidRPr="00B84656">
              <w:rPr>
                <w:rFonts w:eastAsia="Times New Roman" w:cs="Arial"/>
                <w:b w:val="0"/>
                <w:color w:val="000000"/>
                <w:sz w:val="20"/>
                <w:szCs w:val="18"/>
              </w:rPr>
              <w:t>Age younger than 30 years</w:t>
            </w:r>
          </w:p>
        </w:tc>
        <w:tc>
          <w:tcPr>
            <w:tcW w:w="1560" w:type="dxa"/>
            <w:tcBorders>
              <w:top w:val="single" w:sz="4" w:space="0" w:color="auto"/>
              <w:left w:val="single" w:sz="4" w:space="0" w:color="auto"/>
              <w:bottom w:val="single" w:sz="4" w:space="0" w:color="auto"/>
              <w:right w:val="single" w:sz="4" w:space="0" w:color="auto"/>
            </w:tcBorders>
            <w:noWrap/>
            <w:vAlign w:val="bottom"/>
          </w:tcPr>
          <w:p w14:paraId="137FDFA0" w14:textId="1AC95010" w:rsidR="001C01AC" w:rsidRPr="00B84656" w:rsidRDefault="001C01AC"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0.200 (1.5)</w:t>
            </w:r>
            <w:r w:rsidR="006C3F8E">
              <w:rPr>
                <w:rFonts w:cs="Arial"/>
                <w:sz w:val="20"/>
                <w:szCs w:val="18"/>
              </w:rPr>
              <w:t>*</w:t>
            </w:r>
          </w:p>
        </w:tc>
        <w:tc>
          <w:tcPr>
            <w:tcW w:w="1701" w:type="dxa"/>
            <w:tcBorders>
              <w:top w:val="single" w:sz="4" w:space="0" w:color="auto"/>
              <w:left w:val="single" w:sz="4" w:space="0" w:color="auto"/>
              <w:bottom w:val="single" w:sz="4" w:space="0" w:color="auto"/>
              <w:right w:val="single" w:sz="4" w:space="0" w:color="auto"/>
            </w:tcBorders>
            <w:noWrap/>
            <w:vAlign w:val="bottom"/>
          </w:tcPr>
          <w:p w14:paraId="7FF76395" w14:textId="436E7E13" w:rsidR="001C01AC" w:rsidRPr="00B84656" w:rsidRDefault="001C01AC"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0.210 (1.6)</w:t>
            </w:r>
            <w:r w:rsidR="006C3F8E">
              <w:rPr>
                <w:rFonts w:cs="Arial"/>
                <w:sz w:val="20"/>
                <w:szCs w:val="18"/>
              </w:rPr>
              <w:t>*</w:t>
            </w:r>
          </w:p>
        </w:tc>
        <w:tc>
          <w:tcPr>
            <w:tcW w:w="1695" w:type="dxa"/>
            <w:tcBorders>
              <w:top w:val="single" w:sz="4" w:space="0" w:color="auto"/>
              <w:left w:val="single" w:sz="4" w:space="0" w:color="auto"/>
              <w:bottom w:val="single" w:sz="4" w:space="0" w:color="auto"/>
              <w:right w:val="single" w:sz="4" w:space="0" w:color="auto"/>
            </w:tcBorders>
            <w:noWrap/>
            <w:vAlign w:val="bottom"/>
          </w:tcPr>
          <w:p w14:paraId="50B43B98" w14:textId="5889B72E" w:rsidR="001C01AC" w:rsidRPr="00B84656" w:rsidRDefault="001C01AC"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0.20</w:t>
            </w:r>
            <w:r w:rsidR="00E13CFB" w:rsidRPr="00B84656">
              <w:rPr>
                <w:rFonts w:cs="Arial"/>
                <w:sz w:val="20"/>
                <w:szCs w:val="18"/>
              </w:rPr>
              <w:t>9</w:t>
            </w:r>
            <w:r w:rsidRPr="00B84656">
              <w:rPr>
                <w:rFonts w:cs="Arial"/>
                <w:sz w:val="20"/>
                <w:szCs w:val="18"/>
              </w:rPr>
              <w:t xml:space="preserve"> (1.6)</w:t>
            </w:r>
            <w:r w:rsidR="006C3F8E">
              <w:rPr>
                <w:rFonts w:cs="Arial"/>
                <w:sz w:val="20"/>
                <w:szCs w:val="18"/>
              </w:rPr>
              <w:t>*</w:t>
            </w:r>
          </w:p>
        </w:tc>
        <w:tc>
          <w:tcPr>
            <w:tcW w:w="1797" w:type="dxa"/>
            <w:tcBorders>
              <w:top w:val="single" w:sz="4" w:space="0" w:color="auto"/>
              <w:left w:val="single" w:sz="4" w:space="0" w:color="auto"/>
              <w:bottom w:val="single" w:sz="4" w:space="0" w:color="auto"/>
              <w:right w:val="single" w:sz="4" w:space="0" w:color="auto"/>
            </w:tcBorders>
            <w:noWrap/>
            <w:vAlign w:val="bottom"/>
          </w:tcPr>
          <w:p w14:paraId="36AC7672" w14:textId="663EC3AE" w:rsidR="001C01AC" w:rsidRPr="00B84656" w:rsidRDefault="002802C6"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0</w:t>
            </w:r>
            <w:r w:rsidR="00E13CFB" w:rsidRPr="00B84656">
              <w:rPr>
                <w:rFonts w:cs="Arial"/>
                <w:sz w:val="20"/>
                <w:szCs w:val="18"/>
              </w:rPr>
              <w:t>.23</w:t>
            </w:r>
            <w:r w:rsidRPr="00B84656">
              <w:rPr>
                <w:rFonts w:cs="Arial"/>
                <w:sz w:val="20"/>
                <w:szCs w:val="18"/>
              </w:rPr>
              <w:t>5</w:t>
            </w:r>
            <w:r w:rsidR="00E13CFB" w:rsidRPr="00B84656">
              <w:rPr>
                <w:rFonts w:cs="Arial"/>
                <w:sz w:val="20"/>
                <w:szCs w:val="18"/>
              </w:rPr>
              <w:t xml:space="preserve"> (1.8</w:t>
            </w:r>
            <w:r w:rsidR="001C01AC" w:rsidRPr="00B84656">
              <w:rPr>
                <w:rFonts w:cs="Arial"/>
                <w:sz w:val="20"/>
                <w:szCs w:val="18"/>
              </w:rPr>
              <w:t>)</w:t>
            </w:r>
            <w:r w:rsidR="006C3F8E">
              <w:rPr>
                <w:rFonts w:cs="Arial"/>
                <w:sz w:val="20"/>
                <w:szCs w:val="18"/>
              </w:rPr>
              <w:t>*</w:t>
            </w:r>
          </w:p>
        </w:tc>
      </w:tr>
      <w:tr w:rsidR="001C01AC" w:rsidRPr="00B84656" w14:paraId="7EF7DA03" w14:textId="77777777" w:rsidTr="00846873">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63" w:type="dxa"/>
            <w:tcBorders>
              <w:right w:val="single" w:sz="4" w:space="0" w:color="auto"/>
            </w:tcBorders>
            <w:noWrap/>
            <w:hideMark/>
          </w:tcPr>
          <w:p w14:paraId="2E50A6CF" w14:textId="04792952" w:rsidR="001C01AC" w:rsidRPr="00B84656" w:rsidRDefault="001C01AC" w:rsidP="00B84F60">
            <w:pPr>
              <w:spacing w:after="0"/>
              <w:jc w:val="left"/>
              <w:rPr>
                <w:rFonts w:eastAsia="Times New Roman" w:cs="Arial"/>
                <w:b w:val="0"/>
                <w:color w:val="000000"/>
                <w:sz w:val="20"/>
                <w:szCs w:val="18"/>
              </w:rPr>
            </w:pPr>
            <w:r w:rsidRPr="00B84656">
              <w:rPr>
                <w:rFonts w:eastAsia="Times New Roman" w:cs="Arial"/>
                <w:b w:val="0"/>
                <w:color w:val="000000"/>
                <w:sz w:val="20"/>
                <w:szCs w:val="18"/>
              </w:rPr>
              <w:t>Age 40 years or older</w:t>
            </w:r>
          </w:p>
        </w:tc>
        <w:tc>
          <w:tcPr>
            <w:tcW w:w="1560" w:type="dxa"/>
            <w:tcBorders>
              <w:top w:val="single" w:sz="4" w:space="0" w:color="auto"/>
              <w:left w:val="single" w:sz="4" w:space="0" w:color="auto"/>
              <w:bottom w:val="single" w:sz="4" w:space="0" w:color="auto"/>
              <w:right w:val="single" w:sz="4" w:space="0" w:color="auto"/>
            </w:tcBorders>
            <w:noWrap/>
            <w:vAlign w:val="bottom"/>
          </w:tcPr>
          <w:p w14:paraId="671C13B6" w14:textId="38113F9E" w:rsidR="001C01AC" w:rsidRPr="00B84656" w:rsidRDefault="001C01AC"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0.199 (1.5)</w:t>
            </w:r>
            <w:r w:rsidR="006C3F8E">
              <w:rPr>
                <w:rFonts w:cs="Arial"/>
                <w:sz w:val="20"/>
                <w:szCs w:val="18"/>
              </w:rPr>
              <w:t>*</w:t>
            </w:r>
          </w:p>
        </w:tc>
        <w:tc>
          <w:tcPr>
            <w:tcW w:w="1701" w:type="dxa"/>
            <w:tcBorders>
              <w:top w:val="single" w:sz="4" w:space="0" w:color="auto"/>
              <w:left w:val="single" w:sz="4" w:space="0" w:color="auto"/>
              <w:bottom w:val="single" w:sz="4" w:space="0" w:color="auto"/>
              <w:right w:val="single" w:sz="4" w:space="0" w:color="auto"/>
            </w:tcBorders>
            <w:noWrap/>
            <w:vAlign w:val="bottom"/>
          </w:tcPr>
          <w:p w14:paraId="4BB27CAE" w14:textId="00E768A3" w:rsidR="001C01AC" w:rsidRPr="00B84656" w:rsidRDefault="001C01AC"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0.209 (1.5)</w:t>
            </w:r>
            <w:r w:rsidR="006C3F8E">
              <w:rPr>
                <w:rFonts w:cs="Arial"/>
                <w:sz w:val="20"/>
                <w:szCs w:val="18"/>
              </w:rPr>
              <w:t>*</w:t>
            </w:r>
          </w:p>
        </w:tc>
        <w:tc>
          <w:tcPr>
            <w:tcW w:w="1695" w:type="dxa"/>
            <w:tcBorders>
              <w:top w:val="single" w:sz="4" w:space="0" w:color="auto"/>
              <w:left w:val="single" w:sz="4" w:space="0" w:color="auto"/>
              <w:bottom w:val="single" w:sz="4" w:space="0" w:color="auto"/>
              <w:right w:val="single" w:sz="4" w:space="0" w:color="auto"/>
            </w:tcBorders>
            <w:noWrap/>
            <w:vAlign w:val="bottom"/>
          </w:tcPr>
          <w:p w14:paraId="19660843" w14:textId="36453FB2" w:rsidR="001C01AC" w:rsidRPr="00B84656" w:rsidRDefault="00E13CFB"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0.207 (</w:t>
            </w:r>
            <w:r w:rsidR="001C01AC" w:rsidRPr="00B84656">
              <w:rPr>
                <w:rFonts w:cs="Arial"/>
                <w:sz w:val="20"/>
                <w:szCs w:val="18"/>
              </w:rPr>
              <w:t>1.6)</w:t>
            </w:r>
            <w:r w:rsidR="006C3F8E">
              <w:rPr>
                <w:rFonts w:cs="Arial"/>
                <w:sz w:val="20"/>
                <w:szCs w:val="18"/>
              </w:rPr>
              <w:t>*</w:t>
            </w:r>
          </w:p>
        </w:tc>
        <w:tc>
          <w:tcPr>
            <w:tcW w:w="1797" w:type="dxa"/>
            <w:tcBorders>
              <w:top w:val="single" w:sz="4" w:space="0" w:color="auto"/>
              <w:left w:val="single" w:sz="4" w:space="0" w:color="auto"/>
              <w:bottom w:val="single" w:sz="4" w:space="0" w:color="auto"/>
              <w:right w:val="single" w:sz="4" w:space="0" w:color="auto"/>
            </w:tcBorders>
            <w:noWrap/>
            <w:vAlign w:val="bottom"/>
          </w:tcPr>
          <w:p w14:paraId="134CA8E3" w14:textId="10E5CCAB" w:rsidR="001C01AC" w:rsidRPr="00B84656" w:rsidRDefault="00E13CFB"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w:t>
            </w:r>
            <w:r w:rsidR="002802C6" w:rsidRPr="00B84656">
              <w:rPr>
                <w:rFonts w:cs="Arial"/>
                <w:sz w:val="20"/>
                <w:szCs w:val="18"/>
              </w:rPr>
              <w:t>0</w:t>
            </w:r>
            <w:r w:rsidRPr="00B84656">
              <w:rPr>
                <w:rFonts w:cs="Arial"/>
                <w:sz w:val="20"/>
                <w:szCs w:val="18"/>
              </w:rPr>
              <w:t>.233 (</w:t>
            </w:r>
            <w:r w:rsidR="001C01AC" w:rsidRPr="00B84656">
              <w:rPr>
                <w:rFonts w:cs="Arial"/>
                <w:sz w:val="20"/>
                <w:szCs w:val="18"/>
              </w:rPr>
              <w:t>1.7)</w:t>
            </w:r>
            <w:r w:rsidR="006C3F8E">
              <w:rPr>
                <w:rFonts w:cs="Arial"/>
                <w:sz w:val="20"/>
                <w:szCs w:val="18"/>
              </w:rPr>
              <w:t>*</w:t>
            </w:r>
          </w:p>
        </w:tc>
      </w:tr>
      <w:tr w:rsidR="001C01AC" w:rsidRPr="00B84656" w14:paraId="408F867C" w14:textId="77777777" w:rsidTr="00846873">
        <w:trPr>
          <w:trHeight w:val="240"/>
          <w:jc w:val="center"/>
        </w:trPr>
        <w:tc>
          <w:tcPr>
            <w:cnfStyle w:val="001000000000" w:firstRow="0" w:lastRow="0" w:firstColumn="1" w:lastColumn="0" w:oddVBand="0" w:evenVBand="0" w:oddHBand="0" w:evenHBand="0" w:firstRowFirstColumn="0" w:firstRowLastColumn="0" w:lastRowFirstColumn="0" w:lastRowLastColumn="0"/>
            <w:tcW w:w="2263" w:type="dxa"/>
            <w:tcBorders>
              <w:right w:val="single" w:sz="4" w:space="0" w:color="auto"/>
            </w:tcBorders>
            <w:noWrap/>
          </w:tcPr>
          <w:p w14:paraId="652884A9" w14:textId="3E86996A" w:rsidR="001C01AC" w:rsidRPr="00B84656" w:rsidRDefault="001C01AC" w:rsidP="00B84F60">
            <w:pPr>
              <w:spacing w:after="0"/>
              <w:jc w:val="left"/>
              <w:rPr>
                <w:rFonts w:eastAsia="Times New Roman" w:cs="Arial"/>
                <w:b w:val="0"/>
                <w:color w:val="000000"/>
                <w:sz w:val="20"/>
                <w:szCs w:val="18"/>
              </w:rPr>
            </w:pPr>
            <w:r w:rsidRPr="00B84656">
              <w:rPr>
                <w:rFonts w:eastAsia="Times New Roman" w:cs="Arial"/>
                <w:b w:val="0"/>
                <w:color w:val="000000"/>
                <w:sz w:val="20"/>
                <w:szCs w:val="18"/>
              </w:rPr>
              <w:t>Gender male</w:t>
            </w:r>
          </w:p>
        </w:tc>
        <w:tc>
          <w:tcPr>
            <w:tcW w:w="1560" w:type="dxa"/>
            <w:tcBorders>
              <w:top w:val="single" w:sz="4" w:space="0" w:color="auto"/>
              <w:left w:val="single" w:sz="4" w:space="0" w:color="auto"/>
              <w:bottom w:val="single" w:sz="4" w:space="0" w:color="auto"/>
              <w:right w:val="single" w:sz="4" w:space="0" w:color="auto"/>
            </w:tcBorders>
            <w:noWrap/>
            <w:vAlign w:val="bottom"/>
          </w:tcPr>
          <w:p w14:paraId="5E76414D" w14:textId="63BC9CF4" w:rsidR="001C01AC" w:rsidRPr="00B84656" w:rsidRDefault="001C01AC"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w:t>
            </w:r>
          </w:p>
        </w:tc>
        <w:tc>
          <w:tcPr>
            <w:tcW w:w="1701" w:type="dxa"/>
            <w:tcBorders>
              <w:top w:val="single" w:sz="4" w:space="0" w:color="auto"/>
              <w:left w:val="single" w:sz="4" w:space="0" w:color="auto"/>
              <w:bottom w:val="single" w:sz="4" w:space="0" w:color="auto"/>
              <w:right w:val="single" w:sz="4" w:space="0" w:color="auto"/>
            </w:tcBorders>
            <w:noWrap/>
            <w:vAlign w:val="bottom"/>
          </w:tcPr>
          <w:p w14:paraId="79B4151D" w14:textId="19FEC41F" w:rsidR="001C01AC" w:rsidRPr="00B84656" w:rsidRDefault="001C01AC"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w:t>
            </w:r>
          </w:p>
        </w:tc>
        <w:tc>
          <w:tcPr>
            <w:tcW w:w="1695" w:type="dxa"/>
            <w:tcBorders>
              <w:top w:val="single" w:sz="4" w:space="0" w:color="auto"/>
              <w:left w:val="single" w:sz="4" w:space="0" w:color="auto"/>
              <w:bottom w:val="single" w:sz="4" w:space="0" w:color="auto"/>
              <w:right w:val="single" w:sz="4" w:space="0" w:color="auto"/>
            </w:tcBorders>
            <w:noWrap/>
            <w:vAlign w:val="bottom"/>
          </w:tcPr>
          <w:p w14:paraId="0C9AFA31" w14:textId="19A95D4B" w:rsidR="001C01AC" w:rsidRPr="00B84656" w:rsidRDefault="00E13CFB"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0.002 (</w:t>
            </w:r>
            <w:r w:rsidR="001C01AC" w:rsidRPr="00B84656">
              <w:rPr>
                <w:rFonts w:cs="Arial"/>
                <w:sz w:val="20"/>
                <w:szCs w:val="18"/>
              </w:rPr>
              <w:t>1.8)</w:t>
            </w:r>
            <w:r w:rsidR="006C3F8E">
              <w:rPr>
                <w:rFonts w:cs="Arial"/>
                <w:sz w:val="20"/>
                <w:szCs w:val="18"/>
              </w:rPr>
              <w:t>*</w:t>
            </w:r>
          </w:p>
        </w:tc>
        <w:tc>
          <w:tcPr>
            <w:tcW w:w="1797" w:type="dxa"/>
            <w:tcBorders>
              <w:top w:val="single" w:sz="4" w:space="0" w:color="auto"/>
              <w:left w:val="single" w:sz="4" w:space="0" w:color="auto"/>
              <w:bottom w:val="single" w:sz="4" w:space="0" w:color="auto"/>
              <w:right w:val="single" w:sz="4" w:space="0" w:color="auto"/>
            </w:tcBorders>
            <w:noWrap/>
            <w:vAlign w:val="bottom"/>
          </w:tcPr>
          <w:p w14:paraId="307CD8A2" w14:textId="5AE98985" w:rsidR="001C01AC" w:rsidRPr="00B84656" w:rsidRDefault="00E13CFB"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w:t>
            </w:r>
            <w:r w:rsidR="002802C6" w:rsidRPr="00B84656">
              <w:rPr>
                <w:rFonts w:cs="Arial"/>
                <w:sz w:val="20"/>
                <w:szCs w:val="18"/>
              </w:rPr>
              <w:t>0</w:t>
            </w:r>
            <w:r w:rsidRPr="00B84656">
              <w:rPr>
                <w:rFonts w:cs="Arial"/>
                <w:sz w:val="20"/>
                <w:szCs w:val="18"/>
              </w:rPr>
              <w:t>.002 (1</w:t>
            </w:r>
            <w:r w:rsidR="001C01AC" w:rsidRPr="00B84656">
              <w:rPr>
                <w:rFonts w:cs="Arial"/>
                <w:sz w:val="20"/>
                <w:szCs w:val="18"/>
              </w:rPr>
              <w:t>.8)</w:t>
            </w:r>
            <w:r w:rsidR="006C3F8E">
              <w:rPr>
                <w:rFonts w:cs="Arial"/>
                <w:sz w:val="20"/>
                <w:szCs w:val="18"/>
              </w:rPr>
              <w:t>*</w:t>
            </w:r>
          </w:p>
        </w:tc>
      </w:tr>
      <w:tr w:rsidR="001C01AC" w:rsidRPr="00B84656" w14:paraId="500B94E4" w14:textId="77777777" w:rsidTr="00846873">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63" w:type="dxa"/>
            <w:tcBorders>
              <w:right w:val="single" w:sz="4" w:space="0" w:color="auto"/>
            </w:tcBorders>
            <w:noWrap/>
            <w:hideMark/>
          </w:tcPr>
          <w:p w14:paraId="0573A539" w14:textId="56210A03" w:rsidR="001C01AC" w:rsidRPr="00B84656" w:rsidRDefault="001C01AC" w:rsidP="00B84F60">
            <w:pPr>
              <w:spacing w:after="0"/>
              <w:jc w:val="left"/>
              <w:rPr>
                <w:rFonts w:eastAsia="Times New Roman" w:cs="Arial"/>
                <w:b w:val="0"/>
                <w:color w:val="000000"/>
                <w:sz w:val="20"/>
                <w:szCs w:val="18"/>
              </w:rPr>
            </w:pPr>
            <w:r w:rsidRPr="00B84656">
              <w:rPr>
                <w:rFonts w:eastAsia="Times New Roman" w:cs="Arial"/>
                <w:b w:val="0"/>
                <w:color w:val="000000"/>
                <w:sz w:val="20"/>
                <w:szCs w:val="18"/>
              </w:rPr>
              <w:t>Travel Attitude: Public transport and walking lover</w:t>
            </w:r>
          </w:p>
        </w:tc>
        <w:tc>
          <w:tcPr>
            <w:tcW w:w="1560" w:type="dxa"/>
            <w:tcBorders>
              <w:top w:val="single" w:sz="4" w:space="0" w:color="auto"/>
              <w:left w:val="single" w:sz="4" w:space="0" w:color="auto"/>
              <w:bottom w:val="single" w:sz="4" w:space="0" w:color="auto"/>
              <w:right w:val="single" w:sz="4" w:space="0" w:color="auto"/>
            </w:tcBorders>
            <w:noWrap/>
            <w:vAlign w:val="bottom"/>
          </w:tcPr>
          <w:p w14:paraId="40962033" w14:textId="398ED389" w:rsidR="001C01AC" w:rsidRPr="00B84656" w:rsidRDefault="001C01AC" w:rsidP="00A6648D">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0.196 (2.1)</w:t>
            </w:r>
            <w:r w:rsidR="00A6648D">
              <w:rPr>
                <w:rFonts w:cs="Arial"/>
                <w:sz w:val="20"/>
                <w:szCs w:val="18"/>
              </w:rPr>
              <w:t>**</w:t>
            </w:r>
          </w:p>
        </w:tc>
        <w:tc>
          <w:tcPr>
            <w:tcW w:w="1701" w:type="dxa"/>
            <w:tcBorders>
              <w:top w:val="single" w:sz="4" w:space="0" w:color="auto"/>
              <w:left w:val="single" w:sz="4" w:space="0" w:color="auto"/>
              <w:bottom w:val="single" w:sz="4" w:space="0" w:color="auto"/>
              <w:right w:val="single" w:sz="4" w:space="0" w:color="auto"/>
            </w:tcBorders>
            <w:noWrap/>
            <w:vAlign w:val="bottom"/>
          </w:tcPr>
          <w:p w14:paraId="64A391A4" w14:textId="78A3D0B7" w:rsidR="001C01AC" w:rsidRPr="00B84656" w:rsidRDefault="001C01AC"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0.208 (2.2)</w:t>
            </w:r>
            <w:r w:rsidR="00A6648D">
              <w:rPr>
                <w:rFonts w:cs="Arial"/>
                <w:sz w:val="20"/>
                <w:szCs w:val="18"/>
              </w:rPr>
              <w:t>**</w:t>
            </w:r>
          </w:p>
        </w:tc>
        <w:tc>
          <w:tcPr>
            <w:tcW w:w="1695" w:type="dxa"/>
            <w:tcBorders>
              <w:top w:val="single" w:sz="4" w:space="0" w:color="auto"/>
              <w:left w:val="single" w:sz="4" w:space="0" w:color="auto"/>
              <w:bottom w:val="single" w:sz="4" w:space="0" w:color="auto"/>
              <w:right w:val="single" w:sz="4" w:space="0" w:color="auto"/>
            </w:tcBorders>
            <w:noWrap/>
            <w:vAlign w:val="bottom"/>
          </w:tcPr>
          <w:p w14:paraId="721736F6" w14:textId="3F8AEC46" w:rsidR="001C01AC" w:rsidRPr="00B84656" w:rsidRDefault="001C01AC"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w:t>
            </w:r>
            <w:r w:rsidR="00E13CFB" w:rsidRPr="00B84656">
              <w:rPr>
                <w:rFonts w:cs="Arial"/>
                <w:sz w:val="20"/>
                <w:szCs w:val="18"/>
              </w:rPr>
              <w:t>0.191 (</w:t>
            </w:r>
            <w:r w:rsidRPr="00B84656">
              <w:rPr>
                <w:rFonts w:cs="Arial"/>
                <w:sz w:val="20"/>
                <w:szCs w:val="18"/>
              </w:rPr>
              <w:t>2.0)</w:t>
            </w:r>
            <w:r w:rsidR="00A6648D">
              <w:rPr>
                <w:rFonts w:cs="Arial"/>
                <w:sz w:val="20"/>
                <w:szCs w:val="18"/>
              </w:rPr>
              <w:t>**</w:t>
            </w:r>
          </w:p>
        </w:tc>
        <w:tc>
          <w:tcPr>
            <w:tcW w:w="1797" w:type="dxa"/>
            <w:tcBorders>
              <w:top w:val="single" w:sz="4" w:space="0" w:color="auto"/>
              <w:left w:val="single" w:sz="4" w:space="0" w:color="auto"/>
              <w:bottom w:val="single" w:sz="4" w:space="0" w:color="auto"/>
              <w:right w:val="single" w:sz="4" w:space="0" w:color="auto"/>
            </w:tcBorders>
            <w:noWrap/>
            <w:vAlign w:val="bottom"/>
          </w:tcPr>
          <w:p w14:paraId="6419E24D" w14:textId="71D68F38" w:rsidR="001C01AC" w:rsidRPr="00B84656" w:rsidRDefault="001C01AC"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w:t>
            </w:r>
            <w:r w:rsidR="002802C6" w:rsidRPr="00B84656">
              <w:rPr>
                <w:rFonts w:cs="Arial"/>
                <w:sz w:val="20"/>
                <w:szCs w:val="18"/>
              </w:rPr>
              <w:t>0.194 (</w:t>
            </w:r>
            <w:r w:rsidRPr="00B84656">
              <w:rPr>
                <w:rFonts w:cs="Arial"/>
                <w:sz w:val="20"/>
                <w:szCs w:val="18"/>
              </w:rPr>
              <w:t>2.0)</w:t>
            </w:r>
            <w:r w:rsidR="00A6648D">
              <w:rPr>
                <w:rFonts w:cs="Arial"/>
                <w:sz w:val="20"/>
                <w:szCs w:val="18"/>
              </w:rPr>
              <w:t>**</w:t>
            </w:r>
          </w:p>
        </w:tc>
      </w:tr>
      <w:tr w:rsidR="001C01AC" w:rsidRPr="00B84656" w14:paraId="3480DDF8" w14:textId="77777777" w:rsidTr="00846873">
        <w:trPr>
          <w:trHeight w:val="300"/>
          <w:jc w:val="center"/>
        </w:trPr>
        <w:tc>
          <w:tcPr>
            <w:cnfStyle w:val="001000000000" w:firstRow="0" w:lastRow="0" w:firstColumn="1" w:lastColumn="0" w:oddVBand="0" w:evenVBand="0" w:oddHBand="0" w:evenHBand="0" w:firstRowFirstColumn="0" w:firstRowLastColumn="0" w:lastRowFirstColumn="0" w:lastRowLastColumn="0"/>
            <w:tcW w:w="2263" w:type="dxa"/>
            <w:tcBorders>
              <w:right w:val="single" w:sz="4" w:space="0" w:color="auto"/>
            </w:tcBorders>
            <w:hideMark/>
          </w:tcPr>
          <w:p w14:paraId="675BBE66" w14:textId="501C26EF" w:rsidR="001C01AC" w:rsidRPr="00B84656" w:rsidRDefault="001C01AC" w:rsidP="00B84F60">
            <w:pPr>
              <w:spacing w:after="0"/>
              <w:jc w:val="left"/>
              <w:rPr>
                <w:rFonts w:eastAsia="Times New Roman" w:cs="Arial"/>
                <w:b w:val="0"/>
                <w:color w:val="000000"/>
                <w:sz w:val="20"/>
                <w:szCs w:val="18"/>
              </w:rPr>
            </w:pPr>
            <w:r w:rsidRPr="00B84656">
              <w:rPr>
                <w:rFonts w:eastAsia="Times New Roman" w:cs="Arial"/>
                <w:b w:val="0"/>
                <w:color w:val="000000"/>
                <w:sz w:val="20"/>
                <w:szCs w:val="18"/>
              </w:rPr>
              <w:t>Travel Attitude: Bicycle lover</w:t>
            </w:r>
          </w:p>
        </w:tc>
        <w:tc>
          <w:tcPr>
            <w:tcW w:w="1560" w:type="dxa"/>
            <w:tcBorders>
              <w:top w:val="single" w:sz="4" w:space="0" w:color="auto"/>
              <w:left w:val="single" w:sz="4" w:space="0" w:color="auto"/>
              <w:bottom w:val="single" w:sz="4" w:space="0" w:color="auto"/>
              <w:right w:val="single" w:sz="4" w:space="0" w:color="auto"/>
            </w:tcBorders>
            <w:noWrap/>
            <w:vAlign w:val="bottom"/>
          </w:tcPr>
          <w:p w14:paraId="45A44B83" w14:textId="48A28B54" w:rsidR="001C01AC" w:rsidRPr="00B84656" w:rsidRDefault="001C01AC"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0.601 (6.4)</w:t>
            </w:r>
            <w:r w:rsidR="00765EBA">
              <w:rPr>
                <w:rFonts w:cs="Arial"/>
                <w:sz w:val="20"/>
                <w:szCs w:val="18"/>
              </w:rPr>
              <w:t>***</w:t>
            </w:r>
          </w:p>
        </w:tc>
        <w:tc>
          <w:tcPr>
            <w:tcW w:w="1701" w:type="dxa"/>
            <w:tcBorders>
              <w:top w:val="single" w:sz="4" w:space="0" w:color="auto"/>
              <w:left w:val="single" w:sz="4" w:space="0" w:color="auto"/>
              <w:bottom w:val="single" w:sz="4" w:space="0" w:color="auto"/>
              <w:right w:val="single" w:sz="4" w:space="0" w:color="auto"/>
            </w:tcBorders>
            <w:noWrap/>
            <w:vAlign w:val="bottom"/>
          </w:tcPr>
          <w:p w14:paraId="34D7D329" w14:textId="3C53BEB2" w:rsidR="001C01AC" w:rsidRPr="00B84656" w:rsidRDefault="001C01AC"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0.613 (6.5)</w:t>
            </w:r>
            <w:r w:rsidR="00765EBA">
              <w:rPr>
                <w:rFonts w:cs="Arial"/>
                <w:sz w:val="20"/>
                <w:szCs w:val="18"/>
              </w:rPr>
              <w:t>***</w:t>
            </w:r>
          </w:p>
        </w:tc>
        <w:tc>
          <w:tcPr>
            <w:tcW w:w="1695" w:type="dxa"/>
            <w:tcBorders>
              <w:top w:val="single" w:sz="4" w:space="0" w:color="auto"/>
              <w:left w:val="single" w:sz="4" w:space="0" w:color="auto"/>
              <w:bottom w:val="single" w:sz="4" w:space="0" w:color="auto"/>
              <w:right w:val="single" w:sz="4" w:space="0" w:color="auto"/>
            </w:tcBorders>
            <w:noWrap/>
            <w:vAlign w:val="bottom"/>
          </w:tcPr>
          <w:p w14:paraId="56CCADC0" w14:textId="73D08B9F" w:rsidR="001C01AC" w:rsidRPr="00B84656" w:rsidRDefault="00E13CFB"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0</w:t>
            </w:r>
            <w:r w:rsidR="001C01AC" w:rsidRPr="00B84656">
              <w:rPr>
                <w:rFonts w:cs="Arial"/>
                <w:sz w:val="20"/>
                <w:szCs w:val="18"/>
              </w:rPr>
              <w:t>.57</w:t>
            </w:r>
            <w:r w:rsidRPr="00B84656">
              <w:rPr>
                <w:rFonts w:cs="Arial"/>
                <w:sz w:val="20"/>
                <w:szCs w:val="18"/>
              </w:rPr>
              <w:t>9</w:t>
            </w:r>
            <w:r w:rsidR="001C01AC" w:rsidRPr="00B84656">
              <w:rPr>
                <w:rFonts w:cs="Arial"/>
                <w:sz w:val="20"/>
                <w:szCs w:val="18"/>
              </w:rPr>
              <w:t xml:space="preserve"> (6.</w:t>
            </w:r>
            <w:r w:rsidRPr="00B84656">
              <w:rPr>
                <w:rFonts w:cs="Arial"/>
                <w:sz w:val="20"/>
                <w:szCs w:val="18"/>
              </w:rPr>
              <w:t>5</w:t>
            </w:r>
            <w:r w:rsidR="001C01AC" w:rsidRPr="00B84656">
              <w:rPr>
                <w:rFonts w:cs="Arial"/>
                <w:sz w:val="20"/>
                <w:szCs w:val="18"/>
              </w:rPr>
              <w:t>)</w:t>
            </w:r>
            <w:r w:rsidR="00765EBA">
              <w:rPr>
                <w:rFonts w:cs="Arial"/>
                <w:sz w:val="20"/>
                <w:szCs w:val="18"/>
              </w:rPr>
              <w:t>***</w:t>
            </w:r>
          </w:p>
        </w:tc>
        <w:tc>
          <w:tcPr>
            <w:tcW w:w="1797" w:type="dxa"/>
            <w:tcBorders>
              <w:top w:val="single" w:sz="4" w:space="0" w:color="auto"/>
              <w:left w:val="single" w:sz="4" w:space="0" w:color="auto"/>
              <w:bottom w:val="single" w:sz="4" w:space="0" w:color="auto"/>
              <w:right w:val="single" w:sz="4" w:space="0" w:color="auto"/>
            </w:tcBorders>
            <w:noWrap/>
            <w:vAlign w:val="bottom"/>
          </w:tcPr>
          <w:p w14:paraId="7D90BBC8" w14:textId="77A75D16" w:rsidR="001C01AC" w:rsidRPr="00B84656" w:rsidRDefault="002802C6" w:rsidP="00765E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0</w:t>
            </w:r>
            <w:r w:rsidR="001C01AC" w:rsidRPr="00B84656">
              <w:rPr>
                <w:rFonts w:cs="Arial"/>
                <w:sz w:val="20"/>
                <w:szCs w:val="18"/>
              </w:rPr>
              <w:t>.591 (6.2)</w:t>
            </w:r>
            <w:r w:rsidR="00765EBA">
              <w:rPr>
                <w:rFonts w:cs="Arial"/>
                <w:sz w:val="20"/>
                <w:szCs w:val="18"/>
              </w:rPr>
              <w:t>***</w:t>
            </w:r>
          </w:p>
        </w:tc>
      </w:tr>
      <w:tr w:rsidR="001C01AC" w:rsidRPr="00B84656" w14:paraId="1FA9CF49" w14:textId="77777777" w:rsidTr="0084687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3" w:type="dxa"/>
            <w:tcBorders>
              <w:right w:val="single" w:sz="4" w:space="0" w:color="auto"/>
            </w:tcBorders>
            <w:hideMark/>
          </w:tcPr>
          <w:p w14:paraId="4ED045BD" w14:textId="3CC1D17E" w:rsidR="001C01AC" w:rsidRPr="00B84656" w:rsidRDefault="00072409" w:rsidP="00B84F60">
            <w:pPr>
              <w:spacing w:after="0"/>
              <w:jc w:val="left"/>
              <w:rPr>
                <w:rFonts w:eastAsia="Times New Roman" w:cs="Arial"/>
                <w:b w:val="0"/>
                <w:color w:val="000000"/>
                <w:sz w:val="20"/>
                <w:szCs w:val="18"/>
              </w:rPr>
            </w:pPr>
            <w:r>
              <w:rPr>
                <w:rFonts w:eastAsia="Times New Roman" w:cs="Arial"/>
                <w:b w:val="0"/>
                <w:color w:val="000000"/>
                <w:sz w:val="20"/>
                <w:szCs w:val="18"/>
              </w:rPr>
              <w:t>Travel Attitude: Time minimisers</w:t>
            </w:r>
          </w:p>
        </w:tc>
        <w:tc>
          <w:tcPr>
            <w:tcW w:w="1560" w:type="dxa"/>
            <w:tcBorders>
              <w:top w:val="single" w:sz="4" w:space="0" w:color="auto"/>
              <w:left w:val="single" w:sz="4" w:space="0" w:color="auto"/>
              <w:bottom w:val="single" w:sz="4" w:space="0" w:color="auto"/>
              <w:right w:val="single" w:sz="4" w:space="0" w:color="auto"/>
            </w:tcBorders>
            <w:noWrap/>
            <w:vAlign w:val="bottom"/>
          </w:tcPr>
          <w:p w14:paraId="27104AEA" w14:textId="723989B3" w:rsidR="001C01AC" w:rsidRPr="00B84656" w:rsidRDefault="001C01AC" w:rsidP="00765E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0.776 (8.7)</w:t>
            </w:r>
            <w:r w:rsidR="00765EBA">
              <w:rPr>
                <w:rFonts w:cs="Arial"/>
                <w:sz w:val="20"/>
                <w:szCs w:val="18"/>
              </w:rPr>
              <w:t>***</w:t>
            </w:r>
          </w:p>
        </w:tc>
        <w:tc>
          <w:tcPr>
            <w:tcW w:w="1701" w:type="dxa"/>
            <w:tcBorders>
              <w:top w:val="single" w:sz="4" w:space="0" w:color="auto"/>
              <w:left w:val="single" w:sz="4" w:space="0" w:color="auto"/>
              <w:bottom w:val="single" w:sz="4" w:space="0" w:color="auto"/>
              <w:right w:val="single" w:sz="4" w:space="0" w:color="auto"/>
            </w:tcBorders>
            <w:noWrap/>
            <w:vAlign w:val="bottom"/>
          </w:tcPr>
          <w:p w14:paraId="7CB860CD" w14:textId="73C78768" w:rsidR="001C01AC" w:rsidRPr="00B84656" w:rsidRDefault="001C01AC" w:rsidP="00765E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0.772 (8.7)</w:t>
            </w:r>
            <w:r w:rsidR="00765EBA">
              <w:rPr>
                <w:rFonts w:cs="Arial"/>
                <w:sz w:val="20"/>
                <w:szCs w:val="18"/>
              </w:rPr>
              <w:t>***</w:t>
            </w:r>
          </w:p>
        </w:tc>
        <w:tc>
          <w:tcPr>
            <w:tcW w:w="1695" w:type="dxa"/>
            <w:tcBorders>
              <w:top w:val="single" w:sz="4" w:space="0" w:color="auto"/>
              <w:left w:val="single" w:sz="4" w:space="0" w:color="auto"/>
              <w:bottom w:val="single" w:sz="4" w:space="0" w:color="auto"/>
              <w:right w:val="single" w:sz="4" w:space="0" w:color="auto"/>
            </w:tcBorders>
            <w:noWrap/>
            <w:vAlign w:val="bottom"/>
          </w:tcPr>
          <w:p w14:paraId="48668365" w14:textId="7C2D6033" w:rsidR="001C01AC" w:rsidRPr="00B84656" w:rsidRDefault="00E13CFB"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0.543 (</w:t>
            </w:r>
            <w:r w:rsidR="001C01AC" w:rsidRPr="00B84656">
              <w:rPr>
                <w:rFonts w:cs="Arial"/>
                <w:sz w:val="20"/>
                <w:szCs w:val="18"/>
              </w:rPr>
              <w:t>6.0)</w:t>
            </w:r>
            <w:r w:rsidR="00765EBA">
              <w:rPr>
                <w:rFonts w:cs="Arial"/>
                <w:sz w:val="20"/>
                <w:szCs w:val="18"/>
              </w:rPr>
              <w:t>***</w:t>
            </w:r>
          </w:p>
        </w:tc>
        <w:tc>
          <w:tcPr>
            <w:tcW w:w="1797" w:type="dxa"/>
            <w:tcBorders>
              <w:top w:val="single" w:sz="4" w:space="0" w:color="auto"/>
              <w:left w:val="single" w:sz="4" w:space="0" w:color="auto"/>
              <w:bottom w:val="single" w:sz="4" w:space="0" w:color="auto"/>
              <w:right w:val="single" w:sz="4" w:space="0" w:color="auto"/>
            </w:tcBorders>
            <w:noWrap/>
            <w:vAlign w:val="bottom"/>
          </w:tcPr>
          <w:p w14:paraId="61128CA0" w14:textId="05B8E862" w:rsidR="001C01AC" w:rsidRPr="00B84656" w:rsidRDefault="001C01AC"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w:t>
            </w:r>
            <w:r w:rsidR="002802C6" w:rsidRPr="00B84656">
              <w:rPr>
                <w:rFonts w:cs="Arial"/>
                <w:sz w:val="20"/>
                <w:szCs w:val="18"/>
              </w:rPr>
              <w:t>0</w:t>
            </w:r>
            <w:r w:rsidRPr="00B84656">
              <w:rPr>
                <w:rFonts w:cs="Arial"/>
                <w:sz w:val="20"/>
                <w:szCs w:val="18"/>
              </w:rPr>
              <w:t>.545 (6.0)</w:t>
            </w:r>
            <w:r w:rsidR="00765EBA">
              <w:rPr>
                <w:rFonts w:cs="Arial"/>
                <w:sz w:val="20"/>
                <w:szCs w:val="18"/>
              </w:rPr>
              <w:t>***</w:t>
            </w:r>
          </w:p>
        </w:tc>
      </w:tr>
      <w:tr w:rsidR="001C01AC" w:rsidRPr="00B84656" w14:paraId="14C00AFD" w14:textId="77777777" w:rsidTr="00846873">
        <w:trPr>
          <w:trHeight w:val="525"/>
          <w:jc w:val="center"/>
        </w:trPr>
        <w:tc>
          <w:tcPr>
            <w:cnfStyle w:val="001000000000" w:firstRow="0" w:lastRow="0" w:firstColumn="1" w:lastColumn="0" w:oddVBand="0" w:evenVBand="0" w:oddHBand="0" w:evenHBand="0" w:firstRowFirstColumn="0" w:firstRowLastColumn="0" w:lastRowFirstColumn="0" w:lastRowLastColumn="0"/>
            <w:tcW w:w="2263" w:type="dxa"/>
            <w:tcBorders>
              <w:right w:val="single" w:sz="4" w:space="0" w:color="auto"/>
            </w:tcBorders>
          </w:tcPr>
          <w:p w14:paraId="32F2284A" w14:textId="0A6DEB4E" w:rsidR="001C01AC" w:rsidRPr="00B84656" w:rsidRDefault="001C01AC" w:rsidP="00B84F60">
            <w:pPr>
              <w:spacing w:after="0"/>
              <w:jc w:val="left"/>
              <w:rPr>
                <w:rFonts w:eastAsia="Times New Roman" w:cs="Arial"/>
                <w:b w:val="0"/>
                <w:color w:val="000000"/>
                <w:sz w:val="20"/>
                <w:szCs w:val="18"/>
              </w:rPr>
            </w:pPr>
            <w:r w:rsidRPr="00B84656">
              <w:rPr>
                <w:rFonts w:cs="Arial"/>
                <w:b w:val="0"/>
                <w:sz w:val="20"/>
                <w:szCs w:val="18"/>
              </w:rPr>
              <w:t>An app</w:t>
            </w:r>
          </w:p>
        </w:tc>
        <w:tc>
          <w:tcPr>
            <w:tcW w:w="1560" w:type="dxa"/>
            <w:tcBorders>
              <w:top w:val="single" w:sz="4" w:space="0" w:color="auto"/>
              <w:left w:val="single" w:sz="4" w:space="0" w:color="auto"/>
              <w:bottom w:val="single" w:sz="4" w:space="0" w:color="auto"/>
              <w:right w:val="single" w:sz="4" w:space="0" w:color="auto"/>
            </w:tcBorders>
            <w:noWrap/>
            <w:vAlign w:val="bottom"/>
          </w:tcPr>
          <w:p w14:paraId="0F006D56" w14:textId="08C26705" w:rsidR="001C01AC" w:rsidRPr="00B84656" w:rsidRDefault="001C01AC"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0.322 (1.6)</w:t>
            </w:r>
            <w:r w:rsidR="006C3F8E">
              <w:rPr>
                <w:rFonts w:cs="Arial"/>
                <w:sz w:val="20"/>
                <w:szCs w:val="18"/>
              </w:rPr>
              <w:t>*</w:t>
            </w:r>
          </w:p>
        </w:tc>
        <w:tc>
          <w:tcPr>
            <w:tcW w:w="1701" w:type="dxa"/>
            <w:tcBorders>
              <w:top w:val="single" w:sz="4" w:space="0" w:color="auto"/>
              <w:left w:val="single" w:sz="4" w:space="0" w:color="auto"/>
              <w:bottom w:val="single" w:sz="4" w:space="0" w:color="auto"/>
              <w:right w:val="single" w:sz="4" w:space="0" w:color="auto"/>
            </w:tcBorders>
            <w:noWrap/>
            <w:vAlign w:val="bottom"/>
          </w:tcPr>
          <w:p w14:paraId="2B8C0BC0" w14:textId="59CF27BF" w:rsidR="001C01AC" w:rsidRPr="00B84656" w:rsidRDefault="001C01AC"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0.222 (1.1)</w:t>
            </w:r>
          </w:p>
        </w:tc>
        <w:tc>
          <w:tcPr>
            <w:tcW w:w="1695" w:type="dxa"/>
            <w:tcBorders>
              <w:top w:val="single" w:sz="4" w:space="0" w:color="auto"/>
              <w:left w:val="single" w:sz="4" w:space="0" w:color="auto"/>
              <w:bottom w:val="single" w:sz="4" w:space="0" w:color="auto"/>
              <w:right w:val="single" w:sz="4" w:space="0" w:color="auto"/>
            </w:tcBorders>
            <w:noWrap/>
            <w:vAlign w:val="bottom"/>
          </w:tcPr>
          <w:p w14:paraId="36AB8065" w14:textId="62CA0BA3" w:rsidR="001C01AC" w:rsidRPr="00B84656" w:rsidRDefault="00E13CFB"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0</w:t>
            </w:r>
            <w:r w:rsidR="001C01AC" w:rsidRPr="00B84656">
              <w:rPr>
                <w:rFonts w:cs="Arial"/>
                <w:sz w:val="20"/>
                <w:szCs w:val="18"/>
              </w:rPr>
              <w:t>.55</w:t>
            </w:r>
            <w:r w:rsidRPr="00B84656">
              <w:rPr>
                <w:rFonts w:cs="Arial"/>
                <w:sz w:val="20"/>
                <w:szCs w:val="18"/>
              </w:rPr>
              <w:t>6</w:t>
            </w:r>
            <w:r w:rsidR="001C01AC" w:rsidRPr="00B84656">
              <w:rPr>
                <w:rFonts w:cs="Arial"/>
                <w:sz w:val="20"/>
                <w:szCs w:val="18"/>
              </w:rPr>
              <w:t xml:space="preserve"> (2.</w:t>
            </w:r>
            <w:r w:rsidRPr="00B84656">
              <w:rPr>
                <w:rFonts w:cs="Arial"/>
                <w:sz w:val="20"/>
                <w:szCs w:val="18"/>
              </w:rPr>
              <w:t>8</w:t>
            </w:r>
            <w:r w:rsidR="001C01AC" w:rsidRPr="00B84656">
              <w:rPr>
                <w:rFonts w:cs="Arial"/>
                <w:sz w:val="20"/>
                <w:szCs w:val="18"/>
              </w:rPr>
              <w:t>)</w:t>
            </w:r>
            <w:r w:rsidR="00765EBA">
              <w:rPr>
                <w:rFonts w:cs="Arial"/>
                <w:sz w:val="20"/>
                <w:szCs w:val="18"/>
              </w:rPr>
              <w:t>***</w:t>
            </w:r>
          </w:p>
        </w:tc>
        <w:tc>
          <w:tcPr>
            <w:tcW w:w="1797" w:type="dxa"/>
            <w:tcBorders>
              <w:top w:val="single" w:sz="4" w:space="0" w:color="auto"/>
              <w:left w:val="single" w:sz="4" w:space="0" w:color="auto"/>
              <w:bottom w:val="single" w:sz="4" w:space="0" w:color="auto"/>
              <w:right w:val="single" w:sz="4" w:space="0" w:color="auto"/>
            </w:tcBorders>
            <w:noWrap/>
            <w:vAlign w:val="bottom"/>
          </w:tcPr>
          <w:p w14:paraId="2379DA7F" w14:textId="2B82696B" w:rsidR="001C01AC" w:rsidRPr="00B84656" w:rsidRDefault="002802C6"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0</w:t>
            </w:r>
            <w:r w:rsidR="001C01AC" w:rsidRPr="00B84656">
              <w:rPr>
                <w:rFonts w:cs="Arial"/>
                <w:sz w:val="20"/>
                <w:szCs w:val="18"/>
              </w:rPr>
              <w:t>.539 (2.</w:t>
            </w:r>
            <w:r w:rsidRPr="00B84656">
              <w:rPr>
                <w:rFonts w:cs="Arial"/>
                <w:sz w:val="20"/>
                <w:szCs w:val="18"/>
              </w:rPr>
              <w:t>8</w:t>
            </w:r>
            <w:r w:rsidR="001C01AC" w:rsidRPr="00B84656">
              <w:rPr>
                <w:rFonts w:cs="Arial"/>
                <w:sz w:val="20"/>
                <w:szCs w:val="18"/>
              </w:rPr>
              <w:t>)</w:t>
            </w:r>
            <w:r w:rsidR="00765EBA">
              <w:rPr>
                <w:rFonts w:cs="Arial"/>
                <w:sz w:val="20"/>
                <w:szCs w:val="18"/>
              </w:rPr>
              <w:t>***</w:t>
            </w:r>
          </w:p>
        </w:tc>
      </w:tr>
      <w:tr w:rsidR="001C01AC" w:rsidRPr="00B84656" w14:paraId="5B5CDD1D" w14:textId="77777777" w:rsidTr="00846873">
        <w:trPr>
          <w:cnfStyle w:val="000000100000" w:firstRow="0" w:lastRow="0" w:firstColumn="0" w:lastColumn="0" w:oddVBand="0" w:evenVBand="0" w:oddHBand="1" w:evenHBand="0" w:firstRowFirstColumn="0" w:firstRowLastColumn="0" w:lastRowFirstColumn="0" w:lastRowLastColumn="0"/>
          <w:trHeight w:val="405"/>
          <w:jc w:val="center"/>
        </w:trPr>
        <w:tc>
          <w:tcPr>
            <w:cnfStyle w:val="001000000000" w:firstRow="0" w:lastRow="0" w:firstColumn="1" w:lastColumn="0" w:oddVBand="0" w:evenVBand="0" w:oddHBand="0" w:evenHBand="0" w:firstRowFirstColumn="0" w:firstRowLastColumn="0" w:lastRowFirstColumn="0" w:lastRowLastColumn="0"/>
            <w:tcW w:w="2263" w:type="dxa"/>
            <w:tcBorders>
              <w:right w:val="single" w:sz="4" w:space="0" w:color="auto"/>
            </w:tcBorders>
          </w:tcPr>
          <w:p w14:paraId="26723F03" w14:textId="4319E3A0" w:rsidR="001C01AC" w:rsidRPr="00B84656" w:rsidRDefault="001C01AC" w:rsidP="00B84F60">
            <w:pPr>
              <w:spacing w:after="0"/>
              <w:jc w:val="left"/>
              <w:rPr>
                <w:rFonts w:eastAsia="Times New Roman" w:cs="Arial"/>
                <w:b w:val="0"/>
                <w:color w:val="000000"/>
                <w:sz w:val="20"/>
                <w:szCs w:val="18"/>
              </w:rPr>
            </w:pPr>
            <w:r w:rsidRPr="00B84656">
              <w:rPr>
                <w:rFonts w:cs="Arial"/>
                <w:b w:val="0"/>
                <w:sz w:val="20"/>
                <w:szCs w:val="18"/>
              </w:rPr>
              <w:t>Google Maps Transit</w:t>
            </w:r>
          </w:p>
        </w:tc>
        <w:tc>
          <w:tcPr>
            <w:tcW w:w="1560" w:type="dxa"/>
            <w:tcBorders>
              <w:top w:val="single" w:sz="4" w:space="0" w:color="auto"/>
              <w:left w:val="single" w:sz="4" w:space="0" w:color="auto"/>
              <w:bottom w:val="single" w:sz="4" w:space="0" w:color="auto"/>
              <w:right w:val="single" w:sz="4" w:space="0" w:color="auto"/>
            </w:tcBorders>
            <w:noWrap/>
            <w:vAlign w:val="bottom"/>
          </w:tcPr>
          <w:p w14:paraId="07E82B49" w14:textId="18B3A606" w:rsidR="001C01AC" w:rsidRPr="00B84656" w:rsidRDefault="001C01AC"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0.078 (0.3)</w:t>
            </w:r>
          </w:p>
        </w:tc>
        <w:tc>
          <w:tcPr>
            <w:tcW w:w="1701" w:type="dxa"/>
            <w:tcBorders>
              <w:top w:val="single" w:sz="4" w:space="0" w:color="auto"/>
              <w:left w:val="single" w:sz="4" w:space="0" w:color="auto"/>
              <w:bottom w:val="single" w:sz="4" w:space="0" w:color="auto"/>
              <w:right w:val="single" w:sz="4" w:space="0" w:color="auto"/>
            </w:tcBorders>
            <w:noWrap/>
            <w:vAlign w:val="bottom"/>
          </w:tcPr>
          <w:p w14:paraId="2A093F86" w14:textId="5B0C3214" w:rsidR="001C01AC" w:rsidRPr="00B84656" w:rsidRDefault="001C01AC"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0.078 (0.3)</w:t>
            </w:r>
          </w:p>
        </w:tc>
        <w:tc>
          <w:tcPr>
            <w:tcW w:w="1695" w:type="dxa"/>
            <w:tcBorders>
              <w:top w:val="single" w:sz="4" w:space="0" w:color="auto"/>
              <w:left w:val="single" w:sz="4" w:space="0" w:color="auto"/>
              <w:bottom w:val="single" w:sz="4" w:space="0" w:color="auto"/>
              <w:right w:val="single" w:sz="4" w:space="0" w:color="auto"/>
            </w:tcBorders>
            <w:noWrap/>
            <w:vAlign w:val="bottom"/>
          </w:tcPr>
          <w:p w14:paraId="3FD6AEC1" w14:textId="3004755A" w:rsidR="001C01AC" w:rsidRPr="00B84656" w:rsidRDefault="001C01AC"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0.129 (0.6)</w:t>
            </w:r>
          </w:p>
        </w:tc>
        <w:tc>
          <w:tcPr>
            <w:tcW w:w="1797" w:type="dxa"/>
            <w:tcBorders>
              <w:top w:val="single" w:sz="4" w:space="0" w:color="auto"/>
              <w:left w:val="single" w:sz="4" w:space="0" w:color="auto"/>
              <w:bottom w:val="single" w:sz="4" w:space="0" w:color="auto"/>
              <w:right w:val="single" w:sz="4" w:space="0" w:color="auto"/>
            </w:tcBorders>
            <w:noWrap/>
            <w:vAlign w:val="bottom"/>
          </w:tcPr>
          <w:p w14:paraId="19C95209" w14:textId="7BF21A86" w:rsidR="001C01AC" w:rsidRPr="00B84656" w:rsidRDefault="002802C6"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0.036 (</w:t>
            </w:r>
            <w:r w:rsidR="001C01AC" w:rsidRPr="00B84656">
              <w:rPr>
                <w:rFonts w:cs="Arial"/>
                <w:sz w:val="20"/>
                <w:szCs w:val="18"/>
              </w:rPr>
              <w:t>0.1)</w:t>
            </w:r>
          </w:p>
        </w:tc>
      </w:tr>
      <w:tr w:rsidR="001C01AC" w:rsidRPr="00B84656" w14:paraId="18DE475D" w14:textId="77777777" w:rsidTr="00846873">
        <w:trPr>
          <w:trHeight w:val="405"/>
          <w:jc w:val="center"/>
        </w:trPr>
        <w:tc>
          <w:tcPr>
            <w:cnfStyle w:val="001000000000" w:firstRow="0" w:lastRow="0" w:firstColumn="1" w:lastColumn="0" w:oddVBand="0" w:evenVBand="0" w:oddHBand="0" w:evenHBand="0" w:firstRowFirstColumn="0" w:firstRowLastColumn="0" w:lastRowFirstColumn="0" w:lastRowLastColumn="0"/>
            <w:tcW w:w="2263" w:type="dxa"/>
            <w:tcBorders>
              <w:right w:val="single" w:sz="4" w:space="0" w:color="auto"/>
            </w:tcBorders>
          </w:tcPr>
          <w:p w14:paraId="149B8412" w14:textId="533E55D4" w:rsidR="001C01AC" w:rsidRPr="00B84656" w:rsidRDefault="001C01AC" w:rsidP="00B84F60">
            <w:pPr>
              <w:spacing w:after="0"/>
              <w:jc w:val="left"/>
              <w:rPr>
                <w:rFonts w:eastAsia="Times New Roman" w:cs="Arial"/>
                <w:b w:val="0"/>
                <w:color w:val="000000"/>
                <w:sz w:val="20"/>
                <w:szCs w:val="18"/>
              </w:rPr>
            </w:pPr>
            <w:r w:rsidRPr="00B84656">
              <w:rPr>
                <w:rFonts w:cs="Arial"/>
                <w:b w:val="0"/>
                <w:sz w:val="20"/>
                <w:szCs w:val="18"/>
              </w:rPr>
              <w:t xml:space="preserve">Printed timetable leaflet </w:t>
            </w:r>
          </w:p>
        </w:tc>
        <w:tc>
          <w:tcPr>
            <w:tcW w:w="1560" w:type="dxa"/>
            <w:tcBorders>
              <w:top w:val="single" w:sz="4" w:space="0" w:color="auto"/>
              <w:left w:val="single" w:sz="4" w:space="0" w:color="auto"/>
              <w:bottom w:val="single" w:sz="4" w:space="0" w:color="auto"/>
              <w:right w:val="single" w:sz="4" w:space="0" w:color="auto"/>
            </w:tcBorders>
            <w:noWrap/>
            <w:vAlign w:val="bottom"/>
          </w:tcPr>
          <w:p w14:paraId="2D26548C" w14:textId="3EF502C8" w:rsidR="001C01AC" w:rsidRPr="00B84656" w:rsidRDefault="001C01AC"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0.188 (0.8)</w:t>
            </w:r>
          </w:p>
        </w:tc>
        <w:tc>
          <w:tcPr>
            <w:tcW w:w="1701" w:type="dxa"/>
            <w:tcBorders>
              <w:top w:val="single" w:sz="4" w:space="0" w:color="auto"/>
              <w:left w:val="single" w:sz="4" w:space="0" w:color="auto"/>
              <w:bottom w:val="single" w:sz="4" w:space="0" w:color="auto"/>
              <w:right w:val="single" w:sz="4" w:space="0" w:color="auto"/>
            </w:tcBorders>
            <w:noWrap/>
            <w:vAlign w:val="bottom"/>
          </w:tcPr>
          <w:p w14:paraId="644DFBFF" w14:textId="7AFEC247" w:rsidR="001C01AC" w:rsidRPr="00B84656" w:rsidRDefault="001C01AC"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0.063 (0.2)</w:t>
            </w:r>
          </w:p>
        </w:tc>
        <w:tc>
          <w:tcPr>
            <w:tcW w:w="1695" w:type="dxa"/>
            <w:tcBorders>
              <w:top w:val="single" w:sz="4" w:space="0" w:color="auto"/>
              <w:left w:val="single" w:sz="4" w:space="0" w:color="auto"/>
              <w:bottom w:val="single" w:sz="4" w:space="0" w:color="auto"/>
              <w:right w:val="single" w:sz="4" w:space="0" w:color="auto"/>
            </w:tcBorders>
            <w:noWrap/>
            <w:vAlign w:val="bottom"/>
          </w:tcPr>
          <w:p w14:paraId="1EC93EE1" w14:textId="20C868F3" w:rsidR="001C01AC" w:rsidRPr="00B84656" w:rsidRDefault="00E13CFB"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0.195 (0.8</w:t>
            </w:r>
            <w:r w:rsidR="001C01AC" w:rsidRPr="00B84656">
              <w:rPr>
                <w:rFonts w:cs="Arial"/>
                <w:sz w:val="20"/>
                <w:szCs w:val="18"/>
              </w:rPr>
              <w:t>)</w:t>
            </w:r>
          </w:p>
        </w:tc>
        <w:tc>
          <w:tcPr>
            <w:tcW w:w="1797" w:type="dxa"/>
            <w:tcBorders>
              <w:top w:val="single" w:sz="4" w:space="0" w:color="auto"/>
              <w:left w:val="single" w:sz="4" w:space="0" w:color="auto"/>
              <w:bottom w:val="single" w:sz="4" w:space="0" w:color="auto"/>
              <w:right w:val="single" w:sz="4" w:space="0" w:color="auto"/>
            </w:tcBorders>
            <w:noWrap/>
            <w:vAlign w:val="bottom"/>
          </w:tcPr>
          <w:p w14:paraId="61872689" w14:textId="2FB40586" w:rsidR="001C01AC" w:rsidRPr="00B84656" w:rsidRDefault="001C01AC"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0.037 (0.</w:t>
            </w:r>
            <w:r w:rsidR="002802C6" w:rsidRPr="00B84656">
              <w:rPr>
                <w:rFonts w:cs="Arial"/>
                <w:sz w:val="20"/>
                <w:szCs w:val="18"/>
              </w:rPr>
              <w:t>2</w:t>
            </w:r>
            <w:r w:rsidRPr="00B84656">
              <w:rPr>
                <w:rFonts w:cs="Arial"/>
                <w:sz w:val="20"/>
                <w:szCs w:val="18"/>
              </w:rPr>
              <w:t>)</w:t>
            </w:r>
          </w:p>
        </w:tc>
      </w:tr>
      <w:tr w:rsidR="001C01AC" w:rsidRPr="00B84656" w14:paraId="2636E372" w14:textId="77777777" w:rsidTr="0084687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3" w:type="dxa"/>
            <w:tcBorders>
              <w:right w:val="single" w:sz="4" w:space="0" w:color="auto"/>
            </w:tcBorders>
          </w:tcPr>
          <w:p w14:paraId="22647C59" w14:textId="69D2DFDA" w:rsidR="001C01AC" w:rsidRPr="00B84656" w:rsidRDefault="001C01AC" w:rsidP="00B84F60">
            <w:pPr>
              <w:spacing w:after="0"/>
              <w:jc w:val="left"/>
              <w:rPr>
                <w:rFonts w:eastAsia="Times New Roman" w:cs="Arial"/>
                <w:b w:val="0"/>
                <w:color w:val="000000"/>
                <w:sz w:val="20"/>
                <w:szCs w:val="18"/>
              </w:rPr>
            </w:pPr>
            <w:r w:rsidRPr="00B84656">
              <w:rPr>
                <w:rFonts w:cs="Arial"/>
                <w:b w:val="0"/>
                <w:sz w:val="20"/>
                <w:szCs w:val="18"/>
              </w:rPr>
              <w:t>Printed timetable at a stop or station</w:t>
            </w:r>
          </w:p>
        </w:tc>
        <w:tc>
          <w:tcPr>
            <w:tcW w:w="1560" w:type="dxa"/>
            <w:tcBorders>
              <w:top w:val="single" w:sz="4" w:space="0" w:color="auto"/>
              <w:left w:val="single" w:sz="4" w:space="0" w:color="auto"/>
              <w:bottom w:val="single" w:sz="4" w:space="0" w:color="auto"/>
              <w:right w:val="single" w:sz="4" w:space="0" w:color="auto"/>
            </w:tcBorders>
            <w:noWrap/>
            <w:vAlign w:val="bottom"/>
          </w:tcPr>
          <w:p w14:paraId="040339B4" w14:textId="3338EBBD" w:rsidR="001C01AC" w:rsidRPr="00B84656" w:rsidRDefault="001C01AC"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0.008 (0.0)</w:t>
            </w:r>
          </w:p>
        </w:tc>
        <w:tc>
          <w:tcPr>
            <w:tcW w:w="1701" w:type="dxa"/>
            <w:tcBorders>
              <w:top w:val="single" w:sz="4" w:space="0" w:color="auto"/>
              <w:left w:val="single" w:sz="4" w:space="0" w:color="auto"/>
              <w:bottom w:val="single" w:sz="4" w:space="0" w:color="auto"/>
              <w:right w:val="single" w:sz="4" w:space="0" w:color="auto"/>
            </w:tcBorders>
            <w:noWrap/>
            <w:vAlign w:val="bottom"/>
          </w:tcPr>
          <w:p w14:paraId="698BA107" w14:textId="0447FF4D" w:rsidR="001C01AC" w:rsidRPr="00B84656" w:rsidRDefault="001C01AC"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0.057 (0.3)</w:t>
            </w:r>
          </w:p>
        </w:tc>
        <w:tc>
          <w:tcPr>
            <w:tcW w:w="1695" w:type="dxa"/>
            <w:tcBorders>
              <w:top w:val="single" w:sz="4" w:space="0" w:color="auto"/>
              <w:left w:val="single" w:sz="4" w:space="0" w:color="auto"/>
              <w:bottom w:val="single" w:sz="4" w:space="0" w:color="auto"/>
              <w:right w:val="single" w:sz="4" w:space="0" w:color="auto"/>
            </w:tcBorders>
            <w:noWrap/>
            <w:vAlign w:val="bottom"/>
          </w:tcPr>
          <w:p w14:paraId="2CAD71C5" w14:textId="1A9077D2" w:rsidR="001C01AC" w:rsidRPr="00B84656" w:rsidRDefault="00E13CFB"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0.102 (</w:t>
            </w:r>
            <w:r w:rsidR="001C01AC" w:rsidRPr="00B84656">
              <w:rPr>
                <w:rFonts w:cs="Arial"/>
                <w:sz w:val="20"/>
                <w:szCs w:val="18"/>
              </w:rPr>
              <w:t>0.4)</w:t>
            </w:r>
          </w:p>
        </w:tc>
        <w:tc>
          <w:tcPr>
            <w:tcW w:w="1797" w:type="dxa"/>
            <w:tcBorders>
              <w:top w:val="single" w:sz="4" w:space="0" w:color="auto"/>
              <w:left w:val="single" w:sz="4" w:space="0" w:color="auto"/>
              <w:bottom w:val="single" w:sz="4" w:space="0" w:color="auto"/>
              <w:right w:val="single" w:sz="4" w:space="0" w:color="auto"/>
            </w:tcBorders>
            <w:noWrap/>
            <w:vAlign w:val="bottom"/>
          </w:tcPr>
          <w:p w14:paraId="314459D4" w14:textId="52458B80" w:rsidR="001C01AC" w:rsidRPr="00B84656" w:rsidRDefault="002802C6"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0.228 (1.2</w:t>
            </w:r>
            <w:r w:rsidR="001C01AC" w:rsidRPr="00B84656">
              <w:rPr>
                <w:rFonts w:cs="Arial"/>
                <w:sz w:val="20"/>
                <w:szCs w:val="18"/>
              </w:rPr>
              <w:t>)</w:t>
            </w:r>
          </w:p>
        </w:tc>
      </w:tr>
      <w:tr w:rsidR="001C01AC" w:rsidRPr="00B84656" w14:paraId="5E4104D7" w14:textId="77777777" w:rsidTr="00846873">
        <w:trPr>
          <w:trHeight w:val="300"/>
          <w:jc w:val="center"/>
        </w:trPr>
        <w:tc>
          <w:tcPr>
            <w:cnfStyle w:val="001000000000" w:firstRow="0" w:lastRow="0" w:firstColumn="1" w:lastColumn="0" w:oddVBand="0" w:evenVBand="0" w:oddHBand="0" w:evenHBand="0" w:firstRowFirstColumn="0" w:firstRowLastColumn="0" w:lastRowFirstColumn="0" w:lastRowLastColumn="0"/>
            <w:tcW w:w="2263" w:type="dxa"/>
            <w:tcBorders>
              <w:right w:val="single" w:sz="4" w:space="0" w:color="auto"/>
            </w:tcBorders>
          </w:tcPr>
          <w:p w14:paraId="38C6695D" w14:textId="59E2A51B" w:rsidR="001C01AC" w:rsidRPr="00B84656" w:rsidRDefault="001C01AC" w:rsidP="00B84F60">
            <w:pPr>
              <w:spacing w:after="0"/>
              <w:jc w:val="left"/>
              <w:rPr>
                <w:rFonts w:eastAsia="Times New Roman" w:cs="Arial"/>
                <w:b w:val="0"/>
                <w:color w:val="000000"/>
                <w:sz w:val="20"/>
                <w:szCs w:val="18"/>
              </w:rPr>
            </w:pPr>
            <w:r w:rsidRPr="00B84656">
              <w:rPr>
                <w:rFonts w:cs="Arial"/>
                <w:b w:val="0"/>
                <w:sz w:val="20"/>
                <w:szCs w:val="18"/>
              </w:rPr>
              <w:t xml:space="preserve">Map of the transport network </w:t>
            </w:r>
          </w:p>
        </w:tc>
        <w:tc>
          <w:tcPr>
            <w:tcW w:w="1560" w:type="dxa"/>
            <w:tcBorders>
              <w:top w:val="single" w:sz="4" w:space="0" w:color="auto"/>
              <w:left w:val="single" w:sz="4" w:space="0" w:color="auto"/>
              <w:bottom w:val="single" w:sz="4" w:space="0" w:color="auto"/>
              <w:right w:val="single" w:sz="4" w:space="0" w:color="auto"/>
            </w:tcBorders>
            <w:noWrap/>
            <w:vAlign w:val="bottom"/>
          </w:tcPr>
          <w:p w14:paraId="2EC4E0B0" w14:textId="54E5512B" w:rsidR="001C01AC" w:rsidRPr="00B84656" w:rsidRDefault="001C01AC"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0.179 (0.6)</w:t>
            </w:r>
          </w:p>
        </w:tc>
        <w:tc>
          <w:tcPr>
            <w:tcW w:w="1701" w:type="dxa"/>
            <w:tcBorders>
              <w:top w:val="single" w:sz="4" w:space="0" w:color="auto"/>
              <w:left w:val="single" w:sz="4" w:space="0" w:color="auto"/>
              <w:bottom w:val="single" w:sz="4" w:space="0" w:color="auto"/>
              <w:right w:val="single" w:sz="4" w:space="0" w:color="auto"/>
            </w:tcBorders>
            <w:noWrap/>
            <w:vAlign w:val="bottom"/>
          </w:tcPr>
          <w:p w14:paraId="51EC99DA" w14:textId="48A5DE80" w:rsidR="001C01AC" w:rsidRPr="00B84656" w:rsidRDefault="001C01AC"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0.384 (1.4)</w:t>
            </w:r>
            <w:r w:rsidR="006C3F8E">
              <w:rPr>
                <w:rFonts w:cs="Arial"/>
                <w:sz w:val="20"/>
                <w:szCs w:val="18"/>
              </w:rPr>
              <w:t>*</w:t>
            </w:r>
          </w:p>
        </w:tc>
        <w:tc>
          <w:tcPr>
            <w:tcW w:w="1695" w:type="dxa"/>
            <w:tcBorders>
              <w:top w:val="single" w:sz="4" w:space="0" w:color="auto"/>
              <w:left w:val="single" w:sz="4" w:space="0" w:color="auto"/>
              <w:bottom w:val="single" w:sz="4" w:space="0" w:color="auto"/>
              <w:right w:val="single" w:sz="4" w:space="0" w:color="auto"/>
            </w:tcBorders>
            <w:noWrap/>
            <w:vAlign w:val="bottom"/>
          </w:tcPr>
          <w:p w14:paraId="7CD718D5" w14:textId="4F971391" w:rsidR="001C01AC" w:rsidRPr="00B84656" w:rsidRDefault="00E13CFB"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0.594 (</w:t>
            </w:r>
            <w:r w:rsidR="001C01AC" w:rsidRPr="00B84656">
              <w:rPr>
                <w:rFonts w:cs="Arial"/>
                <w:sz w:val="20"/>
                <w:szCs w:val="18"/>
              </w:rPr>
              <w:t>2.0)</w:t>
            </w:r>
            <w:r w:rsidR="00A6648D">
              <w:rPr>
                <w:rFonts w:cs="Arial"/>
                <w:sz w:val="20"/>
                <w:szCs w:val="18"/>
              </w:rPr>
              <w:t>**</w:t>
            </w:r>
          </w:p>
        </w:tc>
        <w:tc>
          <w:tcPr>
            <w:tcW w:w="1797" w:type="dxa"/>
            <w:tcBorders>
              <w:top w:val="single" w:sz="4" w:space="0" w:color="auto"/>
              <w:left w:val="single" w:sz="4" w:space="0" w:color="auto"/>
              <w:bottom w:val="single" w:sz="4" w:space="0" w:color="auto"/>
              <w:right w:val="single" w:sz="4" w:space="0" w:color="auto"/>
            </w:tcBorders>
            <w:noWrap/>
            <w:vAlign w:val="bottom"/>
          </w:tcPr>
          <w:p w14:paraId="62E09F02" w14:textId="51059F8A" w:rsidR="001C01AC" w:rsidRPr="00B84656" w:rsidRDefault="002802C6"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0.305 (</w:t>
            </w:r>
            <w:r w:rsidR="001C01AC" w:rsidRPr="00B84656">
              <w:rPr>
                <w:rFonts w:cs="Arial"/>
                <w:sz w:val="20"/>
                <w:szCs w:val="18"/>
              </w:rPr>
              <w:t>1.0)</w:t>
            </w:r>
          </w:p>
        </w:tc>
      </w:tr>
      <w:tr w:rsidR="001C01AC" w:rsidRPr="00B84656" w14:paraId="07122FD6" w14:textId="77777777" w:rsidTr="0084687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3" w:type="dxa"/>
            <w:tcBorders>
              <w:right w:val="single" w:sz="4" w:space="0" w:color="auto"/>
            </w:tcBorders>
          </w:tcPr>
          <w:p w14:paraId="7F638245" w14:textId="1CF57A74" w:rsidR="001C01AC" w:rsidRPr="00B84656" w:rsidRDefault="001C01AC" w:rsidP="00B84F60">
            <w:pPr>
              <w:spacing w:after="0"/>
              <w:jc w:val="left"/>
              <w:rPr>
                <w:rFonts w:eastAsia="Times New Roman" w:cs="Arial"/>
                <w:b w:val="0"/>
                <w:color w:val="000000"/>
                <w:sz w:val="20"/>
                <w:szCs w:val="18"/>
              </w:rPr>
            </w:pPr>
            <w:r w:rsidRPr="00B84656">
              <w:rPr>
                <w:rFonts w:cs="Arial"/>
                <w:b w:val="0"/>
                <w:sz w:val="20"/>
                <w:szCs w:val="18"/>
              </w:rPr>
              <w:t>Telephone information line</w:t>
            </w:r>
          </w:p>
        </w:tc>
        <w:tc>
          <w:tcPr>
            <w:tcW w:w="1560" w:type="dxa"/>
            <w:tcBorders>
              <w:top w:val="single" w:sz="4" w:space="0" w:color="auto"/>
              <w:left w:val="single" w:sz="4" w:space="0" w:color="auto"/>
              <w:bottom w:val="single" w:sz="4" w:space="0" w:color="auto"/>
              <w:right w:val="single" w:sz="4" w:space="0" w:color="auto"/>
            </w:tcBorders>
            <w:noWrap/>
            <w:vAlign w:val="bottom"/>
          </w:tcPr>
          <w:p w14:paraId="27898CED" w14:textId="24F6DD65" w:rsidR="001C01AC" w:rsidRPr="00B84656" w:rsidRDefault="001C01AC"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0.434 (1.4)</w:t>
            </w:r>
            <w:r w:rsidR="006C3F8E">
              <w:rPr>
                <w:rFonts w:cs="Arial"/>
                <w:sz w:val="20"/>
                <w:szCs w:val="18"/>
              </w:rPr>
              <w:t>*</w:t>
            </w:r>
          </w:p>
        </w:tc>
        <w:tc>
          <w:tcPr>
            <w:tcW w:w="1701" w:type="dxa"/>
            <w:tcBorders>
              <w:top w:val="single" w:sz="4" w:space="0" w:color="auto"/>
              <w:left w:val="single" w:sz="4" w:space="0" w:color="auto"/>
              <w:bottom w:val="single" w:sz="4" w:space="0" w:color="auto"/>
              <w:right w:val="single" w:sz="4" w:space="0" w:color="auto"/>
            </w:tcBorders>
            <w:noWrap/>
            <w:vAlign w:val="bottom"/>
          </w:tcPr>
          <w:p w14:paraId="62F01D50" w14:textId="3E8F7984" w:rsidR="001C01AC" w:rsidRPr="00B84656" w:rsidRDefault="001C01AC"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0.176 (0.7)</w:t>
            </w:r>
          </w:p>
        </w:tc>
        <w:tc>
          <w:tcPr>
            <w:tcW w:w="1695" w:type="dxa"/>
            <w:tcBorders>
              <w:top w:val="single" w:sz="4" w:space="0" w:color="auto"/>
              <w:left w:val="single" w:sz="4" w:space="0" w:color="auto"/>
              <w:bottom w:val="single" w:sz="4" w:space="0" w:color="auto"/>
              <w:right w:val="single" w:sz="4" w:space="0" w:color="auto"/>
            </w:tcBorders>
            <w:noWrap/>
            <w:vAlign w:val="bottom"/>
          </w:tcPr>
          <w:p w14:paraId="30A16F43" w14:textId="0AF41CA1" w:rsidR="001C01AC" w:rsidRPr="00B84656" w:rsidRDefault="001C01AC"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0.02</w:t>
            </w:r>
            <w:r w:rsidR="00E13CFB" w:rsidRPr="00B84656">
              <w:rPr>
                <w:rFonts w:cs="Arial"/>
                <w:sz w:val="20"/>
                <w:szCs w:val="18"/>
              </w:rPr>
              <w:t>8</w:t>
            </w:r>
            <w:r w:rsidRPr="00B84656">
              <w:rPr>
                <w:rFonts w:cs="Arial"/>
                <w:sz w:val="20"/>
                <w:szCs w:val="18"/>
              </w:rPr>
              <w:t xml:space="preserve"> (0.0)</w:t>
            </w:r>
          </w:p>
        </w:tc>
        <w:tc>
          <w:tcPr>
            <w:tcW w:w="1797" w:type="dxa"/>
            <w:tcBorders>
              <w:top w:val="single" w:sz="4" w:space="0" w:color="auto"/>
              <w:left w:val="single" w:sz="4" w:space="0" w:color="auto"/>
              <w:bottom w:val="single" w:sz="4" w:space="0" w:color="auto"/>
              <w:right w:val="single" w:sz="4" w:space="0" w:color="auto"/>
            </w:tcBorders>
            <w:noWrap/>
            <w:vAlign w:val="bottom"/>
          </w:tcPr>
          <w:p w14:paraId="3C363814" w14:textId="57D7A5DE" w:rsidR="001C01AC" w:rsidRPr="00B84656" w:rsidRDefault="002802C6"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0.020 (</w:t>
            </w:r>
            <w:r w:rsidR="001C01AC" w:rsidRPr="00B84656">
              <w:rPr>
                <w:rFonts w:cs="Arial"/>
                <w:sz w:val="20"/>
                <w:szCs w:val="18"/>
              </w:rPr>
              <w:t>0.0)</w:t>
            </w:r>
          </w:p>
        </w:tc>
      </w:tr>
      <w:tr w:rsidR="001C01AC" w:rsidRPr="00B84656" w14:paraId="7F260141" w14:textId="77777777" w:rsidTr="00846873">
        <w:trPr>
          <w:trHeight w:val="300"/>
          <w:jc w:val="center"/>
        </w:trPr>
        <w:tc>
          <w:tcPr>
            <w:cnfStyle w:val="001000000000" w:firstRow="0" w:lastRow="0" w:firstColumn="1" w:lastColumn="0" w:oddVBand="0" w:evenVBand="0" w:oddHBand="0" w:evenHBand="0" w:firstRowFirstColumn="0" w:firstRowLastColumn="0" w:lastRowFirstColumn="0" w:lastRowLastColumn="0"/>
            <w:tcW w:w="2263" w:type="dxa"/>
            <w:tcBorders>
              <w:right w:val="single" w:sz="4" w:space="0" w:color="auto"/>
            </w:tcBorders>
          </w:tcPr>
          <w:p w14:paraId="5FC1CCAD" w14:textId="6599DD0D" w:rsidR="001C01AC" w:rsidRPr="00B84656" w:rsidRDefault="001C01AC" w:rsidP="00B84F60">
            <w:pPr>
              <w:spacing w:after="0"/>
              <w:jc w:val="left"/>
              <w:rPr>
                <w:rFonts w:eastAsia="Times New Roman" w:cs="Arial"/>
                <w:b w:val="0"/>
                <w:color w:val="000000"/>
                <w:sz w:val="20"/>
                <w:szCs w:val="18"/>
              </w:rPr>
            </w:pPr>
            <w:r w:rsidRPr="00B84656">
              <w:rPr>
                <w:rFonts w:cs="Arial"/>
                <w:b w:val="0"/>
                <w:sz w:val="20"/>
                <w:szCs w:val="18"/>
              </w:rPr>
              <w:t>Operator’s website</w:t>
            </w:r>
          </w:p>
        </w:tc>
        <w:tc>
          <w:tcPr>
            <w:tcW w:w="1560" w:type="dxa"/>
            <w:tcBorders>
              <w:top w:val="single" w:sz="4" w:space="0" w:color="auto"/>
              <w:left w:val="single" w:sz="4" w:space="0" w:color="auto"/>
              <w:bottom w:val="single" w:sz="4" w:space="0" w:color="auto"/>
              <w:right w:val="single" w:sz="4" w:space="0" w:color="auto"/>
            </w:tcBorders>
            <w:noWrap/>
            <w:vAlign w:val="bottom"/>
          </w:tcPr>
          <w:p w14:paraId="28D601EF" w14:textId="2417E9DA" w:rsidR="001C01AC" w:rsidRPr="00B84656" w:rsidRDefault="001C01AC"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0.142 (0.7)</w:t>
            </w:r>
          </w:p>
        </w:tc>
        <w:tc>
          <w:tcPr>
            <w:tcW w:w="1701" w:type="dxa"/>
            <w:tcBorders>
              <w:top w:val="single" w:sz="4" w:space="0" w:color="auto"/>
              <w:left w:val="single" w:sz="4" w:space="0" w:color="auto"/>
              <w:bottom w:val="single" w:sz="4" w:space="0" w:color="auto"/>
              <w:right w:val="single" w:sz="4" w:space="0" w:color="auto"/>
            </w:tcBorders>
            <w:noWrap/>
            <w:vAlign w:val="bottom"/>
          </w:tcPr>
          <w:p w14:paraId="3514F5AE" w14:textId="1E55B191" w:rsidR="001C01AC" w:rsidRPr="00B84656" w:rsidRDefault="001C01AC"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0.311 (1.5)</w:t>
            </w:r>
            <w:r w:rsidR="006C3F8E">
              <w:rPr>
                <w:rFonts w:cs="Arial"/>
                <w:sz w:val="20"/>
                <w:szCs w:val="18"/>
              </w:rPr>
              <w:t>*</w:t>
            </w:r>
          </w:p>
        </w:tc>
        <w:tc>
          <w:tcPr>
            <w:tcW w:w="1695" w:type="dxa"/>
            <w:tcBorders>
              <w:top w:val="single" w:sz="4" w:space="0" w:color="auto"/>
              <w:left w:val="single" w:sz="4" w:space="0" w:color="auto"/>
              <w:bottom w:val="single" w:sz="4" w:space="0" w:color="auto"/>
              <w:right w:val="single" w:sz="4" w:space="0" w:color="auto"/>
            </w:tcBorders>
            <w:noWrap/>
            <w:vAlign w:val="bottom"/>
          </w:tcPr>
          <w:p w14:paraId="0021F579" w14:textId="6C609609" w:rsidR="001C01AC" w:rsidRPr="00B84656" w:rsidRDefault="001C01AC"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0.113 (0.</w:t>
            </w:r>
            <w:r w:rsidR="00E13CFB" w:rsidRPr="00B84656">
              <w:rPr>
                <w:rFonts w:cs="Arial"/>
                <w:sz w:val="20"/>
                <w:szCs w:val="18"/>
              </w:rPr>
              <w:t>6</w:t>
            </w:r>
            <w:r w:rsidRPr="00B84656">
              <w:rPr>
                <w:rFonts w:cs="Arial"/>
                <w:sz w:val="20"/>
                <w:szCs w:val="18"/>
              </w:rPr>
              <w:t>)</w:t>
            </w:r>
          </w:p>
        </w:tc>
        <w:tc>
          <w:tcPr>
            <w:tcW w:w="1797" w:type="dxa"/>
            <w:tcBorders>
              <w:top w:val="single" w:sz="4" w:space="0" w:color="auto"/>
              <w:left w:val="single" w:sz="4" w:space="0" w:color="auto"/>
              <w:bottom w:val="single" w:sz="4" w:space="0" w:color="auto"/>
              <w:right w:val="single" w:sz="4" w:space="0" w:color="auto"/>
            </w:tcBorders>
            <w:noWrap/>
            <w:vAlign w:val="bottom"/>
          </w:tcPr>
          <w:p w14:paraId="31D2CD98" w14:textId="4F41469D" w:rsidR="001C01AC" w:rsidRPr="00B84656" w:rsidRDefault="002802C6"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0.452</w:t>
            </w:r>
            <w:r w:rsidR="001C01AC" w:rsidRPr="00B84656">
              <w:rPr>
                <w:rFonts w:cs="Arial"/>
                <w:sz w:val="20"/>
                <w:szCs w:val="18"/>
              </w:rPr>
              <w:t xml:space="preserve"> (2.1)</w:t>
            </w:r>
            <w:r w:rsidR="00A6648D">
              <w:rPr>
                <w:rFonts w:cs="Arial"/>
                <w:sz w:val="20"/>
                <w:szCs w:val="18"/>
              </w:rPr>
              <w:t>**</w:t>
            </w:r>
          </w:p>
        </w:tc>
      </w:tr>
      <w:tr w:rsidR="001C01AC" w:rsidRPr="00B84656" w14:paraId="2A941016" w14:textId="77777777" w:rsidTr="0084687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3" w:type="dxa"/>
            <w:tcBorders>
              <w:right w:val="single" w:sz="4" w:space="0" w:color="auto"/>
            </w:tcBorders>
          </w:tcPr>
          <w:p w14:paraId="700B1C50" w14:textId="4BC50187" w:rsidR="001C01AC" w:rsidRPr="00B84656" w:rsidRDefault="001C01AC" w:rsidP="00B84F60">
            <w:pPr>
              <w:spacing w:after="0"/>
              <w:jc w:val="left"/>
              <w:rPr>
                <w:rFonts w:eastAsia="Times New Roman" w:cs="Arial"/>
                <w:b w:val="0"/>
                <w:color w:val="000000"/>
                <w:sz w:val="20"/>
                <w:szCs w:val="18"/>
              </w:rPr>
            </w:pPr>
            <w:r w:rsidRPr="00B84656">
              <w:rPr>
                <w:rFonts w:cs="Arial"/>
                <w:b w:val="0"/>
                <w:sz w:val="20"/>
                <w:szCs w:val="18"/>
              </w:rPr>
              <w:t>Government website</w:t>
            </w:r>
          </w:p>
        </w:tc>
        <w:tc>
          <w:tcPr>
            <w:tcW w:w="1560" w:type="dxa"/>
            <w:tcBorders>
              <w:top w:val="single" w:sz="4" w:space="0" w:color="auto"/>
              <w:left w:val="single" w:sz="4" w:space="0" w:color="auto"/>
              <w:bottom w:val="single" w:sz="4" w:space="0" w:color="auto"/>
              <w:right w:val="single" w:sz="4" w:space="0" w:color="auto"/>
            </w:tcBorders>
            <w:noWrap/>
            <w:vAlign w:val="bottom"/>
          </w:tcPr>
          <w:p w14:paraId="754A1315" w14:textId="44731474" w:rsidR="001C01AC" w:rsidRPr="00B84656" w:rsidRDefault="001C01AC"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0.058 (0.3)</w:t>
            </w:r>
          </w:p>
        </w:tc>
        <w:tc>
          <w:tcPr>
            <w:tcW w:w="1701" w:type="dxa"/>
            <w:tcBorders>
              <w:top w:val="single" w:sz="4" w:space="0" w:color="auto"/>
              <w:left w:val="single" w:sz="4" w:space="0" w:color="auto"/>
              <w:bottom w:val="single" w:sz="4" w:space="0" w:color="auto"/>
              <w:right w:val="single" w:sz="4" w:space="0" w:color="auto"/>
            </w:tcBorders>
            <w:noWrap/>
            <w:vAlign w:val="bottom"/>
          </w:tcPr>
          <w:p w14:paraId="35CB0DBB" w14:textId="13A714C0" w:rsidR="001C01AC" w:rsidRPr="00B84656" w:rsidRDefault="001C01AC"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0.132 (0.6)</w:t>
            </w:r>
          </w:p>
        </w:tc>
        <w:tc>
          <w:tcPr>
            <w:tcW w:w="1695" w:type="dxa"/>
            <w:tcBorders>
              <w:top w:val="single" w:sz="4" w:space="0" w:color="auto"/>
              <w:left w:val="single" w:sz="4" w:space="0" w:color="auto"/>
              <w:bottom w:val="single" w:sz="4" w:space="0" w:color="auto"/>
              <w:right w:val="single" w:sz="4" w:space="0" w:color="auto"/>
            </w:tcBorders>
            <w:noWrap/>
            <w:vAlign w:val="bottom"/>
          </w:tcPr>
          <w:p w14:paraId="49DA9793" w14:textId="116CC09E" w:rsidR="001C01AC" w:rsidRPr="00B84656" w:rsidRDefault="00E13CFB"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0.297 (1.5</w:t>
            </w:r>
            <w:r w:rsidR="001C01AC" w:rsidRPr="00B84656">
              <w:rPr>
                <w:rFonts w:cs="Arial"/>
                <w:sz w:val="20"/>
                <w:szCs w:val="18"/>
              </w:rPr>
              <w:t>)</w:t>
            </w:r>
            <w:r w:rsidR="006C3F8E">
              <w:rPr>
                <w:rFonts w:cs="Arial"/>
                <w:sz w:val="20"/>
                <w:szCs w:val="18"/>
              </w:rPr>
              <w:t>*</w:t>
            </w:r>
          </w:p>
        </w:tc>
        <w:tc>
          <w:tcPr>
            <w:tcW w:w="1797" w:type="dxa"/>
            <w:tcBorders>
              <w:top w:val="single" w:sz="4" w:space="0" w:color="auto"/>
              <w:left w:val="single" w:sz="4" w:space="0" w:color="auto"/>
              <w:bottom w:val="single" w:sz="4" w:space="0" w:color="auto"/>
              <w:right w:val="single" w:sz="4" w:space="0" w:color="auto"/>
            </w:tcBorders>
            <w:noWrap/>
            <w:vAlign w:val="bottom"/>
          </w:tcPr>
          <w:p w14:paraId="61F5B7AB" w14:textId="1A9B89EA" w:rsidR="001C01AC" w:rsidRPr="00B84656" w:rsidRDefault="002802C6"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0.153</w:t>
            </w:r>
            <w:r w:rsidR="001C01AC" w:rsidRPr="00B84656">
              <w:rPr>
                <w:rFonts w:cs="Arial"/>
                <w:sz w:val="20"/>
                <w:szCs w:val="18"/>
              </w:rPr>
              <w:t xml:space="preserve"> (0.74)</w:t>
            </w:r>
          </w:p>
        </w:tc>
      </w:tr>
      <w:tr w:rsidR="001C01AC" w:rsidRPr="00B84656" w14:paraId="512B1E2F" w14:textId="77777777" w:rsidTr="00846873">
        <w:trPr>
          <w:trHeight w:val="300"/>
          <w:jc w:val="center"/>
        </w:trPr>
        <w:tc>
          <w:tcPr>
            <w:cnfStyle w:val="001000000000" w:firstRow="0" w:lastRow="0" w:firstColumn="1" w:lastColumn="0" w:oddVBand="0" w:evenVBand="0" w:oddHBand="0" w:evenHBand="0" w:firstRowFirstColumn="0" w:firstRowLastColumn="0" w:lastRowFirstColumn="0" w:lastRowLastColumn="0"/>
            <w:tcW w:w="2263" w:type="dxa"/>
            <w:tcBorders>
              <w:right w:val="single" w:sz="4" w:space="0" w:color="auto"/>
            </w:tcBorders>
          </w:tcPr>
          <w:p w14:paraId="642B5878" w14:textId="69556D2C" w:rsidR="001C01AC" w:rsidRPr="00B84656" w:rsidRDefault="001C01AC" w:rsidP="00B84F60">
            <w:pPr>
              <w:spacing w:after="0"/>
              <w:jc w:val="left"/>
              <w:rPr>
                <w:rFonts w:eastAsia="Times New Roman" w:cs="Arial"/>
                <w:b w:val="0"/>
                <w:color w:val="000000"/>
                <w:sz w:val="20"/>
                <w:szCs w:val="18"/>
              </w:rPr>
            </w:pPr>
            <w:r w:rsidRPr="00B84656">
              <w:rPr>
                <w:rFonts w:cs="Arial"/>
                <w:b w:val="0"/>
                <w:sz w:val="20"/>
                <w:szCs w:val="18"/>
              </w:rPr>
              <w:t>Word of mouth</w:t>
            </w:r>
          </w:p>
        </w:tc>
        <w:tc>
          <w:tcPr>
            <w:tcW w:w="1560" w:type="dxa"/>
            <w:tcBorders>
              <w:top w:val="single" w:sz="4" w:space="0" w:color="auto"/>
              <w:left w:val="single" w:sz="4" w:space="0" w:color="auto"/>
              <w:bottom w:val="single" w:sz="4" w:space="0" w:color="auto"/>
              <w:right w:val="single" w:sz="4" w:space="0" w:color="auto"/>
            </w:tcBorders>
            <w:noWrap/>
            <w:vAlign w:val="bottom"/>
          </w:tcPr>
          <w:p w14:paraId="6DEDDEE3" w14:textId="14C9126F" w:rsidR="001C01AC" w:rsidRPr="00B84656" w:rsidRDefault="001C01AC"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0.055 (0.3)</w:t>
            </w:r>
          </w:p>
        </w:tc>
        <w:tc>
          <w:tcPr>
            <w:tcW w:w="1701" w:type="dxa"/>
            <w:tcBorders>
              <w:top w:val="single" w:sz="4" w:space="0" w:color="auto"/>
              <w:left w:val="single" w:sz="4" w:space="0" w:color="auto"/>
              <w:bottom w:val="single" w:sz="4" w:space="0" w:color="auto"/>
              <w:right w:val="single" w:sz="4" w:space="0" w:color="auto"/>
            </w:tcBorders>
            <w:noWrap/>
            <w:vAlign w:val="bottom"/>
          </w:tcPr>
          <w:p w14:paraId="598CAEDD" w14:textId="108FDA1C" w:rsidR="001C01AC" w:rsidRPr="00B84656" w:rsidRDefault="001C01AC"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0.123 (0.6)</w:t>
            </w:r>
          </w:p>
        </w:tc>
        <w:tc>
          <w:tcPr>
            <w:tcW w:w="1695" w:type="dxa"/>
            <w:tcBorders>
              <w:top w:val="single" w:sz="4" w:space="0" w:color="auto"/>
              <w:left w:val="single" w:sz="4" w:space="0" w:color="auto"/>
              <w:bottom w:val="single" w:sz="4" w:space="0" w:color="auto"/>
              <w:right w:val="single" w:sz="4" w:space="0" w:color="auto"/>
            </w:tcBorders>
            <w:noWrap/>
            <w:vAlign w:val="bottom"/>
          </w:tcPr>
          <w:p w14:paraId="051D2CA1" w14:textId="010EFCCF" w:rsidR="001C01AC" w:rsidRPr="00B84656" w:rsidRDefault="001C01AC"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0.01</w:t>
            </w:r>
            <w:r w:rsidR="00E13CFB" w:rsidRPr="00B84656">
              <w:rPr>
                <w:rFonts w:cs="Arial"/>
                <w:sz w:val="20"/>
                <w:szCs w:val="18"/>
              </w:rPr>
              <w:t>1 (</w:t>
            </w:r>
            <w:r w:rsidRPr="00B84656">
              <w:rPr>
                <w:rFonts w:cs="Arial"/>
                <w:sz w:val="20"/>
                <w:szCs w:val="18"/>
              </w:rPr>
              <w:t>0.0)</w:t>
            </w:r>
          </w:p>
        </w:tc>
        <w:tc>
          <w:tcPr>
            <w:tcW w:w="1797" w:type="dxa"/>
            <w:tcBorders>
              <w:top w:val="single" w:sz="4" w:space="0" w:color="auto"/>
              <w:left w:val="single" w:sz="4" w:space="0" w:color="auto"/>
              <w:bottom w:val="single" w:sz="4" w:space="0" w:color="auto"/>
              <w:right w:val="single" w:sz="4" w:space="0" w:color="auto"/>
            </w:tcBorders>
            <w:noWrap/>
            <w:vAlign w:val="bottom"/>
          </w:tcPr>
          <w:p w14:paraId="4B45D5E2" w14:textId="036F4EB5" w:rsidR="001C01AC" w:rsidRPr="00B84656" w:rsidRDefault="002802C6"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0.043</w:t>
            </w:r>
            <w:r w:rsidR="001C01AC" w:rsidRPr="00B84656">
              <w:rPr>
                <w:rFonts w:cs="Arial"/>
                <w:sz w:val="20"/>
                <w:szCs w:val="18"/>
              </w:rPr>
              <w:t xml:space="preserve"> (0.19)</w:t>
            </w:r>
          </w:p>
        </w:tc>
      </w:tr>
      <w:tr w:rsidR="001C01AC" w:rsidRPr="00B84656" w14:paraId="497A22CC" w14:textId="77777777" w:rsidTr="0084687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3" w:type="dxa"/>
            <w:tcBorders>
              <w:right w:val="single" w:sz="4" w:space="0" w:color="auto"/>
            </w:tcBorders>
          </w:tcPr>
          <w:p w14:paraId="7E31DE2B" w14:textId="0D4A20A2" w:rsidR="001C01AC" w:rsidRPr="00B84656" w:rsidRDefault="001C01AC" w:rsidP="00B84F60">
            <w:pPr>
              <w:spacing w:after="0"/>
              <w:jc w:val="left"/>
              <w:rPr>
                <w:rFonts w:eastAsia="Times New Roman" w:cs="Arial"/>
                <w:b w:val="0"/>
                <w:color w:val="000000"/>
                <w:sz w:val="20"/>
                <w:szCs w:val="18"/>
              </w:rPr>
            </w:pPr>
            <w:r w:rsidRPr="00B84656">
              <w:rPr>
                <w:rFonts w:cs="Arial"/>
                <w:b w:val="0"/>
                <w:sz w:val="20"/>
                <w:szCs w:val="18"/>
              </w:rPr>
              <w:t>Twitter or Facebook</w:t>
            </w:r>
          </w:p>
        </w:tc>
        <w:tc>
          <w:tcPr>
            <w:tcW w:w="1560" w:type="dxa"/>
            <w:tcBorders>
              <w:top w:val="single" w:sz="4" w:space="0" w:color="auto"/>
              <w:left w:val="single" w:sz="4" w:space="0" w:color="auto"/>
              <w:bottom w:val="single" w:sz="4" w:space="0" w:color="auto"/>
              <w:right w:val="single" w:sz="4" w:space="0" w:color="auto"/>
            </w:tcBorders>
            <w:noWrap/>
            <w:vAlign w:val="bottom"/>
          </w:tcPr>
          <w:p w14:paraId="5A250371" w14:textId="2D983679" w:rsidR="001C01AC" w:rsidRPr="00B84656" w:rsidRDefault="001C01AC"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0.486 (1.7)</w:t>
            </w:r>
            <w:r w:rsidR="006C3F8E">
              <w:rPr>
                <w:rFonts w:cs="Arial"/>
                <w:sz w:val="20"/>
                <w:szCs w:val="18"/>
              </w:rPr>
              <w:t>*</w:t>
            </w:r>
          </w:p>
        </w:tc>
        <w:tc>
          <w:tcPr>
            <w:tcW w:w="1701" w:type="dxa"/>
            <w:tcBorders>
              <w:top w:val="single" w:sz="4" w:space="0" w:color="auto"/>
              <w:left w:val="single" w:sz="4" w:space="0" w:color="auto"/>
              <w:bottom w:val="single" w:sz="4" w:space="0" w:color="auto"/>
              <w:right w:val="single" w:sz="4" w:space="0" w:color="auto"/>
            </w:tcBorders>
            <w:noWrap/>
            <w:vAlign w:val="bottom"/>
          </w:tcPr>
          <w:p w14:paraId="5901EE93" w14:textId="2B21B1CD" w:rsidR="001C01AC" w:rsidRPr="00B84656" w:rsidRDefault="001C01AC"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0.093 (0.2)</w:t>
            </w:r>
          </w:p>
        </w:tc>
        <w:tc>
          <w:tcPr>
            <w:tcW w:w="1695" w:type="dxa"/>
            <w:tcBorders>
              <w:top w:val="single" w:sz="4" w:space="0" w:color="auto"/>
              <w:left w:val="single" w:sz="4" w:space="0" w:color="auto"/>
              <w:bottom w:val="single" w:sz="4" w:space="0" w:color="auto"/>
              <w:right w:val="single" w:sz="4" w:space="0" w:color="auto"/>
            </w:tcBorders>
            <w:noWrap/>
            <w:vAlign w:val="bottom"/>
          </w:tcPr>
          <w:p w14:paraId="3A2A6627" w14:textId="142633FC" w:rsidR="001C01AC" w:rsidRPr="00B84656" w:rsidRDefault="001C01AC"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w:t>
            </w:r>
            <w:r w:rsidR="00E13CFB" w:rsidRPr="00B84656">
              <w:rPr>
                <w:rFonts w:cs="Arial"/>
                <w:sz w:val="20"/>
                <w:szCs w:val="18"/>
              </w:rPr>
              <w:t>0</w:t>
            </w:r>
            <w:r w:rsidRPr="00B84656">
              <w:rPr>
                <w:rFonts w:cs="Arial"/>
                <w:sz w:val="20"/>
                <w:szCs w:val="18"/>
              </w:rPr>
              <w:t>.569 (2.0)</w:t>
            </w:r>
            <w:r w:rsidR="006C3F8E">
              <w:rPr>
                <w:rFonts w:cs="Arial"/>
                <w:sz w:val="20"/>
                <w:szCs w:val="18"/>
              </w:rPr>
              <w:t>**</w:t>
            </w:r>
          </w:p>
        </w:tc>
        <w:tc>
          <w:tcPr>
            <w:tcW w:w="1797" w:type="dxa"/>
            <w:tcBorders>
              <w:top w:val="single" w:sz="4" w:space="0" w:color="auto"/>
              <w:left w:val="single" w:sz="4" w:space="0" w:color="auto"/>
              <w:bottom w:val="single" w:sz="4" w:space="0" w:color="auto"/>
              <w:right w:val="single" w:sz="4" w:space="0" w:color="auto"/>
            </w:tcBorders>
            <w:noWrap/>
            <w:vAlign w:val="bottom"/>
          </w:tcPr>
          <w:p w14:paraId="079DBD77" w14:textId="0C672009" w:rsidR="001C01AC" w:rsidRPr="00B84656" w:rsidRDefault="001C01AC"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0.25</w:t>
            </w:r>
            <w:r w:rsidR="002802C6" w:rsidRPr="00B84656">
              <w:rPr>
                <w:rFonts w:cs="Arial"/>
                <w:sz w:val="20"/>
                <w:szCs w:val="18"/>
              </w:rPr>
              <w:t>3</w:t>
            </w:r>
            <w:r w:rsidRPr="00B84656">
              <w:rPr>
                <w:rFonts w:cs="Arial"/>
                <w:sz w:val="20"/>
                <w:szCs w:val="18"/>
              </w:rPr>
              <w:t xml:space="preserve"> </w:t>
            </w:r>
            <w:r w:rsidR="002D019C" w:rsidRPr="00B84656">
              <w:rPr>
                <w:rFonts w:cs="Arial"/>
                <w:sz w:val="20"/>
                <w:szCs w:val="18"/>
              </w:rPr>
              <w:t>(</w:t>
            </w:r>
            <w:r w:rsidRPr="00B84656">
              <w:rPr>
                <w:rFonts w:cs="Arial"/>
                <w:sz w:val="20"/>
                <w:szCs w:val="18"/>
              </w:rPr>
              <w:t>0.7)</w:t>
            </w:r>
          </w:p>
        </w:tc>
      </w:tr>
      <w:tr w:rsidR="00B50AAA" w:rsidRPr="00B84656" w14:paraId="49055381" w14:textId="77777777" w:rsidTr="00846873">
        <w:trPr>
          <w:trHeight w:val="300"/>
          <w:jc w:val="center"/>
        </w:trPr>
        <w:tc>
          <w:tcPr>
            <w:cnfStyle w:val="001000000000" w:firstRow="0" w:lastRow="0" w:firstColumn="1" w:lastColumn="0" w:oddVBand="0" w:evenVBand="0" w:oddHBand="0" w:evenHBand="0" w:firstRowFirstColumn="0" w:firstRowLastColumn="0" w:lastRowFirstColumn="0" w:lastRowLastColumn="0"/>
            <w:tcW w:w="2263" w:type="dxa"/>
            <w:tcBorders>
              <w:right w:val="single" w:sz="4" w:space="0" w:color="auto"/>
            </w:tcBorders>
            <w:hideMark/>
          </w:tcPr>
          <w:p w14:paraId="22C0668E" w14:textId="6FD42A7E" w:rsidR="00B50AAA" w:rsidRPr="00B84656" w:rsidRDefault="00B50AAA" w:rsidP="00B84F60">
            <w:pPr>
              <w:spacing w:after="0"/>
              <w:jc w:val="right"/>
              <w:rPr>
                <w:rFonts w:eastAsia="Times New Roman" w:cs="Arial"/>
                <w:b w:val="0"/>
                <w:color w:val="000000"/>
                <w:sz w:val="20"/>
                <w:szCs w:val="18"/>
              </w:rPr>
            </w:pPr>
            <w:r w:rsidRPr="00B84656">
              <w:rPr>
                <w:rFonts w:eastAsia="Times New Roman" w:cs="Arial"/>
                <w:color w:val="000000"/>
                <w:sz w:val="20"/>
                <w:szCs w:val="18"/>
              </w:rPr>
              <w:t>Threshold  Mu(01)|</w:t>
            </w:r>
          </w:p>
        </w:tc>
        <w:tc>
          <w:tcPr>
            <w:tcW w:w="1560" w:type="dxa"/>
            <w:tcBorders>
              <w:top w:val="single" w:sz="4" w:space="0" w:color="auto"/>
              <w:left w:val="single" w:sz="4" w:space="0" w:color="auto"/>
              <w:bottom w:val="single" w:sz="4" w:space="0" w:color="auto"/>
              <w:right w:val="single" w:sz="4" w:space="0" w:color="auto"/>
            </w:tcBorders>
            <w:noWrap/>
            <w:vAlign w:val="bottom"/>
          </w:tcPr>
          <w:p w14:paraId="4A2B1CC4" w14:textId="39ECC458" w:rsidR="00B50AAA" w:rsidRPr="00B84656" w:rsidRDefault="00B50AAA"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1.588 (13.4)</w:t>
            </w:r>
            <w:r w:rsidR="00765EBA">
              <w:rPr>
                <w:rFonts w:cs="Arial"/>
                <w:sz w:val="20"/>
                <w:szCs w:val="18"/>
              </w:rPr>
              <w:t>***</w:t>
            </w:r>
          </w:p>
        </w:tc>
        <w:tc>
          <w:tcPr>
            <w:tcW w:w="1701" w:type="dxa"/>
            <w:tcBorders>
              <w:top w:val="single" w:sz="4" w:space="0" w:color="auto"/>
              <w:left w:val="single" w:sz="4" w:space="0" w:color="auto"/>
              <w:bottom w:val="single" w:sz="4" w:space="0" w:color="auto"/>
              <w:right w:val="single" w:sz="4" w:space="0" w:color="auto"/>
            </w:tcBorders>
            <w:noWrap/>
            <w:vAlign w:val="bottom"/>
          </w:tcPr>
          <w:p w14:paraId="349643AF" w14:textId="48D0C103" w:rsidR="00B50AAA" w:rsidRPr="00B84656" w:rsidRDefault="00B50AAA" w:rsidP="00765E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1.593 (13.4)</w:t>
            </w:r>
            <w:r w:rsidR="00765EBA">
              <w:rPr>
                <w:rFonts w:cs="Arial"/>
                <w:sz w:val="20"/>
                <w:szCs w:val="18"/>
              </w:rPr>
              <w:t>***</w:t>
            </w:r>
          </w:p>
        </w:tc>
        <w:tc>
          <w:tcPr>
            <w:tcW w:w="1695" w:type="dxa"/>
            <w:tcBorders>
              <w:top w:val="single" w:sz="4" w:space="0" w:color="auto"/>
              <w:left w:val="single" w:sz="4" w:space="0" w:color="auto"/>
              <w:bottom w:val="single" w:sz="4" w:space="0" w:color="auto"/>
              <w:right w:val="single" w:sz="4" w:space="0" w:color="auto"/>
            </w:tcBorders>
            <w:noWrap/>
            <w:vAlign w:val="bottom"/>
          </w:tcPr>
          <w:p w14:paraId="03AF4E3F" w14:textId="7C83FE1D" w:rsidR="00B50AAA" w:rsidRPr="00B84656" w:rsidRDefault="00B50AAA"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1.265 (8</w:t>
            </w:r>
            <w:r w:rsidR="00E13CFB" w:rsidRPr="00B84656">
              <w:rPr>
                <w:rFonts w:cs="Arial"/>
                <w:sz w:val="20"/>
                <w:szCs w:val="18"/>
              </w:rPr>
              <w:t>.0</w:t>
            </w:r>
            <w:r w:rsidRPr="00B84656">
              <w:rPr>
                <w:rFonts w:cs="Arial"/>
                <w:sz w:val="20"/>
                <w:szCs w:val="18"/>
              </w:rPr>
              <w:t>)</w:t>
            </w:r>
            <w:r w:rsidR="00765EBA">
              <w:rPr>
                <w:rFonts w:cs="Arial"/>
                <w:sz w:val="20"/>
                <w:szCs w:val="18"/>
              </w:rPr>
              <w:t xml:space="preserve"> ***</w:t>
            </w:r>
          </w:p>
        </w:tc>
        <w:tc>
          <w:tcPr>
            <w:tcW w:w="1797" w:type="dxa"/>
            <w:tcBorders>
              <w:top w:val="single" w:sz="4" w:space="0" w:color="auto"/>
              <w:left w:val="single" w:sz="4" w:space="0" w:color="auto"/>
              <w:bottom w:val="single" w:sz="4" w:space="0" w:color="auto"/>
              <w:right w:val="single" w:sz="4" w:space="0" w:color="auto"/>
            </w:tcBorders>
            <w:noWrap/>
            <w:vAlign w:val="bottom"/>
          </w:tcPr>
          <w:p w14:paraId="3BC9D536" w14:textId="5DAC80F0" w:rsidR="00B50AAA" w:rsidRPr="00B84656" w:rsidRDefault="002D019C"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1.270 (8.1</w:t>
            </w:r>
            <w:r w:rsidR="00B50AAA" w:rsidRPr="00B84656">
              <w:rPr>
                <w:rFonts w:cs="Arial"/>
                <w:sz w:val="20"/>
                <w:szCs w:val="18"/>
              </w:rPr>
              <w:t>)</w:t>
            </w:r>
            <w:r w:rsidR="00765EBA">
              <w:rPr>
                <w:rFonts w:cs="Arial"/>
                <w:sz w:val="20"/>
                <w:szCs w:val="18"/>
              </w:rPr>
              <w:t>***</w:t>
            </w:r>
          </w:p>
        </w:tc>
      </w:tr>
      <w:tr w:rsidR="00B50AAA" w:rsidRPr="00B84656" w14:paraId="51BF0373" w14:textId="77777777" w:rsidTr="0084687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3" w:type="dxa"/>
            <w:tcBorders>
              <w:right w:val="single" w:sz="4" w:space="0" w:color="auto"/>
            </w:tcBorders>
          </w:tcPr>
          <w:p w14:paraId="6C61625D" w14:textId="7490D5EB" w:rsidR="00B50AAA" w:rsidRPr="00B84656" w:rsidRDefault="00B50AAA" w:rsidP="00B84F60">
            <w:pPr>
              <w:spacing w:after="0"/>
              <w:jc w:val="right"/>
              <w:rPr>
                <w:rFonts w:eastAsia="Times New Roman" w:cs="Arial"/>
                <w:b w:val="0"/>
                <w:color w:val="000000"/>
                <w:sz w:val="20"/>
                <w:szCs w:val="18"/>
              </w:rPr>
            </w:pPr>
            <w:r w:rsidRPr="00B84656">
              <w:rPr>
                <w:rFonts w:eastAsia="Times New Roman" w:cs="Arial"/>
                <w:color w:val="000000"/>
                <w:sz w:val="20"/>
                <w:szCs w:val="18"/>
              </w:rPr>
              <w:lastRenderedPageBreak/>
              <w:t>Threshold  Mu(02)|</w:t>
            </w:r>
          </w:p>
        </w:tc>
        <w:tc>
          <w:tcPr>
            <w:tcW w:w="1560" w:type="dxa"/>
            <w:tcBorders>
              <w:top w:val="single" w:sz="4" w:space="0" w:color="auto"/>
              <w:left w:val="single" w:sz="4" w:space="0" w:color="auto"/>
              <w:bottom w:val="single" w:sz="4" w:space="0" w:color="auto"/>
              <w:right w:val="single" w:sz="4" w:space="0" w:color="auto"/>
            </w:tcBorders>
            <w:noWrap/>
            <w:vAlign w:val="bottom"/>
          </w:tcPr>
          <w:p w14:paraId="6F077634" w14:textId="140C60DD" w:rsidR="00B50AAA" w:rsidRPr="00B84656" w:rsidRDefault="00B50AAA"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3.189 (30.5)</w:t>
            </w:r>
            <w:r w:rsidR="00765EBA">
              <w:rPr>
                <w:rFonts w:cs="Arial"/>
                <w:sz w:val="20"/>
                <w:szCs w:val="18"/>
              </w:rPr>
              <w:t>***</w:t>
            </w:r>
          </w:p>
        </w:tc>
        <w:tc>
          <w:tcPr>
            <w:tcW w:w="1701" w:type="dxa"/>
            <w:tcBorders>
              <w:top w:val="single" w:sz="4" w:space="0" w:color="auto"/>
              <w:left w:val="single" w:sz="4" w:space="0" w:color="auto"/>
              <w:bottom w:val="single" w:sz="4" w:space="0" w:color="auto"/>
              <w:right w:val="single" w:sz="4" w:space="0" w:color="auto"/>
            </w:tcBorders>
            <w:noWrap/>
            <w:vAlign w:val="bottom"/>
          </w:tcPr>
          <w:p w14:paraId="3FC85A54" w14:textId="0B895F71" w:rsidR="00B50AAA" w:rsidRPr="00B84656" w:rsidRDefault="00B50AAA" w:rsidP="00765E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3.192 (30.6)</w:t>
            </w:r>
            <w:r w:rsidR="00765EBA">
              <w:rPr>
                <w:rFonts w:cs="Arial"/>
                <w:sz w:val="20"/>
                <w:szCs w:val="18"/>
              </w:rPr>
              <w:t>***</w:t>
            </w:r>
          </w:p>
        </w:tc>
        <w:tc>
          <w:tcPr>
            <w:tcW w:w="1695" w:type="dxa"/>
            <w:tcBorders>
              <w:top w:val="single" w:sz="4" w:space="0" w:color="auto"/>
              <w:left w:val="single" w:sz="4" w:space="0" w:color="auto"/>
              <w:bottom w:val="single" w:sz="4" w:space="0" w:color="auto"/>
              <w:right w:val="single" w:sz="4" w:space="0" w:color="auto"/>
            </w:tcBorders>
            <w:noWrap/>
            <w:vAlign w:val="bottom"/>
          </w:tcPr>
          <w:p w14:paraId="043E29C7" w14:textId="040E1F12" w:rsidR="00B50AAA" w:rsidRPr="00B84656" w:rsidRDefault="00B50AAA" w:rsidP="00765E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3.606 (31.1)</w:t>
            </w:r>
            <w:r w:rsidR="00765EBA">
              <w:rPr>
                <w:rFonts w:cs="Arial"/>
                <w:sz w:val="20"/>
                <w:szCs w:val="18"/>
              </w:rPr>
              <w:t>***</w:t>
            </w:r>
          </w:p>
        </w:tc>
        <w:tc>
          <w:tcPr>
            <w:tcW w:w="1797" w:type="dxa"/>
            <w:tcBorders>
              <w:top w:val="single" w:sz="4" w:space="0" w:color="auto"/>
              <w:left w:val="single" w:sz="4" w:space="0" w:color="auto"/>
              <w:bottom w:val="single" w:sz="4" w:space="0" w:color="auto"/>
              <w:right w:val="single" w:sz="4" w:space="0" w:color="auto"/>
            </w:tcBorders>
            <w:noWrap/>
            <w:vAlign w:val="bottom"/>
          </w:tcPr>
          <w:p w14:paraId="181AA880" w14:textId="70317232" w:rsidR="00B50AAA" w:rsidRPr="00B84656" w:rsidRDefault="00B50AAA" w:rsidP="00B84F60">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sz w:val="20"/>
                <w:szCs w:val="18"/>
              </w:rPr>
              <w:t>3.600 (31.2)</w:t>
            </w:r>
            <w:r w:rsidR="00765EBA">
              <w:rPr>
                <w:rFonts w:cs="Arial"/>
                <w:sz w:val="20"/>
                <w:szCs w:val="18"/>
              </w:rPr>
              <w:t>***</w:t>
            </w:r>
          </w:p>
        </w:tc>
      </w:tr>
      <w:tr w:rsidR="00B50AAA" w:rsidRPr="00B84656" w14:paraId="65D20DE9" w14:textId="77777777" w:rsidTr="00846873">
        <w:trPr>
          <w:trHeight w:val="300"/>
          <w:jc w:val="center"/>
        </w:trPr>
        <w:tc>
          <w:tcPr>
            <w:cnfStyle w:val="001000000000" w:firstRow="0" w:lastRow="0" w:firstColumn="1" w:lastColumn="0" w:oddVBand="0" w:evenVBand="0" w:oddHBand="0" w:evenHBand="0" w:firstRowFirstColumn="0" w:firstRowLastColumn="0" w:lastRowFirstColumn="0" w:lastRowLastColumn="0"/>
            <w:tcW w:w="2263" w:type="dxa"/>
            <w:tcBorders>
              <w:right w:val="single" w:sz="4" w:space="0" w:color="auto"/>
            </w:tcBorders>
          </w:tcPr>
          <w:p w14:paraId="27F44186" w14:textId="3806CC42" w:rsidR="00B50AAA" w:rsidRPr="00B84656" w:rsidRDefault="00B50AAA" w:rsidP="00B84F60">
            <w:pPr>
              <w:tabs>
                <w:tab w:val="left" w:pos="188"/>
                <w:tab w:val="right" w:pos="2473"/>
              </w:tabs>
              <w:spacing w:after="0"/>
              <w:jc w:val="left"/>
              <w:rPr>
                <w:rFonts w:eastAsia="Times New Roman" w:cs="Arial"/>
                <w:b w:val="0"/>
                <w:color w:val="000000"/>
                <w:sz w:val="20"/>
                <w:szCs w:val="18"/>
              </w:rPr>
            </w:pPr>
            <w:r w:rsidRPr="00B84656">
              <w:rPr>
                <w:rFonts w:eastAsia="Times New Roman" w:cs="Arial"/>
                <w:color w:val="000000"/>
                <w:sz w:val="20"/>
                <w:szCs w:val="18"/>
              </w:rPr>
              <w:tab/>
            </w:r>
            <w:r w:rsidRPr="00B84656">
              <w:rPr>
                <w:rFonts w:eastAsia="Times New Roman" w:cs="Arial"/>
                <w:color w:val="000000"/>
                <w:sz w:val="20"/>
                <w:szCs w:val="18"/>
              </w:rPr>
              <w:tab/>
              <w:t>Threshold  Mu(03)|</w:t>
            </w:r>
          </w:p>
        </w:tc>
        <w:tc>
          <w:tcPr>
            <w:tcW w:w="1560" w:type="dxa"/>
            <w:tcBorders>
              <w:top w:val="single" w:sz="4" w:space="0" w:color="auto"/>
              <w:left w:val="single" w:sz="4" w:space="0" w:color="auto"/>
              <w:bottom w:val="single" w:sz="4" w:space="0" w:color="auto"/>
              <w:right w:val="single" w:sz="4" w:space="0" w:color="auto"/>
            </w:tcBorders>
            <w:noWrap/>
            <w:vAlign w:val="bottom"/>
          </w:tcPr>
          <w:p w14:paraId="608276FD" w14:textId="37FD860D" w:rsidR="00B50AAA" w:rsidRPr="00B84656" w:rsidRDefault="00B50AAA"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5.796 (38.5)</w:t>
            </w:r>
            <w:r w:rsidR="00765EBA">
              <w:rPr>
                <w:rFonts w:cs="Arial"/>
                <w:sz w:val="20"/>
                <w:szCs w:val="18"/>
              </w:rPr>
              <w:t>***</w:t>
            </w:r>
          </w:p>
        </w:tc>
        <w:tc>
          <w:tcPr>
            <w:tcW w:w="1701" w:type="dxa"/>
            <w:tcBorders>
              <w:top w:val="single" w:sz="4" w:space="0" w:color="auto"/>
              <w:left w:val="single" w:sz="4" w:space="0" w:color="auto"/>
              <w:bottom w:val="single" w:sz="4" w:space="0" w:color="auto"/>
              <w:right w:val="single" w:sz="4" w:space="0" w:color="auto"/>
            </w:tcBorders>
            <w:noWrap/>
            <w:vAlign w:val="bottom"/>
          </w:tcPr>
          <w:p w14:paraId="2732F342" w14:textId="301F333D" w:rsidR="00B50AAA" w:rsidRPr="00B84656" w:rsidRDefault="00B50AAA" w:rsidP="00765E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5.776 (38.8)</w:t>
            </w:r>
            <w:r w:rsidR="00765EBA">
              <w:rPr>
                <w:rFonts w:cs="Arial"/>
                <w:sz w:val="20"/>
                <w:szCs w:val="18"/>
              </w:rPr>
              <w:t>***</w:t>
            </w:r>
          </w:p>
        </w:tc>
        <w:tc>
          <w:tcPr>
            <w:tcW w:w="1695" w:type="dxa"/>
            <w:tcBorders>
              <w:top w:val="single" w:sz="4" w:space="0" w:color="auto"/>
              <w:left w:val="single" w:sz="4" w:space="0" w:color="auto"/>
              <w:bottom w:val="single" w:sz="4" w:space="0" w:color="auto"/>
              <w:right w:val="single" w:sz="4" w:space="0" w:color="auto"/>
            </w:tcBorders>
            <w:noWrap/>
            <w:vAlign w:val="bottom"/>
          </w:tcPr>
          <w:p w14:paraId="68AB05A3" w14:textId="3BCDD751" w:rsidR="00B50AAA" w:rsidRPr="00B84656" w:rsidRDefault="00B50AAA"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6.125 (43.4)</w:t>
            </w:r>
            <w:r w:rsidR="00765EBA">
              <w:rPr>
                <w:rFonts w:cs="Arial"/>
                <w:sz w:val="20"/>
                <w:szCs w:val="18"/>
              </w:rPr>
              <w:t>***</w:t>
            </w:r>
          </w:p>
        </w:tc>
        <w:tc>
          <w:tcPr>
            <w:tcW w:w="1797" w:type="dxa"/>
            <w:tcBorders>
              <w:top w:val="single" w:sz="4" w:space="0" w:color="auto"/>
              <w:left w:val="single" w:sz="4" w:space="0" w:color="auto"/>
              <w:bottom w:val="single" w:sz="4" w:space="0" w:color="auto"/>
              <w:right w:val="single" w:sz="4" w:space="0" w:color="auto"/>
            </w:tcBorders>
            <w:noWrap/>
            <w:vAlign w:val="bottom"/>
          </w:tcPr>
          <w:p w14:paraId="309F2EC5" w14:textId="4C0AB2B0" w:rsidR="00B50AAA" w:rsidRPr="00B84656" w:rsidRDefault="00B50AAA" w:rsidP="00B84F60">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sz w:val="20"/>
                <w:szCs w:val="18"/>
              </w:rPr>
              <w:t>6.107 (43.4)</w:t>
            </w:r>
            <w:r w:rsidR="00765EBA">
              <w:rPr>
                <w:rFonts w:cs="Arial"/>
                <w:sz w:val="20"/>
                <w:szCs w:val="18"/>
              </w:rPr>
              <w:t>***</w:t>
            </w:r>
          </w:p>
        </w:tc>
      </w:tr>
      <w:tr w:rsidR="00B50AAA" w:rsidRPr="00B84656" w14:paraId="528A4C4D" w14:textId="77777777" w:rsidTr="0084687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3" w:type="dxa"/>
            <w:tcBorders>
              <w:right w:val="single" w:sz="4" w:space="0" w:color="auto"/>
            </w:tcBorders>
          </w:tcPr>
          <w:p w14:paraId="6FE9075F" w14:textId="290D18D6" w:rsidR="00B50AAA" w:rsidRPr="00B84656" w:rsidRDefault="00B50AAA" w:rsidP="00B84F60">
            <w:pPr>
              <w:tabs>
                <w:tab w:val="left" w:pos="188"/>
                <w:tab w:val="right" w:pos="2473"/>
              </w:tabs>
              <w:spacing w:after="0"/>
              <w:jc w:val="left"/>
              <w:rPr>
                <w:rFonts w:eastAsia="Times New Roman" w:cs="Arial"/>
                <w:color w:val="000000"/>
                <w:sz w:val="20"/>
                <w:szCs w:val="18"/>
              </w:rPr>
            </w:pPr>
            <w:r w:rsidRPr="00B84656">
              <w:rPr>
                <w:rFonts w:eastAsia="Times New Roman" w:cs="Arial"/>
                <w:color w:val="000000"/>
                <w:sz w:val="20"/>
                <w:szCs w:val="18"/>
              </w:rPr>
              <w:t>Log likelihood</w:t>
            </w:r>
          </w:p>
        </w:tc>
        <w:tc>
          <w:tcPr>
            <w:tcW w:w="1560" w:type="dxa"/>
            <w:tcBorders>
              <w:top w:val="single" w:sz="4" w:space="0" w:color="auto"/>
              <w:left w:val="single" w:sz="4" w:space="0" w:color="auto"/>
              <w:bottom w:val="single" w:sz="4" w:space="0" w:color="auto"/>
              <w:right w:val="single" w:sz="4" w:space="0" w:color="auto"/>
            </w:tcBorders>
            <w:noWrap/>
            <w:vAlign w:val="bottom"/>
          </w:tcPr>
          <w:p w14:paraId="59CCC7B6" w14:textId="50307531" w:rsidR="00B50AAA" w:rsidRPr="00B84656" w:rsidRDefault="00B50AAA" w:rsidP="00B84F6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b/>
                <w:bCs/>
                <w:sz w:val="20"/>
                <w:szCs w:val="18"/>
              </w:rPr>
              <w:t>-662.9</w:t>
            </w:r>
          </w:p>
        </w:tc>
        <w:tc>
          <w:tcPr>
            <w:tcW w:w="1701" w:type="dxa"/>
            <w:tcBorders>
              <w:top w:val="single" w:sz="4" w:space="0" w:color="auto"/>
              <w:left w:val="single" w:sz="4" w:space="0" w:color="auto"/>
              <w:bottom w:val="single" w:sz="4" w:space="0" w:color="auto"/>
              <w:right w:val="single" w:sz="4" w:space="0" w:color="auto"/>
            </w:tcBorders>
            <w:noWrap/>
            <w:vAlign w:val="bottom"/>
          </w:tcPr>
          <w:p w14:paraId="2016893B" w14:textId="32B0156D" w:rsidR="00B50AAA" w:rsidRPr="00B84656" w:rsidRDefault="00B50AAA" w:rsidP="00B84F6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b/>
                <w:bCs/>
                <w:sz w:val="20"/>
                <w:szCs w:val="18"/>
              </w:rPr>
              <w:t>-665.4</w:t>
            </w:r>
          </w:p>
        </w:tc>
        <w:tc>
          <w:tcPr>
            <w:tcW w:w="1695" w:type="dxa"/>
            <w:tcBorders>
              <w:top w:val="single" w:sz="4" w:space="0" w:color="auto"/>
              <w:left w:val="single" w:sz="4" w:space="0" w:color="auto"/>
              <w:bottom w:val="single" w:sz="4" w:space="0" w:color="auto"/>
              <w:right w:val="single" w:sz="4" w:space="0" w:color="auto"/>
            </w:tcBorders>
            <w:noWrap/>
            <w:vAlign w:val="bottom"/>
          </w:tcPr>
          <w:p w14:paraId="1B9B566E" w14:textId="6A5E1597" w:rsidR="00B50AAA" w:rsidRPr="00B84656" w:rsidRDefault="00B50AAA" w:rsidP="00B84F6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b/>
                <w:bCs/>
                <w:sz w:val="20"/>
                <w:szCs w:val="18"/>
              </w:rPr>
              <w:t>-611.5</w:t>
            </w:r>
          </w:p>
        </w:tc>
        <w:tc>
          <w:tcPr>
            <w:tcW w:w="1797" w:type="dxa"/>
            <w:tcBorders>
              <w:top w:val="single" w:sz="4" w:space="0" w:color="auto"/>
              <w:left w:val="single" w:sz="4" w:space="0" w:color="auto"/>
              <w:bottom w:val="single" w:sz="4" w:space="0" w:color="auto"/>
              <w:right w:val="single" w:sz="4" w:space="0" w:color="auto"/>
            </w:tcBorders>
            <w:noWrap/>
            <w:vAlign w:val="bottom"/>
          </w:tcPr>
          <w:p w14:paraId="314F8411" w14:textId="5708ACBC" w:rsidR="00B50AAA" w:rsidRPr="00B84656" w:rsidRDefault="00B50AAA" w:rsidP="00B84F6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b/>
                <w:bCs/>
                <w:sz w:val="20"/>
                <w:szCs w:val="18"/>
              </w:rPr>
              <w:t>-612.7</w:t>
            </w:r>
          </w:p>
        </w:tc>
      </w:tr>
      <w:tr w:rsidR="00B50AAA" w:rsidRPr="00B84656" w14:paraId="58EFE0BD" w14:textId="77777777" w:rsidTr="00846873">
        <w:trPr>
          <w:trHeight w:val="300"/>
          <w:jc w:val="center"/>
        </w:trPr>
        <w:tc>
          <w:tcPr>
            <w:cnfStyle w:val="001000000000" w:firstRow="0" w:lastRow="0" w:firstColumn="1" w:lastColumn="0" w:oddVBand="0" w:evenVBand="0" w:oddHBand="0" w:evenHBand="0" w:firstRowFirstColumn="0" w:firstRowLastColumn="0" w:lastRowFirstColumn="0" w:lastRowLastColumn="0"/>
            <w:tcW w:w="2263" w:type="dxa"/>
            <w:tcBorders>
              <w:right w:val="single" w:sz="4" w:space="0" w:color="auto"/>
            </w:tcBorders>
          </w:tcPr>
          <w:p w14:paraId="1CB7B65F" w14:textId="767E8E73" w:rsidR="00B50AAA" w:rsidRPr="00B84656" w:rsidRDefault="00B50AAA" w:rsidP="00B84F60">
            <w:pPr>
              <w:tabs>
                <w:tab w:val="left" w:pos="188"/>
                <w:tab w:val="right" w:pos="2473"/>
              </w:tabs>
              <w:spacing w:after="0"/>
              <w:jc w:val="left"/>
              <w:rPr>
                <w:rFonts w:eastAsia="Times New Roman" w:cs="Arial"/>
                <w:color w:val="000000"/>
                <w:sz w:val="20"/>
                <w:szCs w:val="18"/>
              </w:rPr>
            </w:pPr>
            <w:r w:rsidRPr="00B84656">
              <w:rPr>
                <w:rFonts w:eastAsia="Times New Roman" w:cs="Arial"/>
                <w:color w:val="000000"/>
                <w:sz w:val="20"/>
                <w:szCs w:val="18"/>
              </w:rPr>
              <w:t># estimated parameters</w:t>
            </w:r>
          </w:p>
        </w:tc>
        <w:tc>
          <w:tcPr>
            <w:tcW w:w="1560" w:type="dxa"/>
            <w:tcBorders>
              <w:top w:val="single" w:sz="4" w:space="0" w:color="auto"/>
              <w:left w:val="single" w:sz="4" w:space="0" w:color="auto"/>
              <w:bottom w:val="single" w:sz="4" w:space="0" w:color="auto"/>
              <w:right w:val="single" w:sz="4" w:space="0" w:color="auto"/>
            </w:tcBorders>
            <w:noWrap/>
            <w:vAlign w:val="bottom"/>
          </w:tcPr>
          <w:p w14:paraId="4EDC2ECE" w14:textId="6E0CC764" w:rsidR="00B50AAA" w:rsidRPr="00B84656" w:rsidRDefault="00B50AAA" w:rsidP="00B84F6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b/>
                <w:bCs/>
                <w:sz w:val="20"/>
                <w:szCs w:val="18"/>
              </w:rPr>
              <w:t>20</w:t>
            </w:r>
          </w:p>
        </w:tc>
        <w:tc>
          <w:tcPr>
            <w:tcW w:w="1701" w:type="dxa"/>
            <w:tcBorders>
              <w:top w:val="single" w:sz="4" w:space="0" w:color="auto"/>
              <w:left w:val="single" w:sz="4" w:space="0" w:color="auto"/>
              <w:bottom w:val="single" w:sz="4" w:space="0" w:color="auto"/>
              <w:right w:val="single" w:sz="4" w:space="0" w:color="auto"/>
            </w:tcBorders>
            <w:noWrap/>
            <w:vAlign w:val="bottom"/>
          </w:tcPr>
          <w:p w14:paraId="6FFC7BEF" w14:textId="2832CD5E" w:rsidR="00B50AAA" w:rsidRPr="00B84656" w:rsidRDefault="00B50AAA" w:rsidP="00B84F6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b/>
                <w:bCs/>
                <w:sz w:val="20"/>
                <w:szCs w:val="18"/>
              </w:rPr>
              <w:t>20</w:t>
            </w:r>
          </w:p>
        </w:tc>
        <w:tc>
          <w:tcPr>
            <w:tcW w:w="1695" w:type="dxa"/>
            <w:tcBorders>
              <w:top w:val="single" w:sz="4" w:space="0" w:color="auto"/>
              <w:left w:val="single" w:sz="4" w:space="0" w:color="auto"/>
              <w:bottom w:val="single" w:sz="4" w:space="0" w:color="auto"/>
              <w:right w:val="single" w:sz="4" w:space="0" w:color="auto"/>
            </w:tcBorders>
            <w:noWrap/>
            <w:vAlign w:val="bottom"/>
          </w:tcPr>
          <w:p w14:paraId="442B7DA1" w14:textId="366F3060" w:rsidR="00B50AAA" w:rsidRPr="00B84656" w:rsidRDefault="00B50AAA" w:rsidP="00B84F6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b/>
                <w:bCs/>
                <w:sz w:val="20"/>
                <w:szCs w:val="18"/>
              </w:rPr>
              <w:t>20</w:t>
            </w:r>
          </w:p>
        </w:tc>
        <w:tc>
          <w:tcPr>
            <w:tcW w:w="1797" w:type="dxa"/>
            <w:tcBorders>
              <w:top w:val="single" w:sz="4" w:space="0" w:color="auto"/>
              <w:left w:val="single" w:sz="4" w:space="0" w:color="auto"/>
              <w:bottom w:val="single" w:sz="4" w:space="0" w:color="auto"/>
              <w:right w:val="single" w:sz="4" w:space="0" w:color="auto"/>
            </w:tcBorders>
            <w:noWrap/>
            <w:vAlign w:val="bottom"/>
          </w:tcPr>
          <w:p w14:paraId="537F626D" w14:textId="02D79F96" w:rsidR="00B50AAA" w:rsidRPr="00B84656" w:rsidRDefault="00B50AAA" w:rsidP="00B84F6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18"/>
              </w:rPr>
            </w:pPr>
            <w:r w:rsidRPr="00B84656">
              <w:rPr>
                <w:rFonts w:cs="Arial"/>
                <w:b/>
                <w:bCs/>
                <w:sz w:val="20"/>
                <w:szCs w:val="18"/>
              </w:rPr>
              <w:t>22</w:t>
            </w:r>
          </w:p>
        </w:tc>
      </w:tr>
      <w:tr w:rsidR="00B50AAA" w:rsidRPr="00B84656" w14:paraId="07179DFE" w14:textId="77777777" w:rsidTr="0084687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3" w:type="dxa"/>
            <w:tcBorders>
              <w:right w:val="single" w:sz="4" w:space="0" w:color="auto"/>
            </w:tcBorders>
          </w:tcPr>
          <w:p w14:paraId="1C4E2439" w14:textId="702BC145" w:rsidR="00B50AAA" w:rsidRPr="00B84656" w:rsidRDefault="00B50AAA" w:rsidP="00B84F60">
            <w:pPr>
              <w:tabs>
                <w:tab w:val="left" w:pos="188"/>
                <w:tab w:val="right" w:pos="2473"/>
              </w:tabs>
              <w:spacing w:after="0"/>
              <w:jc w:val="left"/>
              <w:rPr>
                <w:rFonts w:eastAsia="Times New Roman" w:cs="Arial"/>
                <w:color w:val="000000"/>
                <w:sz w:val="20"/>
                <w:szCs w:val="18"/>
              </w:rPr>
            </w:pPr>
            <w:r w:rsidRPr="00B84656">
              <w:rPr>
                <w:rFonts w:eastAsia="Times New Roman" w:cs="Arial"/>
                <w:color w:val="000000"/>
                <w:sz w:val="20"/>
                <w:szCs w:val="18"/>
              </w:rPr>
              <w:t>AIC</w:t>
            </w:r>
          </w:p>
        </w:tc>
        <w:tc>
          <w:tcPr>
            <w:tcW w:w="1560" w:type="dxa"/>
            <w:tcBorders>
              <w:top w:val="single" w:sz="4" w:space="0" w:color="auto"/>
              <w:left w:val="single" w:sz="4" w:space="0" w:color="auto"/>
              <w:bottom w:val="single" w:sz="4" w:space="0" w:color="auto"/>
              <w:right w:val="single" w:sz="4" w:space="0" w:color="auto"/>
            </w:tcBorders>
            <w:noWrap/>
            <w:vAlign w:val="bottom"/>
          </w:tcPr>
          <w:p w14:paraId="7CD056AD" w14:textId="7B4A4B6C" w:rsidR="00B50AAA" w:rsidRPr="00B84656" w:rsidRDefault="00B50AAA" w:rsidP="00B84F6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b/>
                <w:bCs/>
                <w:sz w:val="20"/>
                <w:szCs w:val="18"/>
              </w:rPr>
              <w:t>2.511</w:t>
            </w:r>
          </w:p>
        </w:tc>
        <w:tc>
          <w:tcPr>
            <w:tcW w:w="1701" w:type="dxa"/>
            <w:tcBorders>
              <w:top w:val="single" w:sz="4" w:space="0" w:color="auto"/>
              <w:left w:val="single" w:sz="4" w:space="0" w:color="auto"/>
              <w:bottom w:val="single" w:sz="4" w:space="0" w:color="auto"/>
              <w:right w:val="single" w:sz="4" w:space="0" w:color="auto"/>
            </w:tcBorders>
            <w:noWrap/>
            <w:vAlign w:val="bottom"/>
          </w:tcPr>
          <w:p w14:paraId="5F9A1EFC" w14:textId="1B8D1C2C" w:rsidR="00B50AAA" w:rsidRPr="00B84656" w:rsidRDefault="00B50AAA" w:rsidP="00B84F6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b/>
                <w:bCs/>
                <w:sz w:val="20"/>
                <w:szCs w:val="18"/>
              </w:rPr>
              <w:t>2.5</w:t>
            </w:r>
            <w:r w:rsidR="00621DF9" w:rsidRPr="00B84656">
              <w:rPr>
                <w:rFonts w:cs="Arial"/>
                <w:b/>
                <w:bCs/>
                <w:sz w:val="20"/>
                <w:szCs w:val="18"/>
              </w:rPr>
              <w:t>20</w:t>
            </w:r>
          </w:p>
        </w:tc>
        <w:tc>
          <w:tcPr>
            <w:tcW w:w="1695" w:type="dxa"/>
            <w:tcBorders>
              <w:top w:val="single" w:sz="4" w:space="0" w:color="auto"/>
              <w:left w:val="single" w:sz="4" w:space="0" w:color="auto"/>
              <w:bottom w:val="single" w:sz="4" w:space="0" w:color="auto"/>
              <w:right w:val="single" w:sz="4" w:space="0" w:color="auto"/>
            </w:tcBorders>
            <w:noWrap/>
            <w:vAlign w:val="bottom"/>
          </w:tcPr>
          <w:p w14:paraId="36A3985E" w14:textId="629FA9A4" w:rsidR="00B50AAA" w:rsidRPr="00B84656" w:rsidRDefault="00B50AAA" w:rsidP="00B84F6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b/>
                <w:bCs/>
                <w:sz w:val="20"/>
                <w:szCs w:val="18"/>
              </w:rPr>
              <w:t>2.322</w:t>
            </w:r>
          </w:p>
        </w:tc>
        <w:tc>
          <w:tcPr>
            <w:tcW w:w="1797" w:type="dxa"/>
            <w:tcBorders>
              <w:top w:val="single" w:sz="4" w:space="0" w:color="auto"/>
              <w:left w:val="single" w:sz="4" w:space="0" w:color="auto"/>
              <w:bottom w:val="single" w:sz="4" w:space="0" w:color="auto"/>
              <w:right w:val="single" w:sz="4" w:space="0" w:color="auto"/>
            </w:tcBorders>
            <w:noWrap/>
            <w:vAlign w:val="bottom"/>
          </w:tcPr>
          <w:p w14:paraId="3D191A6D" w14:textId="2511F790" w:rsidR="00B50AAA" w:rsidRPr="00B84656" w:rsidRDefault="00B50AAA" w:rsidP="00B84F6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18"/>
              </w:rPr>
            </w:pPr>
            <w:r w:rsidRPr="00B84656">
              <w:rPr>
                <w:rFonts w:cs="Arial"/>
                <w:b/>
                <w:bCs/>
                <w:sz w:val="20"/>
                <w:szCs w:val="18"/>
              </w:rPr>
              <w:t>2.334</w:t>
            </w:r>
          </w:p>
        </w:tc>
      </w:tr>
    </w:tbl>
    <w:p w14:paraId="0955CFF4" w14:textId="15267080" w:rsidR="00B84F60" w:rsidRPr="00684E2E" w:rsidRDefault="00B84F60" w:rsidP="00B84F60">
      <w:pPr>
        <w:ind w:right="2222"/>
        <w:rPr>
          <w:rFonts w:cs="Arial"/>
          <w:sz w:val="20"/>
          <w:szCs w:val="20"/>
        </w:rPr>
      </w:pPr>
      <w:bookmarkStart w:id="12" w:name="_Ref461700757"/>
      <w:r w:rsidRPr="00684E2E">
        <w:rPr>
          <w:rFonts w:cs="Arial"/>
          <w:sz w:val="20"/>
          <w:szCs w:val="20"/>
        </w:rPr>
        <w:t>*, **,*** denote</w:t>
      </w:r>
      <w:r w:rsidR="005D0A47">
        <w:rPr>
          <w:rFonts w:cs="Arial"/>
          <w:sz w:val="20"/>
          <w:szCs w:val="20"/>
        </w:rPr>
        <w:t xml:space="preserve">s a confidence level of </w:t>
      </w:r>
      <w:r w:rsidR="00A220A3">
        <w:rPr>
          <w:rFonts w:cs="Arial"/>
          <w:sz w:val="20"/>
          <w:szCs w:val="20"/>
        </w:rPr>
        <w:t>8</w:t>
      </w:r>
      <w:r w:rsidRPr="00684E2E">
        <w:rPr>
          <w:rFonts w:cs="Arial"/>
          <w:sz w:val="20"/>
          <w:szCs w:val="20"/>
        </w:rPr>
        <w:t xml:space="preserve">0%, </w:t>
      </w:r>
      <w:r w:rsidR="00A220A3">
        <w:rPr>
          <w:rFonts w:cs="Arial"/>
          <w:sz w:val="20"/>
          <w:szCs w:val="20"/>
        </w:rPr>
        <w:t>9</w:t>
      </w:r>
      <w:r w:rsidRPr="00684E2E">
        <w:rPr>
          <w:rFonts w:cs="Arial"/>
          <w:sz w:val="20"/>
          <w:szCs w:val="20"/>
        </w:rPr>
        <w:t xml:space="preserve">5% and </w:t>
      </w:r>
      <w:r w:rsidR="00A220A3">
        <w:rPr>
          <w:rFonts w:cs="Arial"/>
          <w:sz w:val="20"/>
          <w:szCs w:val="20"/>
        </w:rPr>
        <w:t>99</w:t>
      </w:r>
      <w:r w:rsidRPr="00684E2E">
        <w:rPr>
          <w:rFonts w:cs="Arial"/>
          <w:sz w:val="20"/>
          <w:szCs w:val="20"/>
        </w:rPr>
        <w:t>% respectively</w:t>
      </w:r>
    </w:p>
    <w:p w14:paraId="0719F197" w14:textId="77777777" w:rsidR="00B84F60" w:rsidRDefault="00B84F60" w:rsidP="002752AD">
      <w:pPr>
        <w:spacing w:after="120"/>
      </w:pPr>
    </w:p>
    <w:p w14:paraId="2C6B03E5" w14:textId="77653672" w:rsidR="00096F8E" w:rsidRDefault="00F502B8" w:rsidP="002752AD">
      <w:pPr>
        <w:spacing w:after="120"/>
      </w:pPr>
      <w:r>
        <w:t>The survey offered respondents</w:t>
      </w:r>
      <w:r w:rsidR="00B4423A">
        <w:t xml:space="preserve"> ten different types of information sources to see which ones </w:t>
      </w:r>
      <w:r>
        <w:t xml:space="preserve">are </w:t>
      </w:r>
      <w:r w:rsidR="00B4423A">
        <w:t xml:space="preserve">the most relevant ones when analysing users’ satisfaction. </w:t>
      </w:r>
      <w:r>
        <w:t>These are</w:t>
      </w:r>
      <w:r w:rsidR="00B4423A">
        <w:t xml:space="preserve"> directly included in the models without </w:t>
      </w:r>
      <w:r>
        <w:t xml:space="preserve">any </w:t>
      </w:r>
      <w:r w:rsidR="00B4423A">
        <w:t>grouping</w:t>
      </w:r>
      <w:r>
        <w:t xml:space="preserve">. However, as </w:t>
      </w:r>
      <w:r w:rsidR="00B4423A">
        <w:fldChar w:fldCharType="begin"/>
      </w:r>
      <w:r w:rsidR="00B4423A">
        <w:instrText xml:space="preserve"> REF _Ref461705599 \h </w:instrText>
      </w:r>
      <w:r w:rsidR="00B4423A">
        <w:fldChar w:fldCharType="separate"/>
      </w:r>
      <w:r w:rsidR="00261069">
        <w:t xml:space="preserve">Table </w:t>
      </w:r>
      <w:r w:rsidR="00261069">
        <w:rPr>
          <w:noProof/>
        </w:rPr>
        <w:t>8</w:t>
      </w:r>
      <w:r w:rsidR="00B4423A">
        <w:fldChar w:fldCharType="end"/>
      </w:r>
      <w:r w:rsidR="00B4423A">
        <w:t xml:space="preserve"> </w:t>
      </w:r>
      <w:r>
        <w:t>shows</w:t>
      </w:r>
      <w:r w:rsidR="00B4423A">
        <w:t xml:space="preserve">, only a few information </w:t>
      </w:r>
      <w:r>
        <w:t>are</w:t>
      </w:r>
      <w:r w:rsidR="00B4423A">
        <w:t xml:space="preserve"> relevant in each model.</w:t>
      </w:r>
      <w:r w:rsidR="005B2647">
        <w:t xml:space="preserve"> We estimated the same four models shown in </w:t>
      </w:r>
      <w:r w:rsidR="005B2647">
        <w:fldChar w:fldCharType="begin"/>
      </w:r>
      <w:r w:rsidR="005B2647">
        <w:instrText xml:space="preserve"> REF _Ref461705599 \h </w:instrText>
      </w:r>
      <w:r w:rsidR="005B2647">
        <w:fldChar w:fldCharType="separate"/>
      </w:r>
      <w:r w:rsidR="005B2647">
        <w:t xml:space="preserve">Table </w:t>
      </w:r>
      <w:r w:rsidR="005B2647">
        <w:rPr>
          <w:noProof/>
        </w:rPr>
        <w:t>8</w:t>
      </w:r>
      <w:r w:rsidR="005B2647">
        <w:fldChar w:fldCharType="end"/>
      </w:r>
      <w:r w:rsidR="005B2647">
        <w:t xml:space="preserve"> but separating the information sources used by users and non-users </w:t>
      </w:r>
      <w:r w:rsidR="00501FFA">
        <w:t xml:space="preserve">with similar general results but some differences in the information sources that seem to be relevant. </w:t>
      </w:r>
      <w:r w:rsidR="00B4423A">
        <w:t xml:space="preserve">A summary of the </w:t>
      </w:r>
      <w:r>
        <w:t xml:space="preserve">information </w:t>
      </w:r>
      <w:r w:rsidR="00B4423A">
        <w:t xml:space="preserve">sources that </w:t>
      </w:r>
      <w:r w:rsidR="00501FFA">
        <w:t xml:space="preserve">had a </w:t>
      </w:r>
      <w:r>
        <w:t xml:space="preserve">statistically </w:t>
      </w:r>
      <w:r w:rsidR="00B4423A">
        <w:t>significant</w:t>
      </w:r>
      <w:r>
        <w:t xml:space="preserve">ly impact on satisfaction are summarised </w:t>
      </w:r>
      <w:r w:rsidR="009002D6">
        <w:t xml:space="preserve">in </w:t>
      </w:r>
      <w:r w:rsidR="005B2647">
        <w:fldChar w:fldCharType="begin"/>
      </w:r>
      <w:r w:rsidR="005B2647">
        <w:instrText xml:space="preserve"> REF _Ref462044692 \h </w:instrText>
      </w:r>
      <w:r w:rsidR="005B2647">
        <w:fldChar w:fldCharType="separate"/>
      </w:r>
      <w:r w:rsidR="005B2647">
        <w:t xml:space="preserve">Table </w:t>
      </w:r>
      <w:r w:rsidR="005B2647">
        <w:rPr>
          <w:noProof/>
        </w:rPr>
        <w:t>9</w:t>
      </w:r>
      <w:r w:rsidR="005B2647">
        <w:fldChar w:fldCharType="end"/>
      </w:r>
      <w:r w:rsidR="00501FFA">
        <w:t xml:space="preserve"> (considering a confidence level of 80%) for frequent and infrequent users combined, and for each of them separately</w:t>
      </w:r>
      <w:r w:rsidR="00B4423A">
        <w:t xml:space="preserve">. </w:t>
      </w:r>
      <w:r>
        <w:t xml:space="preserve">This shows that there are </w:t>
      </w:r>
      <w:r w:rsidR="00B4423A">
        <w:t xml:space="preserve">differences between the information sources relevant for frequent and infrequent users, and also when </w:t>
      </w:r>
      <w:r>
        <w:t>frequent and infrequent user respondents are combined</w:t>
      </w:r>
      <w:r w:rsidR="00B4423A">
        <w:t xml:space="preserve">. </w:t>
      </w:r>
      <w:bookmarkEnd w:id="12"/>
    </w:p>
    <w:p w14:paraId="3C16768E" w14:textId="249B5DAB" w:rsidR="001B640B" w:rsidRDefault="00B35981" w:rsidP="00736EFA">
      <w:pPr>
        <w:spacing w:after="120"/>
      </w:pPr>
      <w:r>
        <w:t xml:space="preserve">It is important to note the different interpretation given by the </w:t>
      </w:r>
      <w:r w:rsidR="009002D6">
        <w:t xml:space="preserve">two different </w:t>
      </w:r>
      <w:r>
        <w:t>dependent variable</w:t>
      </w:r>
      <w:r w:rsidR="009002D6">
        <w:t>s</w:t>
      </w:r>
      <w:r w:rsidR="003168AF">
        <w:t xml:space="preserve">. </w:t>
      </w:r>
      <w:r w:rsidR="009002D6">
        <w:t xml:space="preserve">When </w:t>
      </w:r>
      <w:r>
        <w:t xml:space="preserve">looking at the overall satisfaction with the public transport trip </w:t>
      </w:r>
      <w:r w:rsidR="009002D6">
        <w:t>the model is</w:t>
      </w:r>
      <w:r>
        <w:t xml:space="preserve"> explaining this variable by the information sources that individual</w:t>
      </w:r>
      <w:r w:rsidR="00D40144">
        <w:t>s actually use</w:t>
      </w:r>
      <w:r>
        <w:t xml:space="preserve">. </w:t>
      </w:r>
      <w:r w:rsidR="00D40144">
        <w:t xml:space="preserve">Hence, </w:t>
      </w:r>
      <w:r w:rsidR="009002D6">
        <w:t xml:space="preserve">the interpretation is </w:t>
      </w:r>
      <w:r w:rsidR="00D40144">
        <w:t>that people who use and are aware of those information sources are less/more likely to be satisfied with their overall public transport trip</w:t>
      </w:r>
      <w:r w:rsidR="009002D6">
        <w:t>.</w:t>
      </w:r>
      <w:r>
        <w:t xml:space="preserve"> </w:t>
      </w:r>
      <w:r w:rsidR="00FB10D4">
        <w:fldChar w:fldCharType="begin"/>
      </w:r>
      <w:r w:rsidR="00FB10D4">
        <w:instrText xml:space="preserve"> REF _Ref462044692 \h </w:instrText>
      </w:r>
      <w:r w:rsidR="00FB10D4">
        <w:fldChar w:fldCharType="separate"/>
      </w:r>
      <w:r w:rsidR="00261069">
        <w:t xml:space="preserve">Table </w:t>
      </w:r>
      <w:r w:rsidR="00261069">
        <w:rPr>
          <w:noProof/>
        </w:rPr>
        <w:t>9</w:t>
      </w:r>
      <w:r w:rsidR="00FB10D4">
        <w:fldChar w:fldCharType="end"/>
      </w:r>
      <w:r w:rsidR="009002D6">
        <w:t xml:space="preserve"> shows</w:t>
      </w:r>
      <w:r w:rsidR="00FB10D4">
        <w:t xml:space="preserve"> that</w:t>
      </w:r>
      <w:r w:rsidR="00FE6828">
        <w:t xml:space="preserve"> </w:t>
      </w:r>
      <w:r>
        <w:t>users who use apps are usually more satisfied with their</w:t>
      </w:r>
      <w:r w:rsidR="001011D7">
        <w:t xml:space="preserve"> recent/regular</w:t>
      </w:r>
      <w:r>
        <w:t xml:space="preserve"> trips, but </w:t>
      </w:r>
      <w:r w:rsidR="00FE6828">
        <w:t xml:space="preserve">users </w:t>
      </w:r>
      <w:r>
        <w:t xml:space="preserve">are likely to have a </w:t>
      </w:r>
      <w:r w:rsidR="00FE6828">
        <w:t xml:space="preserve">lower </w:t>
      </w:r>
      <w:r>
        <w:t>level of satisfaction</w:t>
      </w:r>
      <w:r w:rsidR="001011D7">
        <w:t xml:space="preserve"> in their recent/regular trips</w:t>
      </w:r>
      <w:r>
        <w:t>, relative to other users</w:t>
      </w:r>
      <w:r w:rsidR="00FE6828">
        <w:t xml:space="preserve"> if they use Twitter or Facebook.</w:t>
      </w:r>
      <w:r w:rsidR="00BD5E21">
        <w:t xml:space="preserve"> </w:t>
      </w:r>
      <w:r w:rsidR="00FE6828">
        <w:t>The</w:t>
      </w:r>
      <w:r w:rsidR="00EE7944">
        <w:t xml:space="preserve"> results changed</w:t>
      </w:r>
      <w:r w:rsidR="009F1A12">
        <w:t xml:space="preserve"> </w:t>
      </w:r>
      <w:r w:rsidR="00D40144">
        <w:t>considerably</w:t>
      </w:r>
      <w:r w:rsidR="009F1A12">
        <w:t xml:space="preserve"> when </w:t>
      </w:r>
      <w:r w:rsidR="00EE7944">
        <w:t>studying</w:t>
      </w:r>
      <w:r w:rsidR="00D40144">
        <w:t xml:space="preserve"> </w:t>
      </w:r>
      <w:r w:rsidR="009F1A12">
        <w:t xml:space="preserve">the changed/cancelled trips, where the only ones that seem to be significant are: </w:t>
      </w:r>
      <w:r w:rsidR="00D40144">
        <w:t xml:space="preserve">the </w:t>
      </w:r>
      <w:r w:rsidR="009F1A12">
        <w:t xml:space="preserve">users </w:t>
      </w:r>
      <w:r w:rsidR="00D40144">
        <w:t>who</w:t>
      </w:r>
      <w:r w:rsidR="009F1A12">
        <w:t xml:space="preserve"> use operators’ website with a positive influence</w:t>
      </w:r>
      <w:r w:rsidR="00FE6828">
        <w:t xml:space="preserve"> and</w:t>
      </w:r>
      <w:r w:rsidR="009F1A12">
        <w:t xml:space="preserve"> the </w:t>
      </w:r>
      <w:r w:rsidR="00D40144">
        <w:t>users who</w:t>
      </w:r>
      <w:r w:rsidR="009F1A12">
        <w:t xml:space="preserve"> use network map with a negative influence</w:t>
      </w:r>
      <w:r w:rsidR="00FE6828">
        <w:t>.</w:t>
      </w:r>
    </w:p>
    <w:p w14:paraId="0CF83BD8" w14:textId="77777777" w:rsidR="003168AF" w:rsidRDefault="00EB2A8D" w:rsidP="00FB10D4">
      <w:pPr>
        <w:pStyle w:val="Caption"/>
        <w:rPr>
          <w:b w:val="0"/>
        </w:rPr>
      </w:pPr>
      <w:r w:rsidRPr="003168AF">
        <w:rPr>
          <w:b w:val="0"/>
        </w:rPr>
        <w:lastRenderedPageBreak/>
        <w:t>In</w:t>
      </w:r>
      <w:r w:rsidR="001C0AE3" w:rsidRPr="003168AF">
        <w:rPr>
          <w:b w:val="0"/>
        </w:rPr>
        <w:t xml:space="preserve"> the second dependent variable</w:t>
      </w:r>
      <w:r w:rsidRPr="003168AF">
        <w:rPr>
          <w:b w:val="0"/>
        </w:rPr>
        <w:t xml:space="preserve"> (third and fourth </w:t>
      </w:r>
      <w:r w:rsidR="00FE6828" w:rsidRPr="003168AF">
        <w:rPr>
          <w:b w:val="0"/>
        </w:rPr>
        <w:t>column of</w:t>
      </w:r>
      <w:r w:rsidR="00FB10D4" w:rsidRPr="003168AF">
        <w:rPr>
          <w:b w:val="0"/>
        </w:rPr>
        <w:t xml:space="preserve"> </w:t>
      </w:r>
      <w:r w:rsidR="00FB10D4" w:rsidRPr="003168AF">
        <w:rPr>
          <w:b w:val="0"/>
        </w:rPr>
        <w:fldChar w:fldCharType="begin"/>
      </w:r>
      <w:r w:rsidR="00FB10D4" w:rsidRPr="003168AF">
        <w:rPr>
          <w:b w:val="0"/>
        </w:rPr>
        <w:instrText xml:space="preserve"> REF _Ref461705599 \h </w:instrText>
      </w:r>
      <w:r w:rsidR="003168AF">
        <w:rPr>
          <w:b w:val="0"/>
        </w:rPr>
        <w:instrText xml:space="preserve"> \* MERGEFORMAT </w:instrText>
      </w:r>
      <w:r w:rsidR="00FB10D4" w:rsidRPr="003168AF">
        <w:rPr>
          <w:b w:val="0"/>
        </w:rPr>
      </w:r>
      <w:r w:rsidR="00FB10D4" w:rsidRPr="003168AF">
        <w:rPr>
          <w:b w:val="0"/>
        </w:rPr>
        <w:fldChar w:fldCharType="separate"/>
      </w:r>
      <w:r w:rsidR="00261069" w:rsidRPr="003168AF">
        <w:rPr>
          <w:b w:val="0"/>
        </w:rPr>
        <w:t xml:space="preserve">Table </w:t>
      </w:r>
      <w:r w:rsidR="00261069" w:rsidRPr="003168AF">
        <w:rPr>
          <w:b w:val="0"/>
          <w:noProof/>
        </w:rPr>
        <w:t>8</w:t>
      </w:r>
      <w:r w:rsidR="00FB10D4" w:rsidRPr="003168AF">
        <w:rPr>
          <w:b w:val="0"/>
        </w:rPr>
        <w:fldChar w:fldCharType="end"/>
      </w:r>
      <w:r w:rsidRPr="003168AF">
        <w:rPr>
          <w:b w:val="0"/>
        </w:rPr>
        <w:t>)</w:t>
      </w:r>
      <w:r w:rsidR="001C0AE3" w:rsidRPr="003168AF">
        <w:rPr>
          <w:b w:val="0"/>
        </w:rPr>
        <w:t xml:space="preserve">, the level of satisfaction </w:t>
      </w:r>
      <w:r w:rsidR="00FE6828" w:rsidRPr="003168AF">
        <w:rPr>
          <w:b w:val="0"/>
        </w:rPr>
        <w:t>is being explained by reference to</w:t>
      </w:r>
      <w:r w:rsidR="001C0AE3" w:rsidRPr="003168AF">
        <w:rPr>
          <w:b w:val="0"/>
        </w:rPr>
        <w:t xml:space="preserve"> the information sources provided </w:t>
      </w:r>
      <w:r w:rsidR="00FE6828" w:rsidRPr="003168AF">
        <w:rPr>
          <w:b w:val="0"/>
        </w:rPr>
        <w:t xml:space="preserve">in comparison </w:t>
      </w:r>
      <w:r w:rsidR="001C0AE3" w:rsidRPr="003168AF">
        <w:rPr>
          <w:b w:val="0"/>
        </w:rPr>
        <w:t xml:space="preserve">with the information sources that individuals </w:t>
      </w:r>
      <w:r w:rsidRPr="003168AF">
        <w:rPr>
          <w:b w:val="0"/>
        </w:rPr>
        <w:t xml:space="preserve">actually </w:t>
      </w:r>
      <w:r w:rsidR="001C0AE3" w:rsidRPr="003168AF">
        <w:rPr>
          <w:b w:val="0"/>
        </w:rPr>
        <w:t xml:space="preserve">use. </w:t>
      </w:r>
      <w:r w:rsidR="00FE6828" w:rsidRPr="003168AF">
        <w:rPr>
          <w:b w:val="0"/>
        </w:rPr>
        <w:t>T</w:t>
      </w:r>
      <w:r w:rsidR="001C0AE3" w:rsidRPr="003168AF">
        <w:rPr>
          <w:b w:val="0"/>
        </w:rPr>
        <w:t xml:space="preserve">hese results </w:t>
      </w:r>
      <w:r w:rsidR="00A2173F" w:rsidRPr="003168AF">
        <w:rPr>
          <w:b w:val="0"/>
        </w:rPr>
        <w:t>show which</w:t>
      </w:r>
      <w:r w:rsidR="001C0AE3" w:rsidRPr="003168AF">
        <w:rPr>
          <w:b w:val="0"/>
        </w:rPr>
        <w:t xml:space="preserve"> information sources </w:t>
      </w:r>
      <w:r w:rsidR="00A2173F" w:rsidRPr="003168AF">
        <w:rPr>
          <w:b w:val="0"/>
        </w:rPr>
        <w:t>produce</w:t>
      </w:r>
      <w:r w:rsidR="001C0AE3" w:rsidRPr="003168AF">
        <w:rPr>
          <w:b w:val="0"/>
        </w:rPr>
        <w:t xml:space="preserve"> higher satisfaction levels.</w:t>
      </w:r>
      <w:r w:rsidR="00C47EE4" w:rsidRPr="003168AF">
        <w:rPr>
          <w:b w:val="0"/>
        </w:rPr>
        <w:t xml:space="preserve"> </w:t>
      </w:r>
      <w:r w:rsidR="00FB10D4" w:rsidRPr="003168AF">
        <w:rPr>
          <w:b w:val="0"/>
        </w:rPr>
        <w:fldChar w:fldCharType="begin"/>
      </w:r>
      <w:r w:rsidR="00FB10D4" w:rsidRPr="003168AF">
        <w:rPr>
          <w:b w:val="0"/>
        </w:rPr>
        <w:instrText xml:space="preserve"> REF _Ref462044692 \h </w:instrText>
      </w:r>
      <w:r w:rsidR="003168AF">
        <w:rPr>
          <w:b w:val="0"/>
        </w:rPr>
        <w:instrText xml:space="preserve"> \* MERGEFORMAT </w:instrText>
      </w:r>
      <w:r w:rsidR="00FB10D4" w:rsidRPr="003168AF">
        <w:rPr>
          <w:b w:val="0"/>
        </w:rPr>
      </w:r>
      <w:r w:rsidR="00FB10D4" w:rsidRPr="003168AF">
        <w:rPr>
          <w:b w:val="0"/>
        </w:rPr>
        <w:fldChar w:fldCharType="separate"/>
      </w:r>
      <w:r w:rsidR="00261069" w:rsidRPr="003168AF">
        <w:rPr>
          <w:b w:val="0"/>
        </w:rPr>
        <w:t xml:space="preserve">Table </w:t>
      </w:r>
      <w:r w:rsidR="00261069" w:rsidRPr="003168AF">
        <w:rPr>
          <w:b w:val="0"/>
          <w:noProof/>
        </w:rPr>
        <w:t>9</w:t>
      </w:r>
      <w:r w:rsidR="00FB10D4" w:rsidRPr="003168AF">
        <w:rPr>
          <w:b w:val="0"/>
        </w:rPr>
        <w:fldChar w:fldCharType="end"/>
      </w:r>
      <w:r w:rsidR="00FE6828" w:rsidRPr="003168AF">
        <w:rPr>
          <w:b w:val="0"/>
        </w:rPr>
        <w:t xml:space="preserve"> shows</w:t>
      </w:r>
      <w:r w:rsidRPr="003168AF">
        <w:rPr>
          <w:b w:val="0"/>
        </w:rPr>
        <w:t xml:space="preserve"> a higher level of satisfaction </w:t>
      </w:r>
      <w:r w:rsidR="005F01FB" w:rsidRPr="003168AF">
        <w:rPr>
          <w:b w:val="0"/>
        </w:rPr>
        <w:t>towards</w:t>
      </w:r>
      <w:r w:rsidRPr="003168AF">
        <w:rPr>
          <w:b w:val="0"/>
        </w:rPr>
        <w:t xml:space="preserve"> apps, and also </w:t>
      </w:r>
      <w:r w:rsidR="005F01FB" w:rsidRPr="003168AF">
        <w:rPr>
          <w:b w:val="0"/>
        </w:rPr>
        <w:t xml:space="preserve">towards the </w:t>
      </w:r>
      <w:r w:rsidRPr="003168AF">
        <w:rPr>
          <w:b w:val="0"/>
        </w:rPr>
        <w:t xml:space="preserve">government website </w:t>
      </w:r>
      <w:r w:rsidR="00FE6828" w:rsidRPr="003168AF">
        <w:rPr>
          <w:b w:val="0"/>
        </w:rPr>
        <w:t>but</w:t>
      </w:r>
      <w:r w:rsidR="00A81067" w:rsidRPr="003168AF">
        <w:rPr>
          <w:b w:val="0"/>
        </w:rPr>
        <w:t xml:space="preserve"> a lower satisfaction level </w:t>
      </w:r>
      <w:r w:rsidR="006412CB" w:rsidRPr="003168AF">
        <w:rPr>
          <w:b w:val="0"/>
        </w:rPr>
        <w:t xml:space="preserve">towards </w:t>
      </w:r>
      <w:r w:rsidR="00A81067" w:rsidRPr="003168AF">
        <w:rPr>
          <w:b w:val="0"/>
        </w:rPr>
        <w:t xml:space="preserve">network maps and twitter/fb. </w:t>
      </w:r>
      <w:r w:rsidR="005F01FB" w:rsidRPr="003168AF">
        <w:rPr>
          <w:b w:val="0"/>
        </w:rPr>
        <w:t xml:space="preserve">For changed/cancelled trips there is </w:t>
      </w:r>
      <w:r w:rsidR="006412CB" w:rsidRPr="003168AF">
        <w:rPr>
          <w:b w:val="0"/>
        </w:rPr>
        <w:t>a</w:t>
      </w:r>
      <w:r w:rsidR="005F01FB" w:rsidRPr="003168AF">
        <w:rPr>
          <w:b w:val="0"/>
        </w:rPr>
        <w:t xml:space="preserve"> high satisfaction level </w:t>
      </w:r>
      <w:r w:rsidR="006412CB" w:rsidRPr="003168AF">
        <w:rPr>
          <w:b w:val="0"/>
        </w:rPr>
        <w:t xml:space="preserve">towards </w:t>
      </w:r>
      <w:r w:rsidR="005F01FB" w:rsidRPr="003168AF">
        <w:rPr>
          <w:b w:val="0"/>
        </w:rPr>
        <w:t xml:space="preserve">apps and </w:t>
      </w:r>
      <w:r w:rsidR="006412CB" w:rsidRPr="003168AF">
        <w:rPr>
          <w:b w:val="0"/>
        </w:rPr>
        <w:t xml:space="preserve">the </w:t>
      </w:r>
      <w:r w:rsidR="005F01FB" w:rsidRPr="003168AF">
        <w:rPr>
          <w:b w:val="0"/>
        </w:rPr>
        <w:t>operator</w:t>
      </w:r>
      <w:r w:rsidR="006412CB" w:rsidRPr="003168AF">
        <w:rPr>
          <w:b w:val="0"/>
        </w:rPr>
        <w:t>s’</w:t>
      </w:r>
      <w:r w:rsidR="005F01FB" w:rsidRPr="003168AF">
        <w:rPr>
          <w:b w:val="0"/>
        </w:rPr>
        <w:t xml:space="preserve"> website</w:t>
      </w:r>
      <w:r w:rsidR="00FE6828" w:rsidRPr="003168AF">
        <w:rPr>
          <w:b w:val="0"/>
        </w:rPr>
        <w:t>.</w:t>
      </w:r>
      <w:r w:rsidR="001053FA" w:rsidRPr="003168AF">
        <w:rPr>
          <w:b w:val="0"/>
        </w:rPr>
        <w:t xml:space="preserve"> </w:t>
      </w:r>
      <w:bookmarkStart w:id="13" w:name="_Ref462044692"/>
    </w:p>
    <w:p w14:paraId="16D4CABE" w14:textId="7633682B" w:rsidR="001B640B" w:rsidRPr="003168AF" w:rsidRDefault="00FB10D4" w:rsidP="003168AF">
      <w:pPr>
        <w:pStyle w:val="Caption"/>
        <w:keepNext/>
        <w:jc w:val="left"/>
      </w:pPr>
      <w:r w:rsidRPr="003168AF">
        <w:t xml:space="preserve">Table </w:t>
      </w:r>
      <w:r w:rsidR="00FA0377">
        <w:fldChar w:fldCharType="begin"/>
      </w:r>
      <w:r w:rsidR="00FA0377">
        <w:instrText xml:space="preserve"> SEQ Table \* ARABIC </w:instrText>
      </w:r>
      <w:r w:rsidR="00FA0377">
        <w:fldChar w:fldCharType="separate"/>
      </w:r>
      <w:r w:rsidR="00261069" w:rsidRPr="003168AF">
        <w:t>9</w:t>
      </w:r>
      <w:r w:rsidR="00FA0377">
        <w:fldChar w:fldCharType="end"/>
      </w:r>
      <w:bookmarkEnd w:id="13"/>
      <w:r w:rsidR="00164BA5" w:rsidRPr="003168AF">
        <w:t xml:space="preserve">: Summary of </w:t>
      </w:r>
      <w:r w:rsidR="00686091" w:rsidRPr="003168AF">
        <w:t xml:space="preserve">significant </w:t>
      </w:r>
      <w:r w:rsidR="00164BA5" w:rsidRPr="003168AF">
        <w:t xml:space="preserve">relevant </w:t>
      </w:r>
      <w:r w:rsidR="001B640B" w:rsidRPr="003168AF">
        <w:t>information sources</w:t>
      </w:r>
      <w:r w:rsidR="00164BA5" w:rsidRPr="003168AF">
        <w:t xml:space="preserve"> (</w:t>
      </w:r>
      <w:r w:rsidR="00A220A3">
        <w:t>8</w:t>
      </w:r>
      <w:r w:rsidR="00686091" w:rsidRPr="003168AF">
        <w:t>0% confidence</w:t>
      </w:r>
      <w:r w:rsidR="004C7B35" w:rsidRPr="003168AF">
        <w:t xml:space="preserve"> level</w:t>
      </w:r>
      <w:r w:rsidR="00164BA5" w:rsidRPr="003168AF">
        <w:t>)</w:t>
      </w:r>
    </w:p>
    <w:tbl>
      <w:tblPr>
        <w:tblStyle w:val="ListTable4"/>
        <w:tblW w:w="8923" w:type="dxa"/>
        <w:jc w:val="center"/>
        <w:tblLayout w:type="fixed"/>
        <w:tblLook w:val="0620" w:firstRow="1" w:lastRow="0" w:firstColumn="0" w:lastColumn="0" w:noHBand="1" w:noVBand="1"/>
      </w:tblPr>
      <w:tblGrid>
        <w:gridCol w:w="1552"/>
        <w:gridCol w:w="1559"/>
        <w:gridCol w:w="1937"/>
        <w:gridCol w:w="1937"/>
        <w:gridCol w:w="1938"/>
      </w:tblGrid>
      <w:tr w:rsidR="009C3474" w:rsidRPr="00B84656" w14:paraId="1FD502D6" w14:textId="77777777" w:rsidTr="00FB44F6">
        <w:trPr>
          <w:cnfStyle w:val="100000000000" w:firstRow="1" w:lastRow="0" w:firstColumn="0" w:lastColumn="0" w:oddVBand="0" w:evenVBand="0" w:oddHBand="0" w:evenHBand="0" w:firstRowFirstColumn="0" w:firstRowLastColumn="0" w:lastRowFirstColumn="0" w:lastRowLastColumn="0"/>
          <w:jc w:val="center"/>
        </w:trPr>
        <w:tc>
          <w:tcPr>
            <w:tcW w:w="1552" w:type="dxa"/>
          </w:tcPr>
          <w:p w14:paraId="2654113D" w14:textId="77777777" w:rsidR="009C3474" w:rsidRDefault="009C3474" w:rsidP="009C3474">
            <w:pPr>
              <w:spacing w:after="120"/>
              <w:jc w:val="center"/>
              <w:rPr>
                <w:rFonts w:cs="Arial"/>
                <w:sz w:val="20"/>
              </w:rPr>
            </w:pPr>
          </w:p>
        </w:tc>
        <w:tc>
          <w:tcPr>
            <w:tcW w:w="1559" w:type="dxa"/>
          </w:tcPr>
          <w:p w14:paraId="2236BB17" w14:textId="1AFAE5F1" w:rsidR="009C3474" w:rsidRDefault="009C3474" w:rsidP="009C3474">
            <w:pPr>
              <w:spacing w:after="120"/>
              <w:jc w:val="center"/>
              <w:rPr>
                <w:rFonts w:cs="Arial"/>
                <w:sz w:val="20"/>
              </w:rPr>
            </w:pPr>
          </w:p>
        </w:tc>
        <w:tc>
          <w:tcPr>
            <w:tcW w:w="1937" w:type="dxa"/>
            <w:vAlign w:val="center"/>
          </w:tcPr>
          <w:p w14:paraId="75534BF3" w14:textId="582BC523" w:rsidR="009C3474" w:rsidRPr="00B84656" w:rsidRDefault="009C3474" w:rsidP="009C3474">
            <w:pPr>
              <w:spacing w:after="120"/>
              <w:jc w:val="center"/>
              <w:rPr>
                <w:rFonts w:cs="Arial"/>
                <w:sz w:val="20"/>
              </w:rPr>
            </w:pPr>
            <w:r>
              <w:rPr>
                <w:rFonts w:cs="Arial"/>
                <w:sz w:val="20"/>
              </w:rPr>
              <w:t>Frequent and infrequent users combined</w:t>
            </w:r>
          </w:p>
        </w:tc>
        <w:tc>
          <w:tcPr>
            <w:tcW w:w="1937" w:type="dxa"/>
            <w:vAlign w:val="center"/>
          </w:tcPr>
          <w:p w14:paraId="307F6834" w14:textId="3C5AAC0B" w:rsidR="009C3474" w:rsidRPr="00B84656" w:rsidRDefault="009C3474" w:rsidP="009C3474">
            <w:pPr>
              <w:spacing w:after="120"/>
              <w:jc w:val="center"/>
              <w:rPr>
                <w:rFonts w:cs="Arial"/>
                <w:sz w:val="20"/>
              </w:rPr>
            </w:pPr>
            <w:r>
              <w:rPr>
                <w:rFonts w:cs="Arial"/>
                <w:sz w:val="20"/>
              </w:rPr>
              <w:t>Frequent users</w:t>
            </w:r>
          </w:p>
        </w:tc>
        <w:tc>
          <w:tcPr>
            <w:tcW w:w="1938" w:type="dxa"/>
            <w:vAlign w:val="center"/>
          </w:tcPr>
          <w:p w14:paraId="54E2E76C" w14:textId="7D86FC6E" w:rsidR="009C3474" w:rsidRPr="00B84656" w:rsidRDefault="009C3474" w:rsidP="009C3474">
            <w:pPr>
              <w:spacing w:after="120"/>
              <w:jc w:val="center"/>
              <w:rPr>
                <w:rFonts w:cs="Arial"/>
                <w:bCs w:val="0"/>
                <w:sz w:val="20"/>
              </w:rPr>
            </w:pPr>
            <w:r>
              <w:rPr>
                <w:rFonts w:cs="Arial"/>
                <w:sz w:val="20"/>
              </w:rPr>
              <w:t>Infrequent users</w:t>
            </w:r>
          </w:p>
        </w:tc>
      </w:tr>
      <w:tr w:rsidR="00FB44F6" w:rsidRPr="00B84656" w14:paraId="3908F2E7" w14:textId="77777777" w:rsidTr="00FB44F6">
        <w:trPr>
          <w:jc w:val="center"/>
        </w:trPr>
        <w:tc>
          <w:tcPr>
            <w:tcW w:w="1552" w:type="dxa"/>
            <w:vMerge w:val="restart"/>
            <w:shd w:val="clear" w:color="auto" w:fill="FFFFFF" w:themeFill="background1"/>
            <w:vAlign w:val="center"/>
          </w:tcPr>
          <w:p w14:paraId="0B58472E" w14:textId="38C8CB92" w:rsidR="00FB44F6" w:rsidRPr="009C3474" w:rsidRDefault="00FB44F6" w:rsidP="00FB44F6">
            <w:pPr>
              <w:spacing w:after="120"/>
              <w:jc w:val="center"/>
              <w:rPr>
                <w:rFonts w:cs="Arial"/>
                <w:color w:val="000000"/>
                <w:sz w:val="20"/>
              </w:rPr>
            </w:pPr>
            <w:r w:rsidRPr="002408A9">
              <w:rPr>
                <w:b/>
                <w:sz w:val="20"/>
              </w:rPr>
              <w:t>Overall satisfaction with public transport</w:t>
            </w:r>
          </w:p>
        </w:tc>
        <w:tc>
          <w:tcPr>
            <w:tcW w:w="1559" w:type="dxa"/>
            <w:shd w:val="clear" w:color="auto" w:fill="FFFFFF" w:themeFill="background1"/>
            <w:vAlign w:val="center"/>
          </w:tcPr>
          <w:p w14:paraId="213C4DC9" w14:textId="73866AFB" w:rsidR="00FB44F6" w:rsidRPr="009C3474" w:rsidRDefault="00FB44F6" w:rsidP="00FB44F6">
            <w:pPr>
              <w:spacing w:after="120"/>
              <w:jc w:val="center"/>
              <w:rPr>
                <w:rFonts w:cs="Arial"/>
                <w:color w:val="000000"/>
                <w:sz w:val="20"/>
              </w:rPr>
            </w:pPr>
            <w:r>
              <w:rPr>
                <w:b/>
                <w:sz w:val="20"/>
              </w:rPr>
              <w:t>Recent or regular t</w:t>
            </w:r>
            <w:r w:rsidRPr="002408A9">
              <w:rPr>
                <w:b/>
                <w:sz w:val="20"/>
              </w:rPr>
              <w:t>rip</w:t>
            </w:r>
          </w:p>
        </w:tc>
        <w:tc>
          <w:tcPr>
            <w:tcW w:w="1937" w:type="dxa"/>
            <w:shd w:val="clear" w:color="auto" w:fill="FFFFFF" w:themeFill="background1"/>
            <w:vAlign w:val="center"/>
          </w:tcPr>
          <w:p w14:paraId="63FA56E5" w14:textId="0A3678FC" w:rsidR="00FB44F6" w:rsidRPr="002408A9" w:rsidRDefault="00FB44F6" w:rsidP="00FB44F6">
            <w:pPr>
              <w:spacing w:after="0"/>
              <w:jc w:val="center"/>
              <w:rPr>
                <w:sz w:val="20"/>
              </w:rPr>
            </w:pPr>
            <w:r w:rsidRPr="002408A9">
              <w:rPr>
                <w:sz w:val="20"/>
              </w:rPr>
              <w:t>App +</w:t>
            </w:r>
          </w:p>
          <w:p w14:paraId="15E47C97" w14:textId="66CBFFF6" w:rsidR="00FB44F6" w:rsidRPr="002408A9" w:rsidRDefault="00FB44F6" w:rsidP="00FB44F6">
            <w:pPr>
              <w:spacing w:after="0"/>
              <w:jc w:val="center"/>
              <w:rPr>
                <w:sz w:val="20"/>
              </w:rPr>
            </w:pPr>
            <w:r w:rsidRPr="002408A9">
              <w:rPr>
                <w:sz w:val="20"/>
              </w:rPr>
              <w:t>Phone line –</w:t>
            </w:r>
          </w:p>
          <w:p w14:paraId="6445DD69" w14:textId="3B2764D9" w:rsidR="00FB44F6" w:rsidRPr="009C3474" w:rsidRDefault="00FB44F6" w:rsidP="00FB44F6">
            <w:pPr>
              <w:spacing w:after="120"/>
              <w:jc w:val="center"/>
              <w:rPr>
                <w:rFonts w:cs="Arial"/>
                <w:color w:val="000000"/>
                <w:sz w:val="20"/>
              </w:rPr>
            </w:pPr>
            <w:r w:rsidRPr="002408A9">
              <w:rPr>
                <w:sz w:val="20"/>
              </w:rPr>
              <w:t>Twitter/Fb –</w:t>
            </w:r>
          </w:p>
        </w:tc>
        <w:tc>
          <w:tcPr>
            <w:tcW w:w="1937" w:type="dxa"/>
            <w:shd w:val="clear" w:color="auto" w:fill="FFFFFF" w:themeFill="background1"/>
            <w:vAlign w:val="center"/>
          </w:tcPr>
          <w:p w14:paraId="3DCE33BC" w14:textId="7154A28F" w:rsidR="00FB44F6" w:rsidRPr="009C3474" w:rsidRDefault="00FB44F6" w:rsidP="00FB44F6">
            <w:pPr>
              <w:spacing w:after="120"/>
              <w:jc w:val="center"/>
              <w:rPr>
                <w:rFonts w:cs="Arial"/>
                <w:color w:val="000000"/>
                <w:sz w:val="20"/>
              </w:rPr>
            </w:pPr>
            <w:r w:rsidRPr="002408A9">
              <w:rPr>
                <w:sz w:val="20"/>
              </w:rPr>
              <w:t>App +</w:t>
            </w:r>
          </w:p>
        </w:tc>
        <w:tc>
          <w:tcPr>
            <w:tcW w:w="1938" w:type="dxa"/>
            <w:shd w:val="clear" w:color="auto" w:fill="auto"/>
            <w:vAlign w:val="center"/>
          </w:tcPr>
          <w:p w14:paraId="13D74D85" w14:textId="77777777" w:rsidR="00FB44F6" w:rsidRPr="002408A9" w:rsidRDefault="00FB44F6" w:rsidP="00FB44F6">
            <w:pPr>
              <w:spacing w:after="0"/>
              <w:jc w:val="center"/>
              <w:rPr>
                <w:sz w:val="20"/>
              </w:rPr>
            </w:pPr>
            <w:r w:rsidRPr="002408A9">
              <w:rPr>
                <w:sz w:val="20"/>
              </w:rPr>
              <w:t>App +</w:t>
            </w:r>
          </w:p>
          <w:p w14:paraId="45C5ACED" w14:textId="77777777" w:rsidR="00FB44F6" w:rsidRPr="002408A9" w:rsidRDefault="00FB44F6" w:rsidP="00FB44F6">
            <w:pPr>
              <w:spacing w:after="0"/>
              <w:jc w:val="center"/>
              <w:rPr>
                <w:sz w:val="20"/>
              </w:rPr>
            </w:pPr>
            <w:r w:rsidRPr="002408A9">
              <w:rPr>
                <w:sz w:val="20"/>
              </w:rPr>
              <w:t>Printed timetable leaflet +</w:t>
            </w:r>
          </w:p>
          <w:p w14:paraId="6D678FEA" w14:textId="4B87D01F" w:rsidR="00FB44F6" w:rsidRPr="009C3474" w:rsidRDefault="00FB44F6" w:rsidP="00FB44F6">
            <w:pPr>
              <w:spacing w:after="120"/>
              <w:jc w:val="center"/>
              <w:rPr>
                <w:rFonts w:cs="Arial"/>
                <w:color w:val="000000"/>
                <w:sz w:val="20"/>
              </w:rPr>
            </w:pPr>
            <w:r w:rsidRPr="002408A9">
              <w:rPr>
                <w:sz w:val="20"/>
              </w:rPr>
              <w:t>GoogleMaps -</w:t>
            </w:r>
          </w:p>
        </w:tc>
      </w:tr>
      <w:tr w:rsidR="00FB44F6" w:rsidRPr="00B84656" w14:paraId="080022A0" w14:textId="77777777" w:rsidTr="00FB44F6">
        <w:trPr>
          <w:jc w:val="center"/>
        </w:trPr>
        <w:tc>
          <w:tcPr>
            <w:tcW w:w="1552" w:type="dxa"/>
            <w:vMerge/>
            <w:shd w:val="clear" w:color="auto" w:fill="FFFFFF" w:themeFill="background1"/>
            <w:vAlign w:val="center"/>
          </w:tcPr>
          <w:p w14:paraId="65A5A64F" w14:textId="77777777" w:rsidR="00FB44F6" w:rsidRPr="009C3474" w:rsidRDefault="00FB44F6" w:rsidP="00FB44F6">
            <w:pPr>
              <w:spacing w:after="120"/>
              <w:jc w:val="center"/>
              <w:rPr>
                <w:rFonts w:cs="Arial"/>
                <w:color w:val="000000"/>
                <w:sz w:val="20"/>
              </w:rPr>
            </w:pPr>
          </w:p>
        </w:tc>
        <w:tc>
          <w:tcPr>
            <w:tcW w:w="1559" w:type="dxa"/>
            <w:shd w:val="clear" w:color="auto" w:fill="FFFFFF" w:themeFill="background1"/>
            <w:vAlign w:val="center"/>
          </w:tcPr>
          <w:p w14:paraId="64F1B9F8" w14:textId="0250BC10" w:rsidR="00FB44F6" w:rsidRPr="009C3474" w:rsidRDefault="00FB44F6" w:rsidP="00FB44F6">
            <w:pPr>
              <w:spacing w:after="120"/>
              <w:jc w:val="center"/>
              <w:rPr>
                <w:rFonts w:cs="Arial"/>
                <w:color w:val="000000"/>
                <w:sz w:val="20"/>
              </w:rPr>
            </w:pPr>
            <w:r w:rsidRPr="002408A9">
              <w:rPr>
                <w:b/>
                <w:sz w:val="20"/>
              </w:rPr>
              <w:t>Changed</w:t>
            </w:r>
            <w:r>
              <w:rPr>
                <w:b/>
                <w:sz w:val="20"/>
              </w:rPr>
              <w:t xml:space="preserve"> or</w:t>
            </w:r>
            <w:r>
              <w:rPr>
                <w:b/>
                <w:sz w:val="20"/>
              </w:rPr>
              <w:br/>
              <w:t>cancelled t</w:t>
            </w:r>
            <w:r w:rsidRPr="002408A9">
              <w:rPr>
                <w:b/>
                <w:sz w:val="20"/>
              </w:rPr>
              <w:t>rip</w:t>
            </w:r>
          </w:p>
        </w:tc>
        <w:tc>
          <w:tcPr>
            <w:tcW w:w="1937" w:type="dxa"/>
            <w:shd w:val="clear" w:color="auto" w:fill="FFFFFF" w:themeFill="background1"/>
            <w:vAlign w:val="center"/>
          </w:tcPr>
          <w:p w14:paraId="1A77E19F" w14:textId="77777777" w:rsidR="00FB44F6" w:rsidRPr="002408A9" w:rsidRDefault="00FB44F6" w:rsidP="00FB44F6">
            <w:pPr>
              <w:spacing w:after="0"/>
              <w:jc w:val="center"/>
              <w:rPr>
                <w:sz w:val="20"/>
              </w:rPr>
            </w:pPr>
            <w:r w:rsidRPr="002408A9">
              <w:rPr>
                <w:sz w:val="20"/>
              </w:rPr>
              <w:t>Operator web +</w:t>
            </w:r>
          </w:p>
          <w:p w14:paraId="67A47976" w14:textId="04174DD5" w:rsidR="00FB44F6" w:rsidRPr="009C3474" w:rsidRDefault="00FB44F6" w:rsidP="00FB44F6">
            <w:pPr>
              <w:spacing w:after="120"/>
              <w:jc w:val="center"/>
              <w:rPr>
                <w:rFonts w:cs="Arial"/>
                <w:color w:val="000000"/>
                <w:sz w:val="20"/>
              </w:rPr>
            </w:pPr>
            <w:r w:rsidRPr="002408A9">
              <w:rPr>
                <w:sz w:val="20"/>
              </w:rPr>
              <w:t>Network map -</w:t>
            </w:r>
          </w:p>
        </w:tc>
        <w:tc>
          <w:tcPr>
            <w:tcW w:w="1937" w:type="dxa"/>
            <w:shd w:val="clear" w:color="auto" w:fill="FFFFFF" w:themeFill="background1"/>
            <w:vAlign w:val="center"/>
          </w:tcPr>
          <w:p w14:paraId="5FF7230C" w14:textId="55F0BA7B" w:rsidR="00FB44F6" w:rsidRPr="009C3474" w:rsidRDefault="00FB44F6" w:rsidP="00FB44F6">
            <w:pPr>
              <w:spacing w:after="120"/>
              <w:jc w:val="center"/>
              <w:rPr>
                <w:rFonts w:cs="Arial"/>
                <w:color w:val="000000"/>
                <w:sz w:val="20"/>
              </w:rPr>
            </w:pPr>
            <w:r w:rsidRPr="002408A9">
              <w:rPr>
                <w:sz w:val="20"/>
              </w:rPr>
              <w:t>App +</w:t>
            </w:r>
          </w:p>
        </w:tc>
        <w:tc>
          <w:tcPr>
            <w:tcW w:w="1938" w:type="dxa"/>
            <w:shd w:val="clear" w:color="auto" w:fill="auto"/>
            <w:vAlign w:val="center"/>
          </w:tcPr>
          <w:p w14:paraId="054A21D2" w14:textId="34480ECD" w:rsidR="00FB44F6" w:rsidRPr="009C3474" w:rsidRDefault="00FB44F6" w:rsidP="00FB44F6">
            <w:pPr>
              <w:spacing w:after="120"/>
              <w:jc w:val="center"/>
              <w:rPr>
                <w:rFonts w:cs="Arial"/>
                <w:color w:val="000000"/>
                <w:sz w:val="20"/>
              </w:rPr>
            </w:pPr>
            <w:r w:rsidRPr="002408A9">
              <w:rPr>
                <w:sz w:val="20"/>
              </w:rPr>
              <w:t>None</w:t>
            </w:r>
          </w:p>
        </w:tc>
      </w:tr>
      <w:tr w:rsidR="009C3474" w:rsidRPr="00B84656" w14:paraId="73D77674" w14:textId="77777777" w:rsidTr="00FB44F6">
        <w:trPr>
          <w:jc w:val="center"/>
        </w:trPr>
        <w:tc>
          <w:tcPr>
            <w:tcW w:w="1552" w:type="dxa"/>
            <w:vMerge w:val="restart"/>
            <w:shd w:val="clear" w:color="auto" w:fill="FFFFFF" w:themeFill="background1"/>
            <w:vAlign w:val="center"/>
          </w:tcPr>
          <w:p w14:paraId="176B6588" w14:textId="548CA45C" w:rsidR="009C3474" w:rsidRPr="009C3474" w:rsidRDefault="009C3474" w:rsidP="009C3474">
            <w:pPr>
              <w:spacing w:after="120"/>
              <w:jc w:val="center"/>
              <w:rPr>
                <w:rFonts w:cs="Arial"/>
                <w:color w:val="000000"/>
                <w:sz w:val="20"/>
              </w:rPr>
            </w:pPr>
            <w:r w:rsidRPr="002408A9">
              <w:rPr>
                <w:b/>
                <w:sz w:val="20"/>
              </w:rPr>
              <w:t>Satisfaction with information sources provided</w:t>
            </w:r>
          </w:p>
        </w:tc>
        <w:tc>
          <w:tcPr>
            <w:tcW w:w="1559" w:type="dxa"/>
            <w:shd w:val="clear" w:color="auto" w:fill="FFFFFF" w:themeFill="background1"/>
            <w:vAlign w:val="center"/>
          </w:tcPr>
          <w:p w14:paraId="2CAA9B42" w14:textId="21A4EFF6" w:rsidR="009C3474" w:rsidRPr="009C3474" w:rsidRDefault="00FB44F6" w:rsidP="009C3474">
            <w:pPr>
              <w:spacing w:after="120"/>
              <w:jc w:val="center"/>
              <w:rPr>
                <w:rFonts w:cs="Arial"/>
                <w:color w:val="000000"/>
                <w:sz w:val="20"/>
              </w:rPr>
            </w:pPr>
            <w:r>
              <w:rPr>
                <w:b/>
                <w:sz w:val="20"/>
              </w:rPr>
              <w:t>Recent or regular t</w:t>
            </w:r>
            <w:r w:rsidR="009C3474" w:rsidRPr="002408A9">
              <w:rPr>
                <w:b/>
                <w:sz w:val="20"/>
              </w:rPr>
              <w:t>rip</w:t>
            </w:r>
          </w:p>
        </w:tc>
        <w:tc>
          <w:tcPr>
            <w:tcW w:w="1937" w:type="dxa"/>
            <w:shd w:val="clear" w:color="auto" w:fill="FFFFFF" w:themeFill="background1"/>
            <w:vAlign w:val="center"/>
          </w:tcPr>
          <w:p w14:paraId="0D119948" w14:textId="77777777" w:rsidR="009C3474" w:rsidRPr="002408A9" w:rsidRDefault="009C3474" w:rsidP="009C3474">
            <w:pPr>
              <w:spacing w:after="0"/>
              <w:jc w:val="center"/>
              <w:rPr>
                <w:sz w:val="20"/>
              </w:rPr>
            </w:pPr>
            <w:r w:rsidRPr="002408A9">
              <w:rPr>
                <w:sz w:val="20"/>
              </w:rPr>
              <w:t>App +</w:t>
            </w:r>
          </w:p>
          <w:p w14:paraId="77321BC5" w14:textId="77777777" w:rsidR="009C3474" w:rsidRPr="002408A9" w:rsidRDefault="009C3474" w:rsidP="009C3474">
            <w:pPr>
              <w:spacing w:after="0"/>
              <w:jc w:val="center"/>
              <w:rPr>
                <w:sz w:val="20"/>
              </w:rPr>
            </w:pPr>
            <w:r w:rsidRPr="002408A9">
              <w:rPr>
                <w:sz w:val="20"/>
              </w:rPr>
              <w:t>Government web +</w:t>
            </w:r>
          </w:p>
          <w:p w14:paraId="586052BF" w14:textId="56ED3DF6" w:rsidR="009C3474" w:rsidRPr="002408A9" w:rsidRDefault="009C3474" w:rsidP="009C3474">
            <w:pPr>
              <w:spacing w:after="0"/>
              <w:jc w:val="center"/>
              <w:rPr>
                <w:sz w:val="20"/>
              </w:rPr>
            </w:pPr>
            <w:r w:rsidRPr="002408A9">
              <w:rPr>
                <w:sz w:val="20"/>
              </w:rPr>
              <w:t>Network map –</w:t>
            </w:r>
          </w:p>
          <w:p w14:paraId="175F3B72" w14:textId="02533EBC" w:rsidR="009C3474" w:rsidRPr="009C3474" w:rsidRDefault="009C3474" w:rsidP="009C3474">
            <w:pPr>
              <w:spacing w:after="120"/>
              <w:jc w:val="center"/>
              <w:rPr>
                <w:rFonts w:cs="Arial"/>
                <w:color w:val="000000"/>
                <w:sz w:val="20"/>
              </w:rPr>
            </w:pPr>
            <w:r w:rsidRPr="002408A9">
              <w:rPr>
                <w:sz w:val="20"/>
              </w:rPr>
              <w:t>Twitter/Fb -</w:t>
            </w:r>
          </w:p>
        </w:tc>
        <w:tc>
          <w:tcPr>
            <w:tcW w:w="1937" w:type="dxa"/>
            <w:shd w:val="clear" w:color="auto" w:fill="FFFFFF" w:themeFill="background1"/>
            <w:vAlign w:val="center"/>
          </w:tcPr>
          <w:p w14:paraId="0F2ED43B" w14:textId="77777777" w:rsidR="009C3474" w:rsidRPr="002408A9" w:rsidRDefault="009C3474" w:rsidP="009C3474">
            <w:pPr>
              <w:spacing w:after="0"/>
              <w:jc w:val="center"/>
              <w:rPr>
                <w:sz w:val="20"/>
              </w:rPr>
            </w:pPr>
            <w:r w:rsidRPr="002408A9">
              <w:rPr>
                <w:sz w:val="20"/>
              </w:rPr>
              <w:t>App +</w:t>
            </w:r>
          </w:p>
          <w:p w14:paraId="0B16AF39" w14:textId="1290A338" w:rsidR="009C3474" w:rsidRPr="009C3474" w:rsidRDefault="009C3474" w:rsidP="009C3474">
            <w:pPr>
              <w:spacing w:after="120"/>
              <w:jc w:val="center"/>
              <w:rPr>
                <w:rFonts w:cs="Arial"/>
                <w:color w:val="000000"/>
                <w:sz w:val="20"/>
              </w:rPr>
            </w:pPr>
            <w:r w:rsidRPr="002408A9">
              <w:rPr>
                <w:sz w:val="20"/>
              </w:rPr>
              <w:t>Government web +</w:t>
            </w:r>
          </w:p>
        </w:tc>
        <w:tc>
          <w:tcPr>
            <w:tcW w:w="1938" w:type="dxa"/>
            <w:shd w:val="clear" w:color="auto" w:fill="auto"/>
            <w:vAlign w:val="center"/>
          </w:tcPr>
          <w:p w14:paraId="4B6CAAA2" w14:textId="77777777" w:rsidR="009C3474" w:rsidRPr="002408A9" w:rsidRDefault="009C3474" w:rsidP="009C3474">
            <w:pPr>
              <w:spacing w:after="0"/>
              <w:jc w:val="center"/>
              <w:rPr>
                <w:sz w:val="20"/>
              </w:rPr>
            </w:pPr>
            <w:r w:rsidRPr="002408A9">
              <w:rPr>
                <w:sz w:val="20"/>
              </w:rPr>
              <w:t>App +</w:t>
            </w:r>
          </w:p>
          <w:p w14:paraId="592176CD" w14:textId="22DAF2BA" w:rsidR="009C3474" w:rsidRPr="009C3474" w:rsidRDefault="009C3474" w:rsidP="009C3474">
            <w:pPr>
              <w:spacing w:after="120"/>
              <w:jc w:val="center"/>
              <w:rPr>
                <w:rFonts w:cs="Arial"/>
                <w:color w:val="000000"/>
                <w:sz w:val="20"/>
              </w:rPr>
            </w:pPr>
            <w:r w:rsidRPr="002408A9">
              <w:rPr>
                <w:sz w:val="20"/>
              </w:rPr>
              <w:t>Printed timetable leaflet +</w:t>
            </w:r>
          </w:p>
        </w:tc>
      </w:tr>
      <w:tr w:rsidR="009C3474" w:rsidRPr="00B84656" w14:paraId="32EC2C45" w14:textId="77777777" w:rsidTr="00FB44F6">
        <w:trPr>
          <w:jc w:val="center"/>
        </w:trPr>
        <w:tc>
          <w:tcPr>
            <w:tcW w:w="1552" w:type="dxa"/>
            <w:vMerge/>
            <w:shd w:val="clear" w:color="auto" w:fill="FFFFFF" w:themeFill="background1"/>
            <w:vAlign w:val="center"/>
          </w:tcPr>
          <w:p w14:paraId="6A80B911" w14:textId="77777777" w:rsidR="009C3474" w:rsidRPr="009C3474" w:rsidRDefault="009C3474" w:rsidP="009C3474">
            <w:pPr>
              <w:spacing w:after="120"/>
              <w:jc w:val="center"/>
              <w:rPr>
                <w:rFonts w:cs="Arial"/>
                <w:color w:val="000000"/>
                <w:sz w:val="20"/>
              </w:rPr>
            </w:pPr>
          </w:p>
        </w:tc>
        <w:tc>
          <w:tcPr>
            <w:tcW w:w="1559" w:type="dxa"/>
            <w:shd w:val="clear" w:color="auto" w:fill="FFFFFF" w:themeFill="background1"/>
            <w:vAlign w:val="center"/>
          </w:tcPr>
          <w:p w14:paraId="7AC3436B" w14:textId="588FF9E4" w:rsidR="009C3474" w:rsidRPr="009C3474" w:rsidRDefault="009C3474" w:rsidP="00FB44F6">
            <w:pPr>
              <w:spacing w:after="120"/>
              <w:jc w:val="center"/>
              <w:rPr>
                <w:rFonts w:cs="Arial"/>
                <w:color w:val="000000"/>
                <w:sz w:val="20"/>
              </w:rPr>
            </w:pPr>
            <w:r w:rsidRPr="002408A9">
              <w:rPr>
                <w:b/>
                <w:sz w:val="20"/>
              </w:rPr>
              <w:t>Changed</w:t>
            </w:r>
            <w:r w:rsidR="00FB44F6">
              <w:rPr>
                <w:b/>
                <w:sz w:val="20"/>
              </w:rPr>
              <w:t xml:space="preserve"> or</w:t>
            </w:r>
            <w:r w:rsidR="00FB44F6">
              <w:rPr>
                <w:b/>
                <w:sz w:val="20"/>
              </w:rPr>
              <w:br/>
              <w:t>cancelled t</w:t>
            </w:r>
            <w:r w:rsidRPr="002408A9">
              <w:rPr>
                <w:b/>
                <w:sz w:val="20"/>
              </w:rPr>
              <w:t>rip</w:t>
            </w:r>
          </w:p>
        </w:tc>
        <w:tc>
          <w:tcPr>
            <w:tcW w:w="1937" w:type="dxa"/>
            <w:shd w:val="clear" w:color="auto" w:fill="FFFFFF" w:themeFill="background1"/>
            <w:vAlign w:val="center"/>
          </w:tcPr>
          <w:p w14:paraId="4E9A6180" w14:textId="77777777" w:rsidR="009C3474" w:rsidRPr="002408A9" w:rsidRDefault="009C3474" w:rsidP="009C3474">
            <w:pPr>
              <w:spacing w:after="0"/>
              <w:jc w:val="center"/>
              <w:rPr>
                <w:sz w:val="20"/>
              </w:rPr>
            </w:pPr>
            <w:r w:rsidRPr="002408A9">
              <w:rPr>
                <w:sz w:val="20"/>
              </w:rPr>
              <w:t>App +</w:t>
            </w:r>
          </w:p>
          <w:p w14:paraId="11E4AAE3" w14:textId="139B55FA" w:rsidR="009C3474" w:rsidRPr="009C3474" w:rsidRDefault="009C3474" w:rsidP="009C3474">
            <w:pPr>
              <w:spacing w:after="120"/>
              <w:jc w:val="center"/>
              <w:rPr>
                <w:rFonts w:cs="Arial"/>
                <w:color w:val="000000"/>
                <w:sz w:val="20"/>
              </w:rPr>
            </w:pPr>
            <w:r w:rsidRPr="002408A9">
              <w:rPr>
                <w:sz w:val="20"/>
              </w:rPr>
              <w:t>Operator web +</w:t>
            </w:r>
          </w:p>
        </w:tc>
        <w:tc>
          <w:tcPr>
            <w:tcW w:w="1937" w:type="dxa"/>
            <w:shd w:val="clear" w:color="auto" w:fill="FFFFFF" w:themeFill="background1"/>
            <w:vAlign w:val="center"/>
          </w:tcPr>
          <w:p w14:paraId="51D24F45" w14:textId="77777777" w:rsidR="009C3474" w:rsidRPr="002408A9" w:rsidRDefault="009C3474" w:rsidP="009C3474">
            <w:pPr>
              <w:spacing w:after="0"/>
              <w:jc w:val="center"/>
              <w:rPr>
                <w:sz w:val="20"/>
              </w:rPr>
            </w:pPr>
            <w:r w:rsidRPr="002408A9">
              <w:rPr>
                <w:sz w:val="20"/>
              </w:rPr>
              <w:t>App +</w:t>
            </w:r>
          </w:p>
          <w:p w14:paraId="0C37DF30" w14:textId="77777777" w:rsidR="009C3474" w:rsidRPr="002408A9" w:rsidRDefault="009C3474" w:rsidP="009C3474">
            <w:pPr>
              <w:spacing w:after="0"/>
              <w:jc w:val="center"/>
              <w:rPr>
                <w:sz w:val="20"/>
              </w:rPr>
            </w:pPr>
            <w:r w:rsidRPr="002408A9">
              <w:rPr>
                <w:sz w:val="20"/>
              </w:rPr>
              <w:t>Operator web +</w:t>
            </w:r>
          </w:p>
          <w:p w14:paraId="5679F519" w14:textId="77777777" w:rsidR="009C3474" w:rsidRPr="002408A9" w:rsidRDefault="009C3474" w:rsidP="009C3474">
            <w:pPr>
              <w:spacing w:after="0"/>
              <w:jc w:val="center"/>
              <w:rPr>
                <w:sz w:val="20"/>
              </w:rPr>
            </w:pPr>
            <w:r w:rsidRPr="002408A9">
              <w:rPr>
                <w:sz w:val="20"/>
              </w:rPr>
              <w:t>Government web +</w:t>
            </w:r>
          </w:p>
          <w:p w14:paraId="1EC820D3" w14:textId="1FBCB6EC" w:rsidR="009C3474" w:rsidRPr="009C3474" w:rsidRDefault="009C3474" w:rsidP="009C3474">
            <w:pPr>
              <w:spacing w:after="120"/>
              <w:jc w:val="center"/>
              <w:rPr>
                <w:rFonts w:cs="Arial"/>
                <w:color w:val="000000"/>
                <w:sz w:val="20"/>
              </w:rPr>
            </w:pPr>
            <w:r w:rsidRPr="002408A9">
              <w:rPr>
                <w:sz w:val="20"/>
              </w:rPr>
              <w:t>Phone line -</w:t>
            </w:r>
          </w:p>
        </w:tc>
        <w:tc>
          <w:tcPr>
            <w:tcW w:w="1938" w:type="dxa"/>
            <w:shd w:val="clear" w:color="auto" w:fill="auto"/>
            <w:vAlign w:val="center"/>
          </w:tcPr>
          <w:p w14:paraId="449E964C" w14:textId="77777777" w:rsidR="009C3474" w:rsidRPr="002408A9" w:rsidRDefault="009C3474" w:rsidP="009C3474">
            <w:pPr>
              <w:spacing w:after="0"/>
              <w:jc w:val="center"/>
              <w:rPr>
                <w:sz w:val="20"/>
              </w:rPr>
            </w:pPr>
            <w:r w:rsidRPr="002408A9">
              <w:rPr>
                <w:sz w:val="20"/>
              </w:rPr>
              <w:t>None</w:t>
            </w:r>
          </w:p>
          <w:p w14:paraId="49829DCA" w14:textId="107CB934" w:rsidR="009C3474" w:rsidRPr="009C3474" w:rsidRDefault="009C3474" w:rsidP="009C3474">
            <w:pPr>
              <w:spacing w:after="120"/>
              <w:jc w:val="center"/>
              <w:rPr>
                <w:rFonts w:cs="Arial"/>
                <w:color w:val="000000"/>
                <w:sz w:val="20"/>
              </w:rPr>
            </w:pPr>
          </w:p>
        </w:tc>
      </w:tr>
    </w:tbl>
    <w:p w14:paraId="4D6EAFCA" w14:textId="41771939" w:rsidR="00DC1CE5" w:rsidRPr="00B4423A" w:rsidRDefault="00FB44F6" w:rsidP="00FB44F6">
      <w:pPr>
        <w:spacing w:after="120"/>
        <w:jc w:val="center"/>
        <w:rPr>
          <w:sz w:val="20"/>
        </w:rPr>
      </w:pPr>
      <w:r>
        <w:rPr>
          <w:sz w:val="20"/>
        </w:rPr>
        <w:t xml:space="preserve">Notes: </w:t>
      </w:r>
      <w:r w:rsidR="000C450F">
        <w:rPr>
          <w:sz w:val="20"/>
        </w:rPr>
        <w:t xml:space="preserve">+ and - </w:t>
      </w:r>
      <w:r w:rsidR="00BC2B6B" w:rsidRPr="00BC2B6B">
        <w:rPr>
          <w:sz w:val="20"/>
        </w:rPr>
        <w:t>sign</w:t>
      </w:r>
      <w:r w:rsidR="00BC2B6B">
        <w:rPr>
          <w:sz w:val="20"/>
        </w:rPr>
        <w:t>s</w:t>
      </w:r>
      <w:r w:rsidR="00BC2B6B" w:rsidRPr="00BC2B6B">
        <w:rPr>
          <w:sz w:val="20"/>
        </w:rPr>
        <w:t xml:space="preserve"> represent </w:t>
      </w:r>
      <w:r w:rsidR="00BC2B6B">
        <w:rPr>
          <w:sz w:val="20"/>
        </w:rPr>
        <w:t xml:space="preserve">the </w:t>
      </w:r>
      <w:r w:rsidR="00BC2B6B" w:rsidRPr="00BC2B6B">
        <w:rPr>
          <w:sz w:val="20"/>
        </w:rPr>
        <w:t xml:space="preserve">positive </w:t>
      </w:r>
      <w:r w:rsidR="000C450F">
        <w:rPr>
          <w:sz w:val="20"/>
        </w:rPr>
        <w:t>and</w:t>
      </w:r>
      <w:r w:rsidR="00BC2B6B" w:rsidRPr="00BC2B6B">
        <w:rPr>
          <w:sz w:val="20"/>
        </w:rPr>
        <w:t xml:space="preserve"> negative influence </w:t>
      </w:r>
      <w:r w:rsidR="00BC2B6B">
        <w:rPr>
          <w:sz w:val="20"/>
        </w:rPr>
        <w:t xml:space="preserve">that the information source had </w:t>
      </w:r>
      <w:r w:rsidR="00B06C81">
        <w:rPr>
          <w:sz w:val="20"/>
        </w:rPr>
        <w:t>on</w:t>
      </w:r>
      <w:r w:rsidR="00BC2B6B" w:rsidRPr="00BC2B6B">
        <w:rPr>
          <w:sz w:val="20"/>
        </w:rPr>
        <w:t xml:space="preserve"> satisfaction.</w:t>
      </w:r>
    </w:p>
    <w:p w14:paraId="7D43A1A9" w14:textId="77777777" w:rsidR="00FB44F6" w:rsidRDefault="00FB44F6">
      <w:pPr>
        <w:spacing w:after="0"/>
        <w:jc w:val="left"/>
      </w:pPr>
      <w:r>
        <w:br w:type="page"/>
      </w:r>
    </w:p>
    <w:p w14:paraId="3BB4D709" w14:textId="0D39CB94" w:rsidR="00C715EE" w:rsidRDefault="00C715EE" w:rsidP="00C715EE">
      <w:pPr>
        <w:spacing w:after="120"/>
      </w:pPr>
      <w:r>
        <w:lastRenderedPageBreak/>
        <w:t xml:space="preserve">Comparing the combined and </w:t>
      </w:r>
      <w:r w:rsidR="00FB44F6">
        <w:t>separate</w:t>
      </w:r>
      <w:r>
        <w:t xml:space="preserve"> results for frequent and infrequent users, it is interesting to note that the printed timetable leaflet never seem to be relevant for frequent users but it did for infrequent users. The opposite was true for operator and government websites, which was sometimes relevant for frequent users but never for infrequent. These results allow us to determine the target users for these information sources.</w:t>
      </w:r>
    </w:p>
    <w:p w14:paraId="6C34A995" w14:textId="0170FE4A" w:rsidR="006412CB" w:rsidRPr="00503860" w:rsidRDefault="00D51D68" w:rsidP="002752AD">
      <w:pPr>
        <w:spacing w:after="120"/>
      </w:pPr>
      <w:r w:rsidRPr="007A4545">
        <w:t xml:space="preserve">In summary, in terms of answering the research gaps, it is clear that overall satisfaction of the public transport trip and overall satisfaction of information for public transport trips </w:t>
      </w:r>
      <w:r w:rsidR="006219B6" w:rsidRPr="007A4545">
        <w:t xml:space="preserve">are </w:t>
      </w:r>
      <w:r w:rsidRPr="007A4545">
        <w:t xml:space="preserve">dependent on the attitude of </w:t>
      </w:r>
      <w:r w:rsidR="00FE6828">
        <w:t xml:space="preserve">the </w:t>
      </w:r>
      <w:r w:rsidRPr="007A4545">
        <w:t>respondent</w:t>
      </w:r>
      <w:r w:rsidR="002752AD" w:rsidRPr="007A4545">
        <w:t xml:space="preserve">. </w:t>
      </w:r>
      <w:r w:rsidRPr="007A4545">
        <w:t xml:space="preserve">Age appears to be a significant factor in influencing the overall satisfaction </w:t>
      </w:r>
      <w:r w:rsidR="006412CB" w:rsidRPr="007A4545">
        <w:t xml:space="preserve">of both dependent variables, and gender only on the satisfaction with information sources provided. A high frequency also influences positively the satisfaction with information sources provided. </w:t>
      </w:r>
      <w:r w:rsidR="007A4545">
        <w:t xml:space="preserve">The apps showed to be one of the most important information sources towards both satisfaction levels for frequent and infrequent users. For the satisfaction on information sources, the websites also showed to be significant for these type of users. </w:t>
      </w:r>
    </w:p>
    <w:p w14:paraId="1E9C8B08" w14:textId="0B3638EB" w:rsidR="00C23B00" w:rsidRPr="00503860" w:rsidRDefault="00F21E32" w:rsidP="002752AD">
      <w:pPr>
        <w:pStyle w:val="SectionHeadingLevel1"/>
        <w:spacing w:after="120"/>
      </w:pPr>
      <w:r>
        <w:t>9.</w:t>
      </w:r>
      <w:r w:rsidR="00C23B00" w:rsidRPr="00503860">
        <w:t xml:space="preserve"> </w:t>
      </w:r>
      <w:r w:rsidR="00C64BE2" w:rsidRPr="00503860">
        <w:t>Conclusions</w:t>
      </w:r>
      <w:r w:rsidR="000D2E16" w:rsidRPr="00503860">
        <w:t xml:space="preserve"> and areas for further research</w:t>
      </w:r>
    </w:p>
    <w:p w14:paraId="6E7BD679" w14:textId="696DF3E7" w:rsidR="001F47E6" w:rsidRPr="00FB44F6" w:rsidRDefault="002C56FC" w:rsidP="00742D7B">
      <w:pPr>
        <w:spacing w:after="120"/>
      </w:pPr>
      <w:r>
        <w:t xml:space="preserve">This research has looked at the relationship between availability and use of information sources and overall satisfaction with information provision and overall satisfaction with public transportation in general. </w:t>
      </w:r>
      <w:r w:rsidR="00742D7B">
        <w:t xml:space="preserve">In particular the </w:t>
      </w:r>
      <w:r w:rsidR="00FE3FE5">
        <w:t>descriptive statistics c</w:t>
      </w:r>
      <w:r w:rsidR="00742D7B">
        <w:t xml:space="preserve">onfirmed that </w:t>
      </w:r>
      <w:r w:rsidR="00742D7B" w:rsidRPr="00503860">
        <w:t>frequent users are both more aware and higher users of apps in the G</w:t>
      </w:r>
      <w:r w:rsidR="00742D7B">
        <w:t xml:space="preserve">reater Sydney Metropolitan area but with Twitter being </w:t>
      </w:r>
      <w:r w:rsidR="00742D7B" w:rsidRPr="00503860">
        <w:t>used by low users of public transport</w:t>
      </w:r>
      <w:r w:rsidR="00FE6828">
        <w:t xml:space="preserve">. </w:t>
      </w:r>
      <w:r w:rsidR="00742D7B">
        <w:t>I</w:t>
      </w:r>
      <w:r w:rsidR="00742D7B" w:rsidRPr="00503860">
        <w:t xml:space="preserve">nfrequent </w:t>
      </w:r>
      <w:r w:rsidR="00FE6828">
        <w:t>and</w:t>
      </w:r>
      <w:r w:rsidR="00FE6828" w:rsidRPr="00503860">
        <w:t xml:space="preserve"> </w:t>
      </w:r>
      <w:r w:rsidR="00742D7B" w:rsidRPr="00503860">
        <w:t xml:space="preserve">regular users are more likely to consult others (word of mouth) </w:t>
      </w:r>
      <w:r w:rsidR="00742D7B">
        <w:t xml:space="preserve">rather than </w:t>
      </w:r>
      <w:r w:rsidR="00742D7B" w:rsidRPr="00FB44F6">
        <w:t>official information sources. Significant differences occur between bus and train users in relation to printed timetables with printed timetables being more used by bus users.</w:t>
      </w:r>
      <w:r w:rsidR="00FE3FE5" w:rsidRPr="00FB44F6">
        <w:t xml:space="preserve"> Users also identified different information needs at different stages of the journey.</w:t>
      </w:r>
    </w:p>
    <w:p w14:paraId="6ED23786" w14:textId="4D6BB4C8" w:rsidR="00FE3FE5" w:rsidRDefault="00FE6828" w:rsidP="001F47E6">
      <w:pPr>
        <w:spacing w:after="120"/>
      </w:pPr>
      <w:r w:rsidRPr="00FB44F6">
        <w:t xml:space="preserve">The </w:t>
      </w:r>
      <w:r w:rsidR="00AE2B37" w:rsidRPr="00FB44F6">
        <w:t xml:space="preserve">modelling </w:t>
      </w:r>
      <w:r w:rsidR="00C715EE" w:rsidRPr="00FB44F6">
        <w:t xml:space="preserve">results </w:t>
      </w:r>
      <w:r w:rsidR="00AE2B37" w:rsidRPr="00FB44F6">
        <w:t>show that there are a few differences between frequent and infrequent users</w:t>
      </w:r>
      <w:r w:rsidR="00C715EE" w:rsidRPr="00FB44F6">
        <w:t>.</w:t>
      </w:r>
      <w:r w:rsidR="00AE2B37" w:rsidRPr="00FB44F6">
        <w:t xml:space="preserve"> </w:t>
      </w:r>
      <w:r w:rsidR="00C715EE" w:rsidRPr="00FB44F6">
        <w:t>The</w:t>
      </w:r>
      <w:r w:rsidR="00AE2B37" w:rsidRPr="00FB44F6">
        <w:t xml:space="preserve"> apps are one of the main information sources that influence </w:t>
      </w:r>
      <w:r w:rsidR="00761A78" w:rsidRPr="00FB44F6">
        <w:t>traveller’s</w:t>
      </w:r>
      <w:r w:rsidR="00AE2B37" w:rsidRPr="00FB44F6">
        <w:t xml:space="preserve"> levels of satisfaction with the public transport trip and also with the information sources provided</w:t>
      </w:r>
      <w:r w:rsidR="00C715EE" w:rsidRPr="00FB44F6">
        <w:t xml:space="preserve">, infrequent users are also influences by printed timetable leaflets and frequent users by the government and </w:t>
      </w:r>
      <w:r w:rsidR="00C715EE" w:rsidRPr="00FB44F6">
        <w:lastRenderedPageBreak/>
        <w:t>operators’ websites</w:t>
      </w:r>
      <w:r w:rsidR="00AE2B37" w:rsidRPr="00FB44F6">
        <w:t xml:space="preserve">. </w:t>
      </w:r>
      <w:r w:rsidR="00761A78" w:rsidRPr="00FB44F6">
        <w:t>The modelling confirmed the role of attitudes in framing the respondent’s identification of their satisfaction with the overall public transport trip and with the information sources provided.</w:t>
      </w:r>
      <w:r w:rsidR="00AE2B37" w:rsidRPr="00FB44F6">
        <w:t xml:space="preserve"> </w:t>
      </w:r>
    </w:p>
    <w:p w14:paraId="0BACCAF3" w14:textId="67D42577" w:rsidR="001F47E6" w:rsidRDefault="00FE3FE5" w:rsidP="001F47E6">
      <w:pPr>
        <w:spacing w:after="120"/>
      </w:pPr>
      <w:r>
        <w:t>Together, the descriptive statistics and the modelling are</w:t>
      </w:r>
      <w:r w:rsidR="001F47E6">
        <w:t xml:space="preserve"> important first step</w:t>
      </w:r>
      <w:r>
        <w:t>s</w:t>
      </w:r>
      <w:r w:rsidR="001F47E6">
        <w:t xml:space="preserve"> towards improving our understand</w:t>
      </w:r>
      <w:r w:rsidR="006219B6">
        <w:t>ing</w:t>
      </w:r>
      <w:r w:rsidR="001F47E6">
        <w:t xml:space="preserve"> of how information availability influences people’s choice of mode of transport and how t</w:t>
      </w:r>
      <w:r w:rsidR="006219B6">
        <w:t>his i</w:t>
      </w:r>
      <w:r w:rsidR="001F47E6">
        <w:t xml:space="preserve">s changing with the changing forms in which travellers can seek information. </w:t>
      </w:r>
      <w:r>
        <w:t>Further research to understand</w:t>
      </w:r>
      <w:r w:rsidR="006219B6">
        <w:t xml:space="preserve"> this in more depth requires </w:t>
      </w:r>
      <w:r>
        <w:t xml:space="preserve">including the views of the non-commuter – a hard to find respondent in Greater Sydney where overall public transport use is in single digits. </w:t>
      </w:r>
      <w:r w:rsidR="001F47E6">
        <w:t>Furthermore, the research here suggests that where variables relating to the quality of information are included in future studies, they should be included in a disaggregate fashion rather than as a single ‘information provision’ variable.</w:t>
      </w:r>
    </w:p>
    <w:p w14:paraId="2F882002" w14:textId="77777777" w:rsidR="00EB6A2E" w:rsidRDefault="002C56FC" w:rsidP="002C56FC">
      <w:pPr>
        <w:spacing w:after="120"/>
      </w:pPr>
      <w:r>
        <w:t>There are several policy implications from this work. Firstly, the research suggests that the type of information preferred by travellers varies by public transport mode and varies by trip se</w:t>
      </w:r>
      <w:r w:rsidR="001F47E6">
        <w:t>gment.</w:t>
      </w:r>
      <w:r w:rsidR="006219B6">
        <w:t xml:space="preserve"> Secondly, the role of attitudes must be a factor in information provision, just as it is with other travel behaviour implementation.</w:t>
      </w:r>
      <w:r w:rsidR="001F47E6">
        <w:t xml:space="preserve"> </w:t>
      </w:r>
    </w:p>
    <w:p w14:paraId="10B6FF8E" w14:textId="77777777" w:rsidR="00FB44F6" w:rsidRDefault="00FB44F6">
      <w:pPr>
        <w:spacing w:after="0"/>
        <w:jc w:val="left"/>
      </w:pPr>
      <w:r>
        <w:br w:type="page"/>
      </w:r>
    </w:p>
    <w:p w14:paraId="1444648B" w14:textId="269DD9BD" w:rsidR="005C2E23" w:rsidRDefault="005C2E23" w:rsidP="002C56FC">
      <w:pPr>
        <w:spacing w:after="120"/>
      </w:pPr>
      <w:r w:rsidRPr="00503860">
        <w:lastRenderedPageBreak/>
        <w:t>Transport for NSW</w:t>
      </w:r>
      <w:r>
        <w:t>’s</w:t>
      </w:r>
      <w:r w:rsidRPr="00503860">
        <w:t xml:space="preserve"> open data </w:t>
      </w:r>
      <w:r>
        <w:t>policy and release of real time information to app developers seems to have been successful</w:t>
      </w:r>
      <w:r w:rsidR="005871E1">
        <w:t xml:space="preserve"> with</w:t>
      </w:r>
      <w:r>
        <w:t xml:space="preserve"> </w:t>
      </w:r>
      <w:r w:rsidR="005871E1" w:rsidRPr="00503860">
        <w:t>th</w:t>
      </w:r>
      <w:r w:rsidR="005871E1">
        <w:t xml:space="preserve">e results shown in </w:t>
      </w:r>
      <w:r w:rsidR="00E27895">
        <w:fldChar w:fldCharType="begin"/>
      </w:r>
      <w:r w:rsidR="00E27895">
        <w:instrText xml:space="preserve"> REF _Ref461700496 \h </w:instrText>
      </w:r>
      <w:r w:rsidR="00E27895">
        <w:fldChar w:fldCharType="separate"/>
      </w:r>
      <w:r w:rsidR="00261069">
        <w:t xml:space="preserve">Table </w:t>
      </w:r>
      <w:r w:rsidR="00261069">
        <w:rPr>
          <w:noProof/>
        </w:rPr>
        <w:t>4</w:t>
      </w:r>
      <w:r w:rsidR="00E27895">
        <w:fldChar w:fldCharType="end"/>
      </w:r>
      <w:r w:rsidR="005871E1">
        <w:t xml:space="preserve"> </w:t>
      </w:r>
      <w:r w:rsidR="00FE6828">
        <w:t xml:space="preserve">suggesting </w:t>
      </w:r>
      <w:r w:rsidR="005871E1">
        <w:t>that this is</w:t>
      </w:r>
      <w:r w:rsidR="005871E1" w:rsidRPr="00503860">
        <w:t xml:space="preserve"> obviously well used by infrequent and regular users</w:t>
      </w:r>
      <w:r w:rsidR="005871E1">
        <w:t>.</w:t>
      </w:r>
      <w:r w:rsidR="005871E1" w:rsidRPr="005871E1">
        <w:t xml:space="preserve"> </w:t>
      </w:r>
      <w:r w:rsidR="00FE6828">
        <w:t>Moreover, this is supported by the modelling where apps have a positive impact on satisfaction</w:t>
      </w:r>
      <w:r w:rsidR="00761A78">
        <w:t>.</w:t>
      </w:r>
      <w:r w:rsidR="00FE6828">
        <w:t xml:space="preserve"> </w:t>
      </w:r>
      <w:r w:rsidR="005871E1">
        <w:t>However, i</w:t>
      </w:r>
      <w:r w:rsidR="005871E1" w:rsidRPr="00503860">
        <w:t xml:space="preserve">ncreasing the use of apps </w:t>
      </w:r>
      <w:r w:rsidR="005871E1">
        <w:t xml:space="preserve">or online travel planners </w:t>
      </w:r>
      <w:r w:rsidR="005871E1" w:rsidRPr="00503860">
        <w:t>by low users perhaps should be a strategy of transport planning as this is a convenient way of targeting information where it is needed most.</w:t>
      </w:r>
      <w:r w:rsidR="005871E1">
        <w:t xml:space="preserve"> The large proportion of people with access to smart phones and/or online travel planners and the uptake of apps and online travel planners suggest that there is a case for the continued phase out of printed timetables. However, on equity grounds</w:t>
      </w:r>
      <w:r w:rsidR="00761A78">
        <w:t xml:space="preserve">, </w:t>
      </w:r>
      <w:r w:rsidR="005871E1">
        <w:t>provision should still be made for those people without smart phones.</w:t>
      </w:r>
    </w:p>
    <w:p w14:paraId="4886AE84" w14:textId="71E1DC10" w:rsidR="00786877" w:rsidRDefault="00192486" w:rsidP="00192486">
      <w:pPr>
        <w:spacing w:after="120"/>
      </w:pPr>
      <w:r>
        <w:t>Finally, it is suggested that this research should be revisited in the future as the current changes information provision and usage play out over time.</w:t>
      </w:r>
    </w:p>
    <w:p w14:paraId="51CB3BA4" w14:textId="3A3247CB" w:rsidR="00B72326" w:rsidRPr="00503860" w:rsidRDefault="00F21E32" w:rsidP="002752AD">
      <w:pPr>
        <w:pStyle w:val="SectionHeadingLevel1"/>
        <w:spacing w:after="120"/>
      </w:pPr>
      <w:r>
        <w:t>10.</w:t>
      </w:r>
      <w:r w:rsidR="00913882" w:rsidRPr="00503860">
        <w:t xml:space="preserve"> </w:t>
      </w:r>
      <w:r w:rsidR="004F31C9" w:rsidRPr="00503860">
        <w:t>References</w:t>
      </w:r>
    </w:p>
    <w:p w14:paraId="733C048E" w14:textId="77777777" w:rsidR="00786877" w:rsidRDefault="00786877" w:rsidP="00786877">
      <w:pPr>
        <w:spacing w:after="120"/>
        <w:jc w:val="left"/>
      </w:pPr>
      <w:r>
        <w:t>Aditjandra, P.T., Cao, X., Mulley, C., 2016. Exploring changes in public transport use and walking following residential relocation: A British case study. The Journal of transport and Land Use 9, 1-19</w:t>
      </w:r>
    </w:p>
    <w:p w14:paraId="6087BF9C" w14:textId="77777777" w:rsidR="00786877" w:rsidRDefault="00786877" w:rsidP="00786877">
      <w:pPr>
        <w:spacing w:after="120"/>
        <w:jc w:val="left"/>
      </w:pPr>
      <w:r>
        <w:t>Australian Bureau of Statistics (ABS), 2013(2). 2011 Census community profiles. &lt; http://www.censusdata.abs.gov.au/census_services/getproduct/census/2011/communityprofile/1GSYD&gt;.</w:t>
      </w:r>
    </w:p>
    <w:p w14:paraId="52CE9F9C" w14:textId="77777777" w:rsidR="00786877" w:rsidRDefault="00786877" w:rsidP="00786877">
      <w:pPr>
        <w:spacing w:after="120"/>
        <w:jc w:val="left"/>
      </w:pPr>
      <w:r>
        <w:t>Australian Bureau of Statistics (ABS), 2013. 2011 census quick stats. &lt;http://www.abs.gov.au/websitedbs/censushome.nsf/home/Census ?&gt;.</w:t>
      </w:r>
    </w:p>
    <w:p w14:paraId="5BCDF8A4" w14:textId="77777777" w:rsidR="00786877" w:rsidRDefault="00786877" w:rsidP="00786877">
      <w:pPr>
        <w:spacing w:after="120"/>
        <w:jc w:val="left"/>
      </w:pPr>
      <w:r>
        <w:t>Australian Bureau of Statistics (ABS), 2016. Regional Population Growth, Australia, 2014-15 (3218.0). Australian Bureau of Statistics, Canberra.</w:t>
      </w:r>
    </w:p>
    <w:p w14:paraId="07C884AC" w14:textId="77777777" w:rsidR="00786877" w:rsidRDefault="00786877" w:rsidP="00786877">
      <w:pPr>
        <w:spacing w:after="120"/>
        <w:jc w:val="left"/>
      </w:pPr>
      <w:r>
        <w:lastRenderedPageBreak/>
        <w:t>Australian Government, 2014. BITRE information sheet 60: Long term trends in urban public transport. Australian Government Department of Infrastructure and Regional Development, Bureau of Infrastructure, Transport and Regional Economics (BITRE), Canberra &lt; http://bitre.gov.au/publications/2014/files/is_060.pdf&gt;.</w:t>
      </w:r>
    </w:p>
    <w:p w14:paraId="32966CD6" w14:textId="77777777" w:rsidR="00786877" w:rsidRDefault="00786877" w:rsidP="00786877">
      <w:pPr>
        <w:spacing w:after="120"/>
        <w:jc w:val="left"/>
      </w:pPr>
      <w:r>
        <w:t>Bray, D.J., Taylor, M.A.P., Scrafton, D., 2011. Transport policy in Australia-Evolution, learning and policy transfer. Transp. Policy 18, 522–532. doi:10.1016/j.tranpol.2010.10.005</w:t>
      </w:r>
    </w:p>
    <w:p w14:paraId="4FDA29FA" w14:textId="77777777" w:rsidR="00786877" w:rsidRDefault="00786877" w:rsidP="00786877">
      <w:pPr>
        <w:spacing w:after="120"/>
        <w:jc w:val="left"/>
      </w:pPr>
      <w:r>
        <w:t>Cooper, T., Love, T. and Donovan, E. 2007, Research into integrated crime prevention strategies  for rail station environs, report to Office of Crime Prevention, Perth, Western Australia, viewed 11 September, &lt;http://www.crimeprevention.wa.gov.au/uploads/file/Research%20and%20development%20publications/research_into_integrated_crime%C2%AD_prevention_rail_stations.pdf&gt;.</w:t>
      </w:r>
    </w:p>
    <w:p w14:paraId="7F894CA9" w14:textId="77777777" w:rsidR="00786877" w:rsidRDefault="00786877" w:rsidP="00786877">
      <w:pPr>
        <w:spacing w:after="120"/>
        <w:jc w:val="left"/>
      </w:pPr>
      <w:r>
        <w:t>Currie, G. and Wallis, I. 2008, ‘Effective ways to grow urban bus markets: A synthesis of evidence’, Journal of Transport Geography, vol. 16, no. 6, pp. 419-29.</w:t>
      </w:r>
    </w:p>
    <w:p w14:paraId="514EDE5D" w14:textId="77777777" w:rsidR="00786877" w:rsidRDefault="00786877" w:rsidP="00786877">
      <w:pPr>
        <w:spacing w:after="120"/>
        <w:jc w:val="left"/>
      </w:pPr>
      <w:r>
        <w:t>Dziekan, K., Kottenhoff, K., 2007. Dynamic at-stop real-time information displays for public transport: effects on customers. Transp. Res. Part A Policy Pract. 41, 489–501. doi:10.1016/j.tra.2006.11.006</w:t>
      </w:r>
    </w:p>
    <w:p w14:paraId="59B57013" w14:textId="77777777" w:rsidR="00786877" w:rsidRDefault="00786877" w:rsidP="00786877">
      <w:pPr>
        <w:spacing w:after="120"/>
        <w:jc w:val="left"/>
      </w:pPr>
      <w:r>
        <w:t>Eboli, L., Mazzulla, G., 2011. A methodology for evaluating transit service quality based on subjective and objective measures from the passenger’s point of view. Transp. Policy 18, 172–181. doi:10.1016/j.tranpol.2010.07.007</w:t>
      </w:r>
    </w:p>
    <w:p w14:paraId="20995E06" w14:textId="77777777" w:rsidR="00786877" w:rsidRDefault="00786877" w:rsidP="00786877">
      <w:pPr>
        <w:spacing w:after="120"/>
        <w:jc w:val="left"/>
      </w:pPr>
      <w:r>
        <w:t>Ferris, B., Watkins, K., Borning, A., 2010. OneBusAway: results from providing real-time arrival information for public transit. Proc. SIGCHI Conf. Hum. Comput. Interact. 1807–1816. doi:10.1145/1753326.1753597</w:t>
      </w:r>
    </w:p>
    <w:p w14:paraId="36B8CCD8" w14:textId="77777777" w:rsidR="00786877" w:rsidRDefault="00786877" w:rsidP="00786877">
      <w:pPr>
        <w:spacing w:after="120"/>
        <w:jc w:val="left"/>
      </w:pPr>
      <w:r>
        <w:t>Field, A.P., 2005. Discovering statistics using SPSS, 2nd Editio. ed. London: Sage.</w:t>
      </w:r>
    </w:p>
    <w:p w14:paraId="6A974AF1" w14:textId="77777777" w:rsidR="00786877" w:rsidRDefault="00786877" w:rsidP="00786877">
      <w:pPr>
        <w:spacing w:after="120"/>
        <w:jc w:val="left"/>
      </w:pPr>
      <w:r>
        <w:t>Graham, P. and Mulley, C. 2012, ‘Public transport pre-pay tickets: understanding passenger choice for different products’, Transport Policy, vol.19, no. 1, pp. 69-75.</w:t>
      </w:r>
    </w:p>
    <w:p w14:paraId="4922DC89" w14:textId="77777777" w:rsidR="00786877" w:rsidRDefault="00786877" w:rsidP="00786877">
      <w:pPr>
        <w:spacing w:after="120"/>
        <w:jc w:val="left"/>
      </w:pPr>
      <w:r>
        <w:lastRenderedPageBreak/>
        <w:t>Grotenhuis, J.W., Wiegmans, B.W., Rietveld, P., 2007. The desired quality of integrated multimodal travel information in public transport: Customer needs for time and effort savings. Transp. Policy 14, 27–38. doi:10.1016/j.tranpol.2006.07.001</w:t>
      </w:r>
    </w:p>
    <w:p w14:paraId="59735D91" w14:textId="77777777" w:rsidR="00786877" w:rsidRDefault="00786877" w:rsidP="00786877">
      <w:pPr>
        <w:spacing w:after="120"/>
        <w:jc w:val="left"/>
      </w:pPr>
      <w:r>
        <w:t>Guo, Z., 2011. Mind the map! The impact of transit maps on path choice in public transit. Transp. Res. Part A Policy Pract. 45, 625–639. doi:10.1016/j.tra.2011.04.001</w:t>
      </w:r>
    </w:p>
    <w:p w14:paraId="39D96FCC" w14:textId="77777777" w:rsidR="00786877" w:rsidRDefault="00786877" w:rsidP="00786877">
      <w:pPr>
        <w:spacing w:after="120"/>
        <w:jc w:val="left"/>
      </w:pPr>
      <w:r>
        <w:t>Guo, Z., Wilson, N.H.M. and Rahbee, A. 2007, ‘Impact of weather on transit ridership in Chicago, Illinois’, Transportation Research Record, vol. 2034, no. 1, pp. 3-10.</w:t>
      </w:r>
    </w:p>
    <w:p w14:paraId="65A2C311" w14:textId="77777777" w:rsidR="00786877" w:rsidRDefault="00786877" w:rsidP="00786877">
      <w:pPr>
        <w:spacing w:after="120"/>
        <w:jc w:val="left"/>
      </w:pPr>
      <w:r>
        <w:t>Hensher D.A. 2011 'Valuation of Travel Time Savings' in Handbook in Transport Economics, ed. André de Palma, Robin Lindsey, Emile Quinet, Roger Vickerman , Edward Elgar Publisher, London, United Kingdom, pp. 135-59</w:t>
      </w:r>
    </w:p>
    <w:p w14:paraId="30225AD6" w14:textId="77777777" w:rsidR="00786877" w:rsidRDefault="00786877" w:rsidP="00786877">
      <w:pPr>
        <w:spacing w:after="120"/>
        <w:jc w:val="left"/>
      </w:pPr>
      <w:r>
        <w:t>Hensher, D.A., Mulley, C., Yahya, N., 2010. Passenger experience with quality-enhanced bus service: The tyne and wear “superoute” services. Transportation (Amst). 37, 239–256. doi:10.1007/s11116-009-9240-x</w:t>
      </w:r>
    </w:p>
    <w:p w14:paraId="3103A0A8" w14:textId="77777777" w:rsidR="00786877" w:rsidRDefault="00786877" w:rsidP="00786877">
      <w:pPr>
        <w:spacing w:after="120"/>
        <w:jc w:val="left"/>
      </w:pPr>
      <w:r>
        <w:t>Hensher, D.A., Stopher, P., Bullock, P., 2003. Service quality - developing a service quality index in the provision of commercial bus contracts. Transp. Res. Part A Policy Pract. 37, 499–517. doi:10.1016/S0965-8564(02)00075-7</w:t>
      </w:r>
    </w:p>
    <w:p w14:paraId="7337097F" w14:textId="77777777" w:rsidR="00786877" w:rsidRDefault="00786877" w:rsidP="00786877">
      <w:pPr>
        <w:spacing w:after="120"/>
        <w:jc w:val="left"/>
      </w:pPr>
      <w:r>
        <w:t>Hickman, M.D., Wilson, N.H.M., 1995. Passenger travel time and path choice implications of real-time transit information. Transp. Res. Part C 3, 211–226. doi:10.1016/0968-090X(95)00007-6</w:t>
      </w:r>
    </w:p>
    <w:p w14:paraId="21743D62" w14:textId="77777777" w:rsidR="00786877" w:rsidRDefault="00786877" w:rsidP="00786877">
      <w:pPr>
        <w:spacing w:after="120"/>
        <w:jc w:val="left"/>
      </w:pPr>
      <w:r>
        <w:t>Horold, S., Mayas, C., Kr, H., 2015. Towards Paperless Mobility Information in Public Transport, Lecture Notes in Computer Science. Springer International Publishing, Cham. doi:10.1007/978-3-319-20901-2</w:t>
      </w:r>
    </w:p>
    <w:p w14:paraId="03638FFA" w14:textId="77777777" w:rsidR="00786877" w:rsidRDefault="00786877" w:rsidP="00786877">
      <w:pPr>
        <w:spacing w:after="120"/>
        <w:jc w:val="left"/>
      </w:pPr>
      <w:r>
        <w:t>Khattak, A.J., Yim, Y., Prokopy, L.S., 2003. Willingness to pay for travel information. Transp. Res. Part C Emerg. Technol. 11, 137–159. doi:10.1016/S0968-090X(03)00005-6</w:t>
      </w:r>
    </w:p>
    <w:p w14:paraId="1D972637" w14:textId="77777777" w:rsidR="00786877" w:rsidRDefault="00786877" w:rsidP="00786877">
      <w:pPr>
        <w:spacing w:after="120"/>
        <w:jc w:val="left"/>
      </w:pPr>
      <w:r>
        <w:lastRenderedPageBreak/>
        <w:t>Lai, W.T., Chen, C.F., 2011. Behavioral intentions of public transit passengers-The roles of service quality, perceived value, satisfaction and involvement. Transp. Policy 18, 318–325. doi:10.1016/j.tranpol.2010.09.003</w:t>
      </w:r>
    </w:p>
    <w:p w14:paraId="4AA1CEE4" w14:textId="77777777" w:rsidR="00786877" w:rsidRDefault="00786877" w:rsidP="00786877">
      <w:pPr>
        <w:spacing w:after="120"/>
        <w:jc w:val="left"/>
      </w:pPr>
      <w:r>
        <w:t>Litman, T. 2014, Valuing transit service quality improvements: Considering comfort and convenience in transport project evaluation, Victoria Transport Policy Institute, viewed 11 September, &lt;http://www.vtpi.org/traveltime.pdf&gt;.</w:t>
      </w:r>
    </w:p>
    <w:p w14:paraId="3C8AE289" w14:textId="77777777" w:rsidR="00786877" w:rsidRDefault="00786877" w:rsidP="00786877">
      <w:pPr>
        <w:spacing w:after="120"/>
        <w:jc w:val="left"/>
      </w:pPr>
      <w:r>
        <w:t>Mckelvey, R.D., Zavoina, W., 1975. A statistical model for the analysis of ordinal level, dependent variables. J. Math. Sociol. 4, 103–120. doi:10.1080/0022250X.1975.9989847</w:t>
      </w:r>
    </w:p>
    <w:p w14:paraId="37217637" w14:textId="77777777" w:rsidR="00786877" w:rsidRDefault="00786877" w:rsidP="00786877">
      <w:pPr>
        <w:spacing w:after="120"/>
        <w:jc w:val="left"/>
      </w:pPr>
      <w:r>
        <w:t>Molin, E.J.E., Timmermans, H.J.P., 2006. Traveler expectations and willingness-to-pay for Web-enabled public transport information services. Transp. Res. Part C Emerg. Technol. 14, 57–67. doi:10.1016/j.trc.2006.05.003</w:t>
      </w:r>
    </w:p>
    <w:p w14:paraId="19C0EAA8" w14:textId="77777777" w:rsidR="00786877" w:rsidRDefault="00786877" w:rsidP="00786877">
      <w:pPr>
        <w:spacing w:after="120"/>
        <w:jc w:val="left"/>
      </w:pPr>
      <w:r>
        <w:t>Mulley, C., Hensher, D.A. and Rose, J.M. 2014, ‘Do preferences for BRT and LRT vary across geographical jurisdictions? A comparative assessment of six Australian capital cities’, Case Studies on Transport Policy, vol.2, no. 1, pp. 1-9.</w:t>
      </w:r>
    </w:p>
    <w:p w14:paraId="18F6FE3C" w14:textId="77777777" w:rsidR="00786877" w:rsidRDefault="00786877" w:rsidP="00786877">
      <w:pPr>
        <w:spacing w:after="120"/>
        <w:jc w:val="left"/>
      </w:pPr>
      <w:r>
        <w:t>Nathanail, E., 2008. Measuring the quality of service for passengers on the hellenic railways. Transp. Res. Part A Policy Pract. 42, 48–66. doi:10.1016/j.tra.2007.06.006</w:t>
      </w:r>
    </w:p>
    <w:p w14:paraId="5683F70C" w14:textId="77777777" w:rsidR="00786877" w:rsidRDefault="00786877" w:rsidP="00786877">
      <w:pPr>
        <w:spacing w:after="120"/>
        <w:jc w:val="left"/>
      </w:pPr>
      <w:r>
        <w:t>Nellthorp, J. and Jopson, A. 2004, New horizons research into citizens’ understanding of journey quality: Implications for appraisal, report to Department for Transport, London, viewed 11 September, &lt;http://www.dft.gov.uk/rmd/project.asp?intProjectID=11040&gt;.</w:t>
      </w:r>
    </w:p>
    <w:p w14:paraId="1FA96A7E" w14:textId="77777777" w:rsidR="00786877" w:rsidRDefault="00786877" w:rsidP="00786877">
      <w:pPr>
        <w:spacing w:after="120"/>
        <w:jc w:val="left"/>
      </w:pPr>
      <w:r>
        <w:t>NSW, T. for, 2013. Principles and Guidelines for Economic Appraisal of Transport Investment and Initiatives. doi:10.1017/CBO9781107415324.004</w:t>
      </w:r>
    </w:p>
    <w:p w14:paraId="4167232A" w14:textId="77777777" w:rsidR="00786877" w:rsidRDefault="00786877" w:rsidP="00786877">
      <w:pPr>
        <w:spacing w:after="120"/>
        <w:jc w:val="left"/>
      </w:pPr>
      <w:r>
        <w:t>Paulley, N., Balcombe, R., Mackett, R., Titheridge, H., Preston, J., Wardman, M., Shires, J., White, P., 2006. The demand for public transport: The effects of fares, quality of service, income and car ownership. Transp. Policy 13, 295–306. doi:10.1016/j.tranpol.2005.12.004</w:t>
      </w:r>
    </w:p>
    <w:p w14:paraId="2CBCCF5C" w14:textId="77777777" w:rsidR="00786877" w:rsidRDefault="00786877" w:rsidP="00786877">
      <w:pPr>
        <w:spacing w:after="120"/>
        <w:jc w:val="left"/>
      </w:pPr>
      <w:r>
        <w:lastRenderedPageBreak/>
        <w:t>Politis, I., Papaioannou, P., Basbas, S., Dimitriadis, N., 2010. Evaluation of a bus passenger information system from the users’ point of view in the city of Thessaloniki, Greece. Res. Transp. Econ. 29, 249–255. doi:10.1016/j.retrec.2010.07.031</w:t>
      </w:r>
    </w:p>
    <w:p w14:paraId="626BD2BD" w14:textId="77777777" w:rsidR="00786877" w:rsidRDefault="00786877" w:rsidP="00786877">
      <w:pPr>
        <w:spacing w:after="120"/>
        <w:jc w:val="left"/>
      </w:pPr>
      <w:r>
        <w:t>Poushter, J. 2016, Smartphone ownership and internet usage continues to climb in emerging economies, Pew Global Research Center, 22 February 2016, viewed 13 September 2016, &lt; http://www.pewglobal.org/2016/02/22/smartphone-ownership-and-internet-usage-continues-to-climb-in-emerging-economies/&gt;.</w:t>
      </w:r>
    </w:p>
    <w:p w14:paraId="5D808017" w14:textId="77777777" w:rsidR="00786877" w:rsidRDefault="00786877" w:rsidP="00786877">
      <w:pPr>
        <w:spacing w:after="120"/>
        <w:jc w:val="left"/>
      </w:pPr>
      <w:r>
        <w:t>Raimond, T. and Milthorpe, F. 2010, ‘Why are young people driving less? Trends in licence-holding and travel behaviour’, paper presented at the Australasian Transport Research Forum 2010, 29 September – 1 October 2010, Canberra, Australia.</w:t>
      </w:r>
    </w:p>
    <w:p w14:paraId="25BECD9F" w14:textId="77777777" w:rsidR="00786877" w:rsidRDefault="00786877" w:rsidP="00786877">
      <w:pPr>
        <w:spacing w:after="120"/>
        <w:jc w:val="left"/>
      </w:pPr>
      <w:r>
        <w:t>Streeting, M. and Barlow, R. 2007, ‘Understanding key drivers of public transport patronage growth: Recent South East Queensland experience’, paper presented at the 10th International Conference on Competition and Land Passenger Transport, 12–17 August 2007, Hamilton Island, Australia.</w:t>
      </w:r>
    </w:p>
    <w:p w14:paraId="23E30961" w14:textId="77777777" w:rsidR="00786877" w:rsidRDefault="00786877" w:rsidP="00786877">
      <w:pPr>
        <w:spacing w:after="120"/>
        <w:jc w:val="left"/>
      </w:pPr>
      <w:r>
        <w:t>Tyrinopoulos, Y., Antoniou, C., 2008. Public transit user satisfaction: Variability and policy implications. Transp. Policy 15, 260–272. doi:10.1016/j.tranpol.2008.06.002</w:t>
      </w:r>
    </w:p>
    <w:p w14:paraId="57EBA60E" w14:textId="77777777" w:rsidR="00786877" w:rsidRDefault="00786877" w:rsidP="00786877">
      <w:pPr>
        <w:spacing w:after="120"/>
        <w:jc w:val="left"/>
      </w:pPr>
      <w:r>
        <w:t>Wardman, M. and Hine, J. 2000, ‘Costs of interchange: A review of the literature’, Working Paper, Institute for Transport Studies, University of Leeds , Leeds, UK.</w:t>
      </w:r>
    </w:p>
    <w:p w14:paraId="064E3C6F" w14:textId="77777777" w:rsidR="00786877" w:rsidRDefault="00786877" w:rsidP="00786877">
      <w:pPr>
        <w:spacing w:after="120"/>
        <w:jc w:val="left"/>
      </w:pPr>
      <w:r>
        <w:t>Wardman, M. and Whelan, G. 2011, ‘Twenty years of rail crowding valuation studies: Evidence and lessons from British experience’, Transport Reviews, vol. 31, no. 3, pp. 379-398.</w:t>
      </w:r>
    </w:p>
    <w:p w14:paraId="59693897" w14:textId="02711D88" w:rsidR="00C314A2" w:rsidRDefault="00786877" w:rsidP="00786877">
      <w:pPr>
        <w:spacing w:after="120"/>
        <w:jc w:val="left"/>
      </w:pPr>
      <w:r>
        <w:t>Watkins, K.E., Ferris, B., Borning, A., Rutherford, G.S., Layton, D., 2011. Where Is My Bus? Impact of mobile real-time information on the perceived and actual wait time of transit riders. Transp. Res. Part A Policy Pract. 45, 839–848. doi:10.1016/j.tra.2011.06.010</w:t>
      </w:r>
    </w:p>
    <w:sectPr w:rsidR="00C314A2" w:rsidSect="00F00241">
      <w:headerReference w:type="even" r:id="rId43"/>
      <w:headerReference w:type="default" r:id="rId44"/>
      <w:footerReference w:type="even" r:id="rId45"/>
      <w:footerReference w:type="default" r:id="rId46"/>
      <w:headerReference w:type="first" r:id="rId47"/>
      <w:footerReference w:type="first" r:id="rId48"/>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FC9C5B" w14:textId="77777777" w:rsidR="00907557" w:rsidRDefault="00907557" w:rsidP="00E84667">
      <w:r>
        <w:separator/>
      </w:r>
    </w:p>
  </w:endnote>
  <w:endnote w:type="continuationSeparator" w:id="0">
    <w:p w14:paraId="388F8E0E" w14:textId="77777777" w:rsidR="00907557" w:rsidRDefault="00907557" w:rsidP="00E846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Arial"/>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C00EAA" w14:textId="77777777" w:rsidR="00B84F60" w:rsidRPr="00B22B24" w:rsidRDefault="00B84F60" w:rsidP="00E84667">
    <w:pPr>
      <w:pStyle w:val="Footer"/>
    </w:pPr>
    <w:r>
      <w:fldChar w:fldCharType="begin"/>
    </w:r>
    <w:r>
      <w:instrText xml:space="preserve"> PAGE   \* MERGEFORMAT </w:instrText>
    </w:r>
    <w:r>
      <w:fldChar w:fldCharType="separate"/>
    </w:r>
    <w:r w:rsidR="00FA0377">
      <w:rPr>
        <w:noProof/>
      </w:rPr>
      <w:t>18</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E4CB5E" w14:textId="77777777" w:rsidR="00B84F60" w:rsidRDefault="00B84F60" w:rsidP="00E84667">
    <w:pPr>
      <w:pStyle w:val="Footer"/>
    </w:pPr>
    <w:r>
      <w:fldChar w:fldCharType="begin"/>
    </w:r>
    <w:r>
      <w:instrText xml:space="preserve"> PAGE   \* MERGEFORMAT </w:instrText>
    </w:r>
    <w:r>
      <w:fldChar w:fldCharType="separate"/>
    </w:r>
    <w:r w:rsidR="00FA0377">
      <w:rPr>
        <w:noProof/>
      </w:rPr>
      <w:t>19</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E83763" w14:textId="77777777" w:rsidR="00B84F60" w:rsidRDefault="00B84F60" w:rsidP="00E84667">
    <w:pPr>
      <w:pStyle w:val="Footer"/>
    </w:pPr>
    <w:r>
      <w:fldChar w:fldCharType="begin"/>
    </w:r>
    <w:r>
      <w:instrText xml:space="preserve"> PAGE   \* MERGEFORMAT </w:instrText>
    </w:r>
    <w:r>
      <w:fldChar w:fldCharType="separate"/>
    </w:r>
    <w:r w:rsidR="00FA0377">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A61673" w14:textId="77777777" w:rsidR="00907557" w:rsidRDefault="00907557" w:rsidP="00E84667">
      <w:r>
        <w:separator/>
      </w:r>
    </w:p>
  </w:footnote>
  <w:footnote w:type="continuationSeparator" w:id="0">
    <w:p w14:paraId="4930B3E4" w14:textId="77777777" w:rsidR="00907557" w:rsidRDefault="00907557" w:rsidP="00E84667">
      <w:r>
        <w:continuationSeparator/>
      </w:r>
    </w:p>
  </w:footnote>
  <w:footnote w:id="1">
    <w:p w14:paraId="07867669" w14:textId="77777777" w:rsidR="00B84F60" w:rsidRDefault="00B84F60" w:rsidP="00E84667">
      <w:pPr>
        <w:pStyle w:val="FootnoteText"/>
      </w:pPr>
      <w:r>
        <w:rPr>
          <w:rStyle w:val="FootnoteReference"/>
        </w:rPr>
        <w:footnoteRef/>
      </w:r>
      <w:r>
        <w:t xml:space="preserve"> They assume that public transport information systems are of most interest to travellers who are not very familiar with the network.</w:t>
      </w:r>
    </w:p>
  </w:footnote>
  <w:footnote w:id="2">
    <w:p w14:paraId="0741A0DE" w14:textId="35ACAE8F" w:rsidR="00B84F60" w:rsidRDefault="00B84F60" w:rsidP="00D92467">
      <w:pPr>
        <w:pStyle w:val="FootnoteText"/>
        <w:jc w:val="left"/>
      </w:pPr>
      <w:r>
        <w:rPr>
          <w:rStyle w:val="FootnoteReference"/>
        </w:rPr>
        <w:footnoteRef/>
      </w:r>
      <w:r>
        <w:t xml:space="preserve"> </w:t>
      </w:r>
      <w:r w:rsidRPr="002752AD">
        <w:t xml:space="preserve">GMI provide statistics as to their panel comparison with census information at </w:t>
      </w:r>
      <w:hyperlink r:id="rId1" w:history="1">
        <w:r w:rsidRPr="00360143">
          <w:rPr>
            <w:rStyle w:val="Hyperlink"/>
          </w:rPr>
          <w:t>http://www.lightspeedgmi.com/wp-content/uploads/2015/01/LightspeedGMI_PanelBook_2015_online.pdf</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320E8C" w14:textId="77777777" w:rsidR="00B84F60" w:rsidRDefault="00B84F60" w:rsidP="00E84667">
    <w:pPr>
      <w:pStyle w:val="Headerstyle"/>
    </w:pPr>
    <w:r w:rsidRPr="00F5019A">
      <w:t>ATRF 201</w:t>
    </w:r>
    <w:r>
      <w:t>6</w:t>
    </w:r>
    <w:r w:rsidRPr="00F5019A">
      <w:t xml:space="preserve"> Proceeding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33E1BA" w14:textId="274207DE" w:rsidR="00B84F60" w:rsidRPr="00727E34" w:rsidRDefault="00B84F60" w:rsidP="00E84667">
    <w:pPr>
      <w:pStyle w:val="Headerstyle"/>
    </w:pPr>
    <w:r>
      <w:t>Information for travelling: Awareness and usage of the various sources of information available to the public transport users in NSW</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5F986F" w14:textId="77777777" w:rsidR="00B84F60" w:rsidRPr="00F5019A" w:rsidRDefault="00B84F60" w:rsidP="00E84667">
    <w:pPr>
      <w:pStyle w:val="Headerstyle"/>
    </w:pPr>
    <w:r w:rsidRPr="00F5019A">
      <w:t>Australasian Transport Research Forum 201</w:t>
    </w:r>
    <w:r>
      <w:t>6</w:t>
    </w:r>
    <w:r w:rsidRPr="00F5019A">
      <w:t xml:space="preserve"> Proceedings</w:t>
    </w:r>
  </w:p>
  <w:p w14:paraId="4F67CE63" w14:textId="77777777" w:rsidR="00B84F60" w:rsidRPr="00F5019A" w:rsidRDefault="00B84F60" w:rsidP="00E84667">
    <w:pPr>
      <w:pStyle w:val="Headerstyle"/>
    </w:pPr>
    <w:r>
      <w:t>16 – 18 November 2016</w:t>
    </w:r>
    <w:r w:rsidRPr="00F5019A">
      <w:t xml:space="preserve">, </w:t>
    </w:r>
    <w:r>
      <w:t>Melbourne</w:t>
    </w:r>
    <w:r w:rsidRPr="00F5019A">
      <w:t>, Australia</w:t>
    </w:r>
  </w:p>
  <w:p w14:paraId="5C6593AA" w14:textId="77777777" w:rsidR="00B84F60" w:rsidRDefault="00B84F60" w:rsidP="00E84667">
    <w:pPr>
      <w:pStyle w:val="Headerstyle"/>
    </w:pPr>
    <w:r w:rsidRPr="00F5019A">
      <w:t xml:space="preserve">Publication website: </w:t>
    </w:r>
    <w:hyperlink r:id="rId1" w:history="1">
      <w:r w:rsidRPr="00AF6905">
        <w:rPr>
          <w:rStyle w:val="Hyperlink"/>
        </w:rPr>
        <w:t>http://www.atrf.info</w:t>
      </w:r>
    </w:hyperlink>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B64BD4"/>
    <w:multiLevelType w:val="hybridMultilevel"/>
    <w:tmpl w:val="98B28F5E"/>
    <w:lvl w:ilvl="0" w:tplc="0C090001">
      <w:start w:val="1"/>
      <w:numFmt w:val="bullet"/>
      <w:lvlText w:val=""/>
      <w:lvlJc w:val="left"/>
      <w:pPr>
        <w:ind w:left="851" w:hanging="360"/>
      </w:pPr>
      <w:rPr>
        <w:rFonts w:ascii="Symbol" w:hAnsi="Symbol" w:hint="default"/>
      </w:rPr>
    </w:lvl>
    <w:lvl w:ilvl="1" w:tplc="0C090003" w:tentative="1">
      <w:start w:val="1"/>
      <w:numFmt w:val="bullet"/>
      <w:lvlText w:val="o"/>
      <w:lvlJc w:val="left"/>
      <w:pPr>
        <w:ind w:left="1571" w:hanging="360"/>
      </w:pPr>
      <w:rPr>
        <w:rFonts w:ascii="Courier New" w:hAnsi="Courier New" w:cs="Arial" w:hint="default"/>
      </w:rPr>
    </w:lvl>
    <w:lvl w:ilvl="2" w:tplc="0C090005" w:tentative="1">
      <w:start w:val="1"/>
      <w:numFmt w:val="bullet"/>
      <w:lvlText w:val=""/>
      <w:lvlJc w:val="left"/>
      <w:pPr>
        <w:ind w:left="2291" w:hanging="360"/>
      </w:pPr>
      <w:rPr>
        <w:rFonts w:ascii="Wingdings" w:hAnsi="Wingdings" w:hint="default"/>
      </w:rPr>
    </w:lvl>
    <w:lvl w:ilvl="3" w:tplc="0C090001" w:tentative="1">
      <w:start w:val="1"/>
      <w:numFmt w:val="bullet"/>
      <w:lvlText w:val=""/>
      <w:lvlJc w:val="left"/>
      <w:pPr>
        <w:ind w:left="3011" w:hanging="360"/>
      </w:pPr>
      <w:rPr>
        <w:rFonts w:ascii="Symbol" w:hAnsi="Symbol" w:hint="default"/>
      </w:rPr>
    </w:lvl>
    <w:lvl w:ilvl="4" w:tplc="0C090003" w:tentative="1">
      <w:start w:val="1"/>
      <w:numFmt w:val="bullet"/>
      <w:lvlText w:val="o"/>
      <w:lvlJc w:val="left"/>
      <w:pPr>
        <w:ind w:left="3731" w:hanging="360"/>
      </w:pPr>
      <w:rPr>
        <w:rFonts w:ascii="Courier New" w:hAnsi="Courier New" w:cs="Arial" w:hint="default"/>
      </w:rPr>
    </w:lvl>
    <w:lvl w:ilvl="5" w:tplc="0C090005" w:tentative="1">
      <w:start w:val="1"/>
      <w:numFmt w:val="bullet"/>
      <w:lvlText w:val=""/>
      <w:lvlJc w:val="left"/>
      <w:pPr>
        <w:ind w:left="4451" w:hanging="360"/>
      </w:pPr>
      <w:rPr>
        <w:rFonts w:ascii="Wingdings" w:hAnsi="Wingdings" w:hint="default"/>
      </w:rPr>
    </w:lvl>
    <w:lvl w:ilvl="6" w:tplc="0C090001" w:tentative="1">
      <w:start w:val="1"/>
      <w:numFmt w:val="bullet"/>
      <w:lvlText w:val=""/>
      <w:lvlJc w:val="left"/>
      <w:pPr>
        <w:ind w:left="5171" w:hanging="360"/>
      </w:pPr>
      <w:rPr>
        <w:rFonts w:ascii="Symbol" w:hAnsi="Symbol" w:hint="default"/>
      </w:rPr>
    </w:lvl>
    <w:lvl w:ilvl="7" w:tplc="0C090003" w:tentative="1">
      <w:start w:val="1"/>
      <w:numFmt w:val="bullet"/>
      <w:lvlText w:val="o"/>
      <w:lvlJc w:val="left"/>
      <w:pPr>
        <w:ind w:left="5891" w:hanging="360"/>
      </w:pPr>
      <w:rPr>
        <w:rFonts w:ascii="Courier New" w:hAnsi="Courier New" w:cs="Arial" w:hint="default"/>
      </w:rPr>
    </w:lvl>
    <w:lvl w:ilvl="8" w:tplc="0C090005" w:tentative="1">
      <w:start w:val="1"/>
      <w:numFmt w:val="bullet"/>
      <w:lvlText w:val=""/>
      <w:lvlJc w:val="left"/>
      <w:pPr>
        <w:ind w:left="6611" w:hanging="360"/>
      </w:pPr>
      <w:rPr>
        <w:rFonts w:ascii="Wingdings" w:hAnsi="Wingdings" w:hint="default"/>
      </w:rPr>
    </w:lvl>
  </w:abstractNum>
  <w:abstractNum w:abstractNumId="1" w15:restartNumberingAfterBreak="0">
    <w:nsid w:val="04A678E7"/>
    <w:multiLevelType w:val="hybridMultilevel"/>
    <w:tmpl w:val="359887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9EE1BBD"/>
    <w:multiLevelType w:val="hybridMultilevel"/>
    <w:tmpl w:val="5D420CD6"/>
    <w:lvl w:ilvl="0" w:tplc="0C09000F">
      <w:start w:val="1"/>
      <w:numFmt w:val="decimal"/>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E7555A8"/>
    <w:multiLevelType w:val="hybridMultilevel"/>
    <w:tmpl w:val="CD70D9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33344D4"/>
    <w:multiLevelType w:val="hybridMultilevel"/>
    <w:tmpl w:val="21D652DC"/>
    <w:lvl w:ilvl="0" w:tplc="759078DC">
      <w:start w:val="1"/>
      <w:numFmt w:val="decimal"/>
      <w:lvlText w:val="Heading level %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63E098A"/>
    <w:multiLevelType w:val="hybridMultilevel"/>
    <w:tmpl w:val="F5684C22"/>
    <w:lvl w:ilvl="0" w:tplc="412A6CEC">
      <w:start w:val="1"/>
      <w:numFmt w:val="bullet"/>
      <w:lvlText w:val=""/>
      <w:lvlJc w:val="left"/>
      <w:pPr>
        <w:ind w:left="720" w:hanging="360"/>
      </w:pPr>
      <w:rPr>
        <w:rFonts w:ascii="Symbol" w:eastAsia="Calibr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937153C"/>
    <w:multiLevelType w:val="multilevel"/>
    <w:tmpl w:val="E71A79C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FD311EE"/>
    <w:multiLevelType w:val="hybridMultilevel"/>
    <w:tmpl w:val="FD46104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1404337"/>
    <w:multiLevelType w:val="hybridMultilevel"/>
    <w:tmpl w:val="B7A24DA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260691D"/>
    <w:multiLevelType w:val="hybridMultilevel"/>
    <w:tmpl w:val="7E9E1BE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76C2512"/>
    <w:multiLevelType w:val="hybridMultilevel"/>
    <w:tmpl w:val="085CFBBC"/>
    <w:lvl w:ilvl="0" w:tplc="F0FC9192">
      <w:start w:val="1"/>
      <w:numFmt w:val="bullet"/>
      <w:lvlText w:val=""/>
      <w:lvlJc w:val="left"/>
      <w:pPr>
        <w:ind w:left="720" w:hanging="360"/>
      </w:pPr>
      <w:rPr>
        <w:rFonts w:ascii="Symbol" w:eastAsia="Calibr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B49439D"/>
    <w:multiLevelType w:val="hybridMultilevel"/>
    <w:tmpl w:val="3A46EC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99C545B"/>
    <w:multiLevelType w:val="multilevel"/>
    <w:tmpl w:val="BA9C6ABE"/>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4AE91CEC"/>
    <w:multiLevelType w:val="hybridMultilevel"/>
    <w:tmpl w:val="FB74222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C297816"/>
    <w:multiLevelType w:val="hybridMultilevel"/>
    <w:tmpl w:val="8048AF56"/>
    <w:lvl w:ilvl="0" w:tplc="0C09000F">
      <w:start w:val="1"/>
      <w:numFmt w:val="decimal"/>
      <w:lvlText w:val="%1."/>
      <w:lvlJc w:val="left"/>
      <w:pPr>
        <w:ind w:left="851" w:hanging="360"/>
      </w:pPr>
    </w:lvl>
    <w:lvl w:ilvl="1" w:tplc="0C090019" w:tentative="1">
      <w:start w:val="1"/>
      <w:numFmt w:val="lowerLetter"/>
      <w:lvlText w:val="%2."/>
      <w:lvlJc w:val="left"/>
      <w:pPr>
        <w:ind w:left="1571" w:hanging="360"/>
      </w:pPr>
    </w:lvl>
    <w:lvl w:ilvl="2" w:tplc="0C09001B" w:tentative="1">
      <w:start w:val="1"/>
      <w:numFmt w:val="lowerRoman"/>
      <w:lvlText w:val="%3."/>
      <w:lvlJc w:val="right"/>
      <w:pPr>
        <w:ind w:left="2291" w:hanging="180"/>
      </w:pPr>
    </w:lvl>
    <w:lvl w:ilvl="3" w:tplc="0C09000F" w:tentative="1">
      <w:start w:val="1"/>
      <w:numFmt w:val="decimal"/>
      <w:lvlText w:val="%4."/>
      <w:lvlJc w:val="left"/>
      <w:pPr>
        <w:ind w:left="3011" w:hanging="360"/>
      </w:pPr>
    </w:lvl>
    <w:lvl w:ilvl="4" w:tplc="0C090019" w:tentative="1">
      <w:start w:val="1"/>
      <w:numFmt w:val="lowerLetter"/>
      <w:lvlText w:val="%5."/>
      <w:lvlJc w:val="left"/>
      <w:pPr>
        <w:ind w:left="3731" w:hanging="360"/>
      </w:pPr>
    </w:lvl>
    <w:lvl w:ilvl="5" w:tplc="0C09001B" w:tentative="1">
      <w:start w:val="1"/>
      <w:numFmt w:val="lowerRoman"/>
      <w:lvlText w:val="%6."/>
      <w:lvlJc w:val="right"/>
      <w:pPr>
        <w:ind w:left="4451" w:hanging="180"/>
      </w:pPr>
    </w:lvl>
    <w:lvl w:ilvl="6" w:tplc="0C09000F" w:tentative="1">
      <w:start w:val="1"/>
      <w:numFmt w:val="decimal"/>
      <w:lvlText w:val="%7."/>
      <w:lvlJc w:val="left"/>
      <w:pPr>
        <w:ind w:left="5171" w:hanging="360"/>
      </w:pPr>
    </w:lvl>
    <w:lvl w:ilvl="7" w:tplc="0C090019" w:tentative="1">
      <w:start w:val="1"/>
      <w:numFmt w:val="lowerLetter"/>
      <w:lvlText w:val="%8."/>
      <w:lvlJc w:val="left"/>
      <w:pPr>
        <w:ind w:left="5891" w:hanging="360"/>
      </w:pPr>
    </w:lvl>
    <w:lvl w:ilvl="8" w:tplc="0C09001B" w:tentative="1">
      <w:start w:val="1"/>
      <w:numFmt w:val="lowerRoman"/>
      <w:lvlText w:val="%9."/>
      <w:lvlJc w:val="right"/>
      <w:pPr>
        <w:ind w:left="6611" w:hanging="180"/>
      </w:pPr>
    </w:lvl>
  </w:abstractNum>
  <w:abstractNum w:abstractNumId="15" w15:restartNumberingAfterBreak="0">
    <w:nsid w:val="4D487889"/>
    <w:multiLevelType w:val="multilevel"/>
    <w:tmpl w:val="EE7239BE"/>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80C7BFB"/>
    <w:multiLevelType w:val="hybridMultilevel"/>
    <w:tmpl w:val="D554AAA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DE139B7"/>
    <w:multiLevelType w:val="hybridMultilevel"/>
    <w:tmpl w:val="E0AEFE1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7AB60F6"/>
    <w:multiLevelType w:val="hybridMultilevel"/>
    <w:tmpl w:val="5CFCB90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6B887FC0"/>
    <w:multiLevelType w:val="multilevel"/>
    <w:tmpl w:val="84D667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C8924F1"/>
    <w:multiLevelType w:val="hybridMultilevel"/>
    <w:tmpl w:val="F9D870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FD74A79"/>
    <w:multiLevelType w:val="hybridMultilevel"/>
    <w:tmpl w:val="7DBE89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731417A3"/>
    <w:multiLevelType w:val="multilevel"/>
    <w:tmpl w:val="F6E40D14"/>
    <w:lvl w:ilvl="0">
      <w:start w:val="1"/>
      <w:numFmt w:val="decimal"/>
      <w:lvlText w:val="%1."/>
      <w:lvlJc w:val="left"/>
      <w:pPr>
        <w:ind w:left="72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73F5415E"/>
    <w:multiLevelType w:val="hybridMultilevel"/>
    <w:tmpl w:val="DCC28ADE"/>
    <w:lvl w:ilvl="0" w:tplc="18A6D6A4">
      <w:start w:val="10"/>
      <w:numFmt w:val="bullet"/>
      <w:lvlText w:val=""/>
      <w:lvlJc w:val="left"/>
      <w:pPr>
        <w:ind w:left="420" w:hanging="360"/>
      </w:pPr>
      <w:rPr>
        <w:rFonts w:ascii="Symbol" w:eastAsia="Calibri" w:hAnsi="Symbol" w:cs="Times New Roman" w:hint="default"/>
      </w:rPr>
    </w:lvl>
    <w:lvl w:ilvl="1" w:tplc="0C090003" w:tentative="1">
      <w:start w:val="1"/>
      <w:numFmt w:val="bullet"/>
      <w:lvlText w:val="o"/>
      <w:lvlJc w:val="left"/>
      <w:pPr>
        <w:ind w:left="1140" w:hanging="360"/>
      </w:pPr>
      <w:rPr>
        <w:rFonts w:ascii="Courier New" w:hAnsi="Courier New" w:cs="Courier New" w:hint="default"/>
      </w:rPr>
    </w:lvl>
    <w:lvl w:ilvl="2" w:tplc="0C090005" w:tentative="1">
      <w:start w:val="1"/>
      <w:numFmt w:val="bullet"/>
      <w:lvlText w:val=""/>
      <w:lvlJc w:val="left"/>
      <w:pPr>
        <w:ind w:left="1860" w:hanging="360"/>
      </w:pPr>
      <w:rPr>
        <w:rFonts w:ascii="Wingdings" w:hAnsi="Wingdings" w:hint="default"/>
      </w:rPr>
    </w:lvl>
    <w:lvl w:ilvl="3" w:tplc="0C090001" w:tentative="1">
      <w:start w:val="1"/>
      <w:numFmt w:val="bullet"/>
      <w:lvlText w:val=""/>
      <w:lvlJc w:val="left"/>
      <w:pPr>
        <w:ind w:left="2580" w:hanging="360"/>
      </w:pPr>
      <w:rPr>
        <w:rFonts w:ascii="Symbol" w:hAnsi="Symbol" w:hint="default"/>
      </w:rPr>
    </w:lvl>
    <w:lvl w:ilvl="4" w:tplc="0C090003" w:tentative="1">
      <w:start w:val="1"/>
      <w:numFmt w:val="bullet"/>
      <w:lvlText w:val="o"/>
      <w:lvlJc w:val="left"/>
      <w:pPr>
        <w:ind w:left="3300" w:hanging="360"/>
      </w:pPr>
      <w:rPr>
        <w:rFonts w:ascii="Courier New" w:hAnsi="Courier New" w:cs="Courier New" w:hint="default"/>
      </w:rPr>
    </w:lvl>
    <w:lvl w:ilvl="5" w:tplc="0C090005" w:tentative="1">
      <w:start w:val="1"/>
      <w:numFmt w:val="bullet"/>
      <w:lvlText w:val=""/>
      <w:lvlJc w:val="left"/>
      <w:pPr>
        <w:ind w:left="4020" w:hanging="360"/>
      </w:pPr>
      <w:rPr>
        <w:rFonts w:ascii="Wingdings" w:hAnsi="Wingdings" w:hint="default"/>
      </w:rPr>
    </w:lvl>
    <w:lvl w:ilvl="6" w:tplc="0C090001" w:tentative="1">
      <w:start w:val="1"/>
      <w:numFmt w:val="bullet"/>
      <w:lvlText w:val=""/>
      <w:lvlJc w:val="left"/>
      <w:pPr>
        <w:ind w:left="4740" w:hanging="360"/>
      </w:pPr>
      <w:rPr>
        <w:rFonts w:ascii="Symbol" w:hAnsi="Symbol" w:hint="default"/>
      </w:rPr>
    </w:lvl>
    <w:lvl w:ilvl="7" w:tplc="0C090003" w:tentative="1">
      <w:start w:val="1"/>
      <w:numFmt w:val="bullet"/>
      <w:lvlText w:val="o"/>
      <w:lvlJc w:val="left"/>
      <w:pPr>
        <w:ind w:left="5460" w:hanging="360"/>
      </w:pPr>
      <w:rPr>
        <w:rFonts w:ascii="Courier New" w:hAnsi="Courier New" w:cs="Courier New" w:hint="default"/>
      </w:rPr>
    </w:lvl>
    <w:lvl w:ilvl="8" w:tplc="0C090005" w:tentative="1">
      <w:start w:val="1"/>
      <w:numFmt w:val="bullet"/>
      <w:lvlText w:val=""/>
      <w:lvlJc w:val="left"/>
      <w:pPr>
        <w:ind w:left="6180" w:hanging="360"/>
      </w:pPr>
      <w:rPr>
        <w:rFonts w:ascii="Wingdings" w:hAnsi="Wingdings" w:hint="default"/>
      </w:rPr>
    </w:lvl>
  </w:abstractNum>
  <w:abstractNum w:abstractNumId="24" w15:restartNumberingAfterBreak="0">
    <w:nsid w:val="759F1E31"/>
    <w:multiLevelType w:val="multilevel"/>
    <w:tmpl w:val="C9900F64"/>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13"/>
  </w:num>
  <w:num w:numId="3">
    <w:abstractNumId w:val="6"/>
  </w:num>
  <w:num w:numId="4">
    <w:abstractNumId w:val="12"/>
  </w:num>
  <w:num w:numId="5">
    <w:abstractNumId w:val="15"/>
  </w:num>
  <w:num w:numId="6">
    <w:abstractNumId w:val="18"/>
  </w:num>
  <w:num w:numId="7">
    <w:abstractNumId w:val="0"/>
  </w:num>
  <w:num w:numId="8">
    <w:abstractNumId w:val="1"/>
  </w:num>
  <w:num w:numId="9">
    <w:abstractNumId w:val="9"/>
  </w:num>
  <w:num w:numId="10">
    <w:abstractNumId w:val="16"/>
  </w:num>
  <w:num w:numId="11">
    <w:abstractNumId w:val="2"/>
  </w:num>
  <w:num w:numId="12">
    <w:abstractNumId w:val="21"/>
  </w:num>
  <w:num w:numId="13">
    <w:abstractNumId w:val="14"/>
  </w:num>
  <w:num w:numId="14">
    <w:abstractNumId w:val="3"/>
  </w:num>
  <w:num w:numId="15">
    <w:abstractNumId w:val="7"/>
  </w:num>
  <w:num w:numId="16">
    <w:abstractNumId w:val="11"/>
  </w:num>
  <w:num w:numId="17">
    <w:abstractNumId w:val="24"/>
  </w:num>
  <w:num w:numId="18">
    <w:abstractNumId w:val="4"/>
  </w:num>
  <w:num w:numId="19">
    <w:abstractNumId w:val="20"/>
  </w:num>
  <w:num w:numId="20">
    <w:abstractNumId w:val="17"/>
  </w:num>
  <w:num w:numId="21">
    <w:abstractNumId w:val="22"/>
  </w:num>
  <w:num w:numId="22">
    <w:abstractNumId w:val="19"/>
  </w:num>
  <w:num w:numId="23">
    <w:abstractNumId w:val="10"/>
  </w:num>
  <w:num w:numId="24">
    <w:abstractNumId w:val="5"/>
  </w:num>
  <w:num w:numId="2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drawingGridHorizontalSpacing w:val="12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Transport Heal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sdvvead72r2pqeftxz5zepgrva2svfavzra&quot;&gt;Endnote library 01062016&lt;record-ids&gt;&lt;item&gt;495&lt;/item&gt;&lt;item&gt;567&lt;/item&gt;&lt;item&gt;671&lt;/item&gt;&lt;/record-ids&gt;&lt;/item&gt;&lt;/Libraries&gt;"/>
  </w:docVars>
  <w:rsids>
    <w:rsidRoot w:val="00850DB0"/>
    <w:rsid w:val="00000704"/>
    <w:rsid w:val="000033A5"/>
    <w:rsid w:val="000079DF"/>
    <w:rsid w:val="00010054"/>
    <w:rsid w:val="00024832"/>
    <w:rsid w:val="00026BAC"/>
    <w:rsid w:val="00036FF5"/>
    <w:rsid w:val="00041BCE"/>
    <w:rsid w:val="00045FDF"/>
    <w:rsid w:val="00053792"/>
    <w:rsid w:val="00055124"/>
    <w:rsid w:val="000566FB"/>
    <w:rsid w:val="00062E93"/>
    <w:rsid w:val="00065EE6"/>
    <w:rsid w:val="000673F6"/>
    <w:rsid w:val="00072409"/>
    <w:rsid w:val="00085D72"/>
    <w:rsid w:val="00096F8E"/>
    <w:rsid w:val="000A2679"/>
    <w:rsid w:val="000B64F4"/>
    <w:rsid w:val="000C1BBD"/>
    <w:rsid w:val="000C450F"/>
    <w:rsid w:val="000D2E16"/>
    <w:rsid w:val="000D2F34"/>
    <w:rsid w:val="000D6279"/>
    <w:rsid w:val="000D635A"/>
    <w:rsid w:val="000E037E"/>
    <w:rsid w:val="000E4765"/>
    <w:rsid w:val="000E7A61"/>
    <w:rsid w:val="000F286D"/>
    <w:rsid w:val="000F41EC"/>
    <w:rsid w:val="001011D7"/>
    <w:rsid w:val="001053FA"/>
    <w:rsid w:val="0011068F"/>
    <w:rsid w:val="00116737"/>
    <w:rsid w:val="0011744B"/>
    <w:rsid w:val="00121DB0"/>
    <w:rsid w:val="00121F02"/>
    <w:rsid w:val="00124942"/>
    <w:rsid w:val="0013245E"/>
    <w:rsid w:val="001345F3"/>
    <w:rsid w:val="00157E18"/>
    <w:rsid w:val="001616A9"/>
    <w:rsid w:val="001618D1"/>
    <w:rsid w:val="00162B02"/>
    <w:rsid w:val="00164BA5"/>
    <w:rsid w:val="00176CAC"/>
    <w:rsid w:val="00177616"/>
    <w:rsid w:val="00183EF9"/>
    <w:rsid w:val="00186703"/>
    <w:rsid w:val="00187B80"/>
    <w:rsid w:val="00192486"/>
    <w:rsid w:val="00192D3E"/>
    <w:rsid w:val="00195818"/>
    <w:rsid w:val="001A5FC9"/>
    <w:rsid w:val="001A7157"/>
    <w:rsid w:val="001B640B"/>
    <w:rsid w:val="001C01AC"/>
    <w:rsid w:val="001C0AE3"/>
    <w:rsid w:val="001C0CC3"/>
    <w:rsid w:val="001C46BE"/>
    <w:rsid w:val="001E22B7"/>
    <w:rsid w:val="001E5819"/>
    <w:rsid w:val="001F0B19"/>
    <w:rsid w:val="001F47E6"/>
    <w:rsid w:val="001F4BB9"/>
    <w:rsid w:val="002016E1"/>
    <w:rsid w:val="00210313"/>
    <w:rsid w:val="0021584C"/>
    <w:rsid w:val="00217FC5"/>
    <w:rsid w:val="002255B8"/>
    <w:rsid w:val="00225E18"/>
    <w:rsid w:val="002355D0"/>
    <w:rsid w:val="00235604"/>
    <w:rsid w:val="00240848"/>
    <w:rsid w:val="002408A9"/>
    <w:rsid w:val="00253588"/>
    <w:rsid w:val="00253D3B"/>
    <w:rsid w:val="00261069"/>
    <w:rsid w:val="002752AD"/>
    <w:rsid w:val="002802C6"/>
    <w:rsid w:val="0028361D"/>
    <w:rsid w:val="002840FD"/>
    <w:rsid w:val="00285A62"/>
    <w:rsid w:val="002935DA"/>
    <w:rsid w:val="002A0F17"/>
    <w:rsid w:val="002A6852"/>
    <w:rsid w:val="002A6BB0"/>
    <w:rsid w:val="002B1618"/>
    <w:rsid w:val="002C56FC"/>
    <w:rsid w:val="002C6F0D"/>
    <w:rsid w:val="002D019C"/>
    <w:rsid w:val="002D3A92"/>
    <w:rsid w:val="002E0186"/>
    <w:rsid w:val="002E3740"/>
    <w:rsid w:val="002E4625"/>
    <w:rsid w:val="002E6525"/>
    <w:rsid w:val="00300028"/>
    <w:rsid w:val="00303588"/>
    <w:rsid w:val="00310B25"/>
    <w:rsid w:val="00315413"/>
    <w:rsid w:val="003168AF"/>
    <w:rsid w:val="003203A8"/>
    <w:rsid w:val="003238EA"/>
    <w:rsid w:val="003278BB"/>
    <w:rsid w:val="00330347"/>
    <w:rsid w:val="00340531"/>
    <w:rsid w:val="00343092"/>
    <w:rsid w:val="00347823"/>
    <w:rsid w:val="00355F2F"/>
    <w:rsid w:val="003672D7"/>
    <w:rsid w:val="00380F2E"/>
    <w:rsid w:val="00381557"/>
    <w:rsid w:val="0039774B"/>
    <w:rsid w:val="003A0FDA"/>
    <w:rsid w:val="003A1A63"/>
    <w:rsid w:val="003A2F4C"/>
    <w:rsid w:val="003A6627"/>
    <w:rsid w:val="003B5C76"/>
    <w:rsid w:val="003C4BB3"/>
    <w:rsid w:val="003C69F7"/>
    <w:rsid w:val="003F59D1"/>
    <w:rsid w:val="003F6800"/>
    <w:rsid w:val="00401B61"/>
    <w:rsid w:val="004022B4"/>
    <w:rsid w:val="00414A95"/>
    <w:rsid w:val="0041565C"/>
    <w:rsid w:val="00425CE6"/>
    <w:rsid w:val="00431B77"/>
    <w:rsid w:val="00437245"/>
    <w:rsid w:val="00446B00"/>
    <w:rsid w:val="0045560D"/>
    <w:rsid w:val="004618F5"/>
    <w:rsid w:val="004667A9"/>
    <w:rsid w:val="004756DE"/>
    <w:rsid w:val="0047707E"/>
    <w:rsid w:val="00491D17"/>
    <w:rsid w:val="00492744"/>
    <w:rsid w:val="00493EAA"/>
    <w:rsid w:val="00494D4C"/>
    <w:rsid w:val="0049602C"/>
    <w:rsid w:val="004C7B35"/>
    <w:rsid w:val="004D13FB"/>
    <w:rsid w:val="004E2F96"/>
    <w:rsid w:val="004E4C7D"/>
    <w:rsid w:val="004F31C9"/>
    <w:rsid w:val="00501FFA"/>
    <w:rsid w:val="00503860"/>
    <w:rsid w:val="005079B9"/>
    <w:rsid w:val="005175AF"/>
    <w:rsid w:val="00520D5B"/>
    <w:rsid w:val="0052178E"/>
    <w:rsid w:val="00525F82"/>
    <w:rsid w:val="00527B92"/>
    <w:rsid w:val="0053049E"/>
    <w:rsid w:val="005327E9"/>
    <w:rsid w:val="00542B8E"/>
    <w:rsid w:val="005465BD"/>
    <w:rsid w:val="00557C6C"/>
    <w:rsid w:val="0057149D"/>
    <w:rsid w:val="00573E03"/>
    <w:rsid w:val="005805BE"/>
    <w:rsid w:val="005871E1"/>
    <w:rsid w:val="00590B4B"/>
    <w:rsid w:val="00597FFC"/>
    <w:rsid w:val="005A2189"/>
    <w:rsid w:val="005A6998"/>
    <w:rsid w:val="005B2647"/>
    <w:rsid w:val="005C1C00"/>
    <w:rsid w:val="005C2E23"/>
    <w:rsid w:val="005C3F36"/>
    <w:rsid w:val="005D0A47"/>
    <w:rsid w:val="005D4E7B"/>
    <w:rsid w:val="005E6C02"/>
    <w:rsid w:val="005F0194"/>
    <w:rsid w:val="005F01FB"/>
    <w:rsid w:val="005F22FA"/>
    <w:rsid w:val="005F7C69"/>
    <w:rsid w:val="006007B8"/>
    <w:rsid w:val="00601DA1"/>
    <w:rsid w:val="00606A4A"/>
    <w:rsid w:val="006219B6"/>
    <w:rsid w:val="00621DF9"/>
    <w:rsid w:val="00633B3E"/>
    <w:rsid w:val="006343C9"/>
    <w:rsid w:val="00637219"/>
    <w:rsid w:val="006412CB"/>
    <w:rsid w:val="006522CD"/>
    <w:rsid w:val="00671349"/>
    <w:rsid w:val="006834CF"/>
    <w:rsid w:val="006843CF"/>
    <w:rsid w:val="00684E2E"/>
    <w:rsid w:val="00686091"/>
    <w:rsid w:val="00690FF8"/>
    <w:rsid w:val="006A056A"/>
    <w:rsid w:val="006A3820"/>
    <w:rsid w:val="006A4BEE"/>
    <w:rsid w:val="006A4D20"/>
    <w:rsid w:val="006C3F8E"/>
    <w:rsid w:val="006D3185"/>
    <w:rsid w:val="006D5384"/>
    <w:rsid w:val="006D6A3F"/>
    <w:rsid w:val="006E040F"/>
    <w:rsid w:val="006E1472"/>
    <w:rsid w:val="006F4C64"/>
    <w:rsid w:val="006F4D49"/>
    <w:rsid w:val="006F6E0C"/>
    <w:rsid w:val="00700DDF"/>
    <w:rsid w:val="00714420"/>
    <w:rsid w:val="00736EFA"/>
    <w:rsid w:val="00742D7B"/>
    <w:rsid w:val="007522AD"/>
    <w:rsid w:val="00756056"/>
    <w:rsid w:val="007563E3"/>
    <w:rsid w:val="00757350"/>
    <w:rsid w:val="00760671"/>
    <w:rsid w:val="00761A78"/>
    <w:rsid w:val="00765EBA"/>
    <w:rsid w:val="00776126"/>
    <w:rsid w:val="00781D28"/>
    <w:rsid w:val="007867AB"/>
    <w:rsid w:val="00786877"/>
    <w:rsid w:val="007A4545"/>
    <w:rsid w:val="007B02FE"/>
    <w:rsid w:val="007C0ACA"/>
    <w:rsid w:val="007C2E18"/>
    <w:rsid w:val="007C66DB"/>
    <w:rsid w:val="007D569F"/>
    <w:rsid w:val="007D68CB"/>
    <w:rsid w:val="007E29BE"/>
    <w:rsid w:val="007E6072"/>
    <w:rsid w:val="007F561A"/>
    <w:rsid w:val="00800359"/>
    <w:rsid w:val="00805A29"/>
    <w:rsid w:val="00813FF4"/>
    <w:rsid w:val="00814D18"/>
    <w:rsid w:val="0081553A"/>
    <w:rsid w:val="00816A1B"/>
    <w:rsid w:val="00822659"/>
    <w:rsid w:val="00822B32"/>
    <w:rsid w:val="00823292"/>
    <w:rsid w:val="00827C6C"/>
    <w:rsid w:val="00830321"/>
    <w:rsid w:val="0084269D"/>
    <w:rsid w:val="00846873"/>
    <w:rsid w:val="0084791F"/>
    <w:rsid w:val="00850C47"/>
    <w:rsid w:val="00850DB0"/>
    <w:rsid w:val="00853286"/>
    <w:rsid w:val="0085384C"/>
    <w:rsid w:val="008545BE"/>
    <w:rsid w:val="00856BFF"/>
    <w:rsid w:val="008572F8"/>
    <w:rsid w:val="00857B2E"/>
    <w:rsid w:val="008659E6"/>
    <w:rsid w:val="00872750"/>
    <w:rsid w:val="00875FB8"/>
    <w:rsid w:val="008807CA"/>
    <w:rsid w:val="0088361A"/>
    <w:rsid w:val="008836C7"/>
    <w:rsid w:val="00891D8A"/>
    <w:rsid w:val="008B20B6"/>
    <w:rsid w:val="008C0406"/>
    <w:rsid w:val="008D6C97"/>
    <w:rsid w:val="008E0798"/>
    <w:rsid w:val="008E586E"/>
    <w:rsid w:val="008E6EF1"/>
    <w:rsid w:val="008F1C47"/>
    <w:rsid w:val="008F4DB3"/>
    <w:rsid w:val="009002D6"/>
    <w:rsid w:val="009011C9"/>
    <w:rsid w:val="00904294"/>
    <w:rsid w:val="00907557"/>
    <w:rsid w:val="00910118"/>
    <w:rsid w:val="009102F7"/>
    <w:rsid w:val="00913882"/>
    <w:rsid w:val="0091421D"/>
    <w:rsid w:val="0093217F"/>
    <w:rsid w:val="0093545A"/>
    <w:rsid w:val="00942D77"/>
    <w:rsid w:val="0094792D"/>
    <w:rsid w:val="00954B6A"/>
    <w:rsid w:val="00962811"/>
    <w:rsid w:val="00964550"/>
    <w:rsid w:val="009705BD"/>
    <w:rsid w:val="009765B1"/>
    <w:rsid w:val="00980AD7"/>
    <w:rsid w:val="00981ACB"/>
    <w:rsid w:val="009872CB"/>
    <w:rsid w:val="00997BA4"/>
    <w:rsid w:val="009B4EFA"/>
    <w:rsid w:val="009C3474"/>
    <w:rsid w:val="009E07FC"/>
    <w:rsid w:val="009E5A89"/>
    <w:rsid w:val="009F0A77"/>
    <w:rsid w:val="009F1A12"/>
    <w:rsid w:val="009F1A78"/>
    <w:rsid w:val="00A13296"/>
    <w:rsid w:val="00A2173F"/>
    <w:rsid w:val="00A220A3"/>
    <w:rsid w:val="00A34F85"/>
    <w:rsid w:val="00A427FE"/>
    <w:rsid w:val="00A5001C"/>
    <w:rsid w:val="00A51CBC"/>
    <w:rsid w:val="00A54EE5"/>
    <w:rsid w:val="00A5554D"/>
    <w:rsid w:val="00A614C6"/>
    <w:rsid w:val="00A64CEA"/>
    <w:rsid w:val="00A6648D"/>
    <w:rsid w:val="00A67925"/>
    <w:rsid w:val="00A81067"/>
    <w:rsid w:val="00A902AF"/>
    <w:rsid w:val="00A9585A"/>
    <w:rsid w:val="00A95D8F"/>
    <w:rsid w:val="00A97A81"/>
    <w:rsid w:val="00AB367A"/>
    <w:rsid w:val="00AB48AD"/>
    <w:rsid w:val="00AC30B1"/>
    <w:rsid w:val="00AE2B37"/>
    <w:rsid w:val="00AF33F9"/>
    <w:rsid w:val="00AF3ACB"/>
    <w:rsid w:val="00AF7C4C"/>
    <w:rsid w:val="00B06C81"/>
    <w:rsid w:val="00B15CAE"/>
    <w:rsid w:val="00B24851"/>
    <w:rsid w:val="00B35981"/>
    <w:rsid w:val="00B41439"/>
    <w:rsid w:val="00B4385E"/>
    <w:rsid w:val="00B4423A"/>
    <w:rsid w:val="00B50AAA"/>
    <w:rsid w:val="00B612F8"/>
    <w:rsid w:val="00B6161D"/>
    <w:rsid w:val="00B66844"/>
    <w:rsid w:val="00B72326"/>
    <w:rsid w:val="00B74A31"/>
    <w:rsid w:val="00B762ED"/>
    <w:rsid w:val="00B8293C"/>
    <w:rsid w:val="00B84656"/>
    <w:rsid w:val="00B84F60"/>
    <w:rsid w:val="00B917A1"/>
    <w:rsid w:val="00B92B8A"/>
    <w:rsid w:val="00BA192E"/>
    <w:rsid w:val="00BA7809"/>
    <w:rsid w:val="00BC2A43"/>
    <w:rsid w:val="00BC2B6B"/>
    <w:rsid w:val="00BC73AD"/>
    <w:rsid w:val="00BD1B30"/>
    <w:rsid w:val="00BD1F1F"/>
    <w:rsid w:val="00BD5E21"/>
    <w:rsid w:val="00BD7719"/>
    <w:rsid w:val="00BE0B8F"/>
    <w:rsid w:val="00BE0DEF"/>
    <w:rsid w:val="00BE20BD"/>
    <w:rsid w:val="00BE2192"/>
    <w:rsid w:val="00BF2853"/>
    <w:rsid w:val="00BF7C67"/>
    <w:rsid w:val="00C04629"/>
    <w:rsid w:val="00C110C6"/>
    <w:rsid w:val="00C21069"/>
    <w:rsid w:val="00C22B67"/>
    <w:rsid w:val="00C23B00"/>
    <w:rsid w:val="00C27365"/>
    <w:rsid w:val="00C314A2"/>
    <w:rsid w:val="00C32A32"/>
    <w:rsid w:val="00C346AB"/>
    <w:rsid w:val="00C371C7"/>
    <w:rsid w:val="00C375E2"/>
    <w:rsid w:val="00C37809"/>
    <w:rsid w:val="00C37FAD"/>
    <w:rsid w:val="00C42295"/>
    <w:rsid w:val="00C429D8"/>
    <w:rsid w:val="00C442D5"/>
    <w:rsid w:val="00C45D0A"/>
    <w:rsid w:val="00C47EE4"/>
    <w:rsid w:val="00C56131"/>
    <w:rsid w:val="00C64BE2"/>
    <w:rsid w:val="00C715EE"/>
    <w:rsid w:val="00C827F1"/>
    <w:rsid w:val="00C8283F"/>
    <w:rsid w:val="00C92244"/>
    <w:rsid w:val="00C97592"/>
    <w:rsid w:val="00CA1C61"/>
    <w:rsid w:val="00CB1AC2"/>
    <w:rsid w:val="00CB2E59"/>
    <w:rsid w:val="00CB4713"/>
    <w:rsid w:val="00CC0C8A"/>
    <w:rsid w:val="00CC1384"/>
    <w:rsid w:val="00CC6331"/>
    <w:rsid w:val="00CD3920"/>
    <w:rsid w:val="00CD5D10"/>
    <w:rsid w:val="00CD6497"/>
    <w:rsid w:val="00CD6B17"/>
    <w:rsid w:val="00CE12CB"/>
    <w:rsid w:val="00CF3625"/>
    <w:rsid w:val="00D12540"/>
    <w:rsid w:val="00D27C32"/>
    <w:rsid w:val="00D27E09"/>
    <w:rsid w:val="00D336F8"/>
    <w:rsid w:val="00D352FA"/>
    <w:rsid w:val="00D37EBE"/>
    <w:rsid w:val="00D40144"/>
    <w:rsid w:val="00D42340"/>
    <w:rsid w:val="00D43EBE"/>
    <w:rsid w:val="00D44803"/>
    <w:rsid w:val="00D44EBB"/>
    <w:rsid w:val="00D479A7"/>
    <w:rsid w:val="00D51D68"/>
    <w:rsid w:val="00D51D99"/>
    <w:rsid w:val="00D557AB"/>
    <w:rsid w:val="00D650C5"/>
    <w:rsid w:val="00D733A6"/>
    <w:rsid w:val="00D84D19"/>
    <w:rsid w:val="00D85954"/>
    <w:rsid w:val="00D92467"/>
    <w:rsid w:val="00D95AEB"/>
    <w:rsid w:val="00D96BC9"/>
    <w:rsid w:val="00DB1C51"/>
    <w:rsid w:val="00DC1CE5"/>
    <w:rsid w:val="00DC23A2"/>
    <w:rsid w:val="00DD3E88"/>
    <w:rsid w:val="00DE532A"/>
    <w:rsid w:val="00DF2C40"/>
    <w:rsid w:val="00DF4226"/>
    <w:rsid w:val="00DF4DD1"/>
    <w:rsid w:val="00DF516D"/>
    <w:rsid w:val="00E035E3"/>
    <w:rsid w:val="00E078B9"/>
    <w:rsid w:val="00E13CFB"/>
    <w:rsid w:val="00E154D6"/>
    <w:rsid w:val="00E16E04"/>
    <w:rsid w:val="00E260B0"/>
    <w:rsid w:val="00E27895"/>
    <w:rsid w:val="00E372C2"/>
    <w:rsid w:val="00E415C5"/>
    <w:rsid w:val="00E42959"/>
    <w:rsid w:val="00E46C85"/>
    <w:rsid w:val="00E534FF"/>
    <w:rsid w:val="00E65CA7"/>
    <w:rsid w:val="00E84667"/>
    <w:rsid w:val="00E903A0"/>
    <w:rsid w:val="00EA4FED"/>
    <w:rsid w:val="00EA652F"/>
    <w:rsid w:val="00EB2A8D"/>
    <w:rsid w:val="00EB66BC"/>
    <w:rsid w:val="00EB6A2E"/>
    <w:rsid w:val="00EC1254"/>
    <w:rsid w:val="00EC268E"/>
    <w:rsid w:val="00EC2B3D"/>
    <w:rsid w:val="00EC7C88"/>
    <w:rsid w:val="00EE2FCF"/>
    <w:rsid w:val="00EE5BD3"/>
    <w:rsid w:val="00EE7944"/>
    <w:rsid w:val="00EF2B09"/>
    <w:rsid w:val="00EF587B"/>
    <w:rsid w:val="00F00241"/>
    <w:rsid w:val="00F047A0"/>
    <w:rsid w:val="00F21E32"/>
    <w:rsid w:val="00F22551"/>
    <w:rsid w:val="00F2676F"/>
    <w:rsid w:val="00F32D74"/>
    <w:rsid w:val="00F3320C"/>
    <w:rsid w:val="00F354AA"/>
    <w:rsid w:val="00F4032E"/>
    <w:rsid w:val="00F40E3F"/>
    <w:rsid w:val="00F470FE"/>
    <w:rsid w:val="00F502B8"/>
    <w:rsid w:val="00F50F1C"/>
    <w:rsid w:val="00F51BBF"/>
    <w:rsid w:val="00F55CD5"/>
    <w:rsid w:val="00F57AB9"/>
    <w:rsid w:val="00F61378"/>
    <w:rsid w:val="00F672F6"/>
    <w:rsid w:val="00F75465"/>
    <w:rsid w:val="00F91135"/>
    <w:rsid w:val="00F92783"/>
    <w:rsid w:val="00F956BC"/>
    <w:rsid w:val="00F95E3A"/>
    <w:rsid w:val="00FA0377"/>
    <w:rsid w:val="00FA101C"/>
    <w:rsid w:val="00FA4DAD"/>
    <w:rsid w:val="00FA6EEE"/>
    <w:rsid w:val="00FA70A6"/>
    <w:rsid w:val="00FB10D4"/>
    <w:rsid w:val="00FB44F6"/>
    <w:rsid w:val="00FB5F33"/>
    <w:rsid w:val="00FC2226"/>
    <w:rsid w:val="00FC3551"/>
    <w:rsid w:val="00FD4884"/>
    <w:rsid w:val="00FE06C1"/>
    <w:rsid w:val="00FE3FE5"/>
    <w:rsid w:val="00FE6828"/>
    <w:rsid w:val="00FE6B18"/>
    <w:rsid w:val="00FF35B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489CB94"/>
  <w15:chartTrackingRefBased/>
  <w15:docId w15:val="{AFF9B559-87EC-4F11-9B6B-0E10E29676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4667"/>
    <w:pPr>
      <w:spacing w:after="140"/>
      <w:jc w:val="both"/>
    </w:pPr>
    <w:rPr>
      <w:rFonts w:ascii="Arial" w:hAnsi="Arial"/>
      <w:sz w:val="22"/>
      <w:szCs w:val="22"/>
    </w:rPr>
  </w:style>
  <w:style w:type="paragraph" w:styleId="Heading1">
    <w:name w:val="heading 1"/>
    <w:basedOn w:val="Normal"/>
    <w:next w:val="Normal"/>
    <w:link w:val="Heading1Char"/>
    <w:uiPriority w:val="9"/>
    <w:qFormat/>
    <w:rsid w:val="00312191"/>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qFormat/>
    <w:rsid w:val="006825B1"/>
    <w:pPr>
      <w:keepNext/>
      <w:keepLines/>
      <w:spacing w:before="200" w:after="0"/>
      <w:outlineLvl w:val="1"/>
    </w:pPr>
    <w:rPr>
      <w:rFonts w:ascii="Cambria" w:eastAsia="Times New Roman" w:hAnsi="Cambria"/>
      <w:b/>
      <w:bCs/>
      <w:color w:val="4F81BD"/>
      <w:sz w:val="26"/>
      <w:szCs w:val="26"/>
    </w:rPr>
  </w:style>
  <w:style w:type="paragraph" w:styleId="Heading5">
    <w:name w:val="heading 5"/>
    <w:basedOn w:val="Normal"/>
    <w:next w:val="Normal"/>
    <w:link w:val="Heading5Char"/>
    <w:uiPriority w:val="9"/>
    <w:semiHidden/>
    <w:unhideWhenUsed/>
    <w:qFormat/>
    <w:rsid w:val="00121DB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90835"/>
    <w:pPr>
      <w:tabs>
        <w:tab w:val="center" w:pos="4513"/>
        <w:tab w:val="right" w:pos="9026"/>
      </w:tabs>
      <w:spacing w:after="0"/>
      <w:jc w:val="center"/>
    </w:pPr>
  </w:style>
  <w:style w:type="character" w:customStyle="1" w:styleId="HeaderChar">
    <w:name w:val="Header Char"/>
    <w:link w:val="Header"/>
    <w:uiPriority w:val="99"/>
    <w:rsid w:val="00D90835"/>
    <w:rPr>
      <w:rFonts w:ascii="Arial" w:hAnsi="Arial" w:cs="Arial"/>
    </w:rPr>
  </w:style>
  <w:style w:type="paragraph" w:styleId="Footer">
    <w:name w:val="footer"/>
    <w:basedOn w:val="Normal"/>
    <w:link w:val="FooterChar"/>
    <w:uiPriority w:val="99"/>
    <w:unhideWhenUsed/>
    <w:rsid w:val="00C96E6F"/>
    <w:pPr>
      <w:tabs>
        <w:tab w:val="center" w:pos="4513"/>
        <w:tab w:val="right" w:pos="9026"/>
      </w:tabs>
      <w:spacing w:after="0"/>
    </w:pPr>
  </w:style>
  <w:style w:type="character" w:customStyle="1" w:styleId="FooterChar">
    <w:name w:val="Footer Char"/>
    <w:basedOn w:val="DefaultParagraphFont"/>
    <w:link w:val="Footer"/>
    <w:uiPriority w:val="99"/>
    <w:rsid w:val="00C96E6F"/>
  </w:style>
  <w:style w:type="paragraph" w:customStyle="1" w:styleId="PublicationTitle">
    <w:name w:val="Publication Title"/>
    <w:basedOn w:val="Normal"/>
    <w:next w:val="AuthorName"/>
    <w:link w:val="PublicationTitleChar"/>
    <w:qFormat/>
    <w:rsid w:val="00844452"/>
    <w:pPr>
      <w:jc w:val="center"/>
    </w:pPr>
    <w:rPr>
      <w:b/>
      <w:sz w:val="40"/>
      <w:szCs w:val="32"/>
    </w:rPr>
  </w:style>
  <w:style w:type="paragraph" w:customStyle="1" w:styleId="AuthorName">
    <w:name w:val="Author Name"/>
    <w:basedOn w:val="Normal"/>
    <w:next w:val="AuthorAddress"/>
    <w:link w:val="AuthorNameChar"/>
    <w:qFormat/>
    <w:rsid w:val="00844452"/>
    <w:pPr>
      <w:jc w:val="center"/>
    </w:pPr>
    <w:rPr>
      <w:szCs w:val="24"/>
    </w:rPr>
  </w:style>
  <w:style w:type="character" w:customStyle="1" w:styleId="PublicationTitleChar">
    <w:name w:val="Publication Title Char"/>
    <w:link w:val="PublicationTitle"/>
    <w:rsid w:val="00844452"/>
    <w:rPr>
      <w:rFonts w:ascii="Arial" w:hAnsi="Arial" w:cs="Arial"/>
      <w:b/>
      <w:sz w:val="40"/>
      <w:szCs w:val="32"/>
      <w:lang w:eastAsia="en-US"/>
    </w:rPr>
  </w:style>
  <w:style w:type="character" w:styleId="Hyperlink">
    <w:name w:val="Hyperlink"/>
    <w:uiPriority w:val="99"/>
    <w:unhideWhenUsed/>
    <w:rsid w:val="00BB53FF"/>
    <w:rPr>
      <w:color w:val="0000FF"/>
      <w:u w:val="single"/>
    </w:rPr>
  </w:style>
  <w:style w:type="character" w:customStyle="1" w:styleId="AuthorNameChar">
    <w:name w:val="Author Name Char"/>
    <w:link w:val="AuthorName"/>
    <w:rsid w:val="00844452"/>
    <w:rPr>
      <w:rFonts w:ascii="Arial" w:hAnsi="Arial" w:cs="Arial"/>
      <w:sz w:val="24"/>
      <w:szCs w:val="24"/>
      <w:lang w:eastAsia="en-US"/>
    </w:rPr>
  </w:style>
  <w:style w:type="paragraph" w:customStyle="1" w:styleId="AuthorAddress">
    <w:name w:val="Author Address"/>
    <w:basedOn w:val="Normal"/>
    <w:link w:val="AuthorAddressChar"/>
    <w:qFormat/>
    <w:rsid w:val="00844452"/>
    <w:pPr>
      <w:jc w:val="center"/>
    </w:pPr>
    <w:rPr>
      <w:sz w:val="20"/>
    </w:rPr>
  </w:style>
  <w:style w:type="paragraph" w:styleId="BalloonText">
    <w:name w:val="Balloon Text"/>
    <w:basedOn w:val="Normal"/>
    <w:link w:val="BalloonTextChar"/>
    <w:uiPriority w:val="99"/>
    <w:semiHidden/>
    <w:unhideWhenUsed/>
    <w:rsid w:val="005374AC"/>
    <w:pPr>
      <w:spacing w:after="0"/>
    </w:pPr>
    <w:rPr>
      <w:rFonts w:ascii="Tahoma" w:hAnsi="Tahoma" w:cs="Tahoma"/>
      <w:sz w:val="16"/>
      <w:szCs w:val="16"/>
    </w:rPr>
  </w:style>
  <w:style w:type="character" w:customStyle="1" w:styleId="AuthorAddressChar">
    <w:name w:val="Author Address Char"/>
    <w:link w:val="AuthorAddress"/>
    <w:rsid w:val="00844452"/>
    <w:rPr>
      <w:rFonts w:ascii="Arial" w:hAnsi="Arial" w:cs="Arial"/>
      <w:lang w:eastAsia="en-US"/>
    </w:rPr>
  </w:style>
  <w:style w:type="character" w:customStyle="1" w:styleId="BalloonTextChar">
    <w:name w:val="Balloon Text Char"/>
    <w:link w:val="BalloonText"/>
    <w:uiPriority w:val="99"/>
    <w:semiHidden/>
    <w:rsid w:val="005374AC"/>
    <w:rPr>
      <w:rFonts w:ascii="Tahoma" w:hAnsi="Tahoma" w:cs="Tahoma"/>
      <w:sz w:val="16"/>
      <w:szCs w:val="16"/>
    </w:rPr>
  </w:style>
  <w:style w:type="paragraph" w:customStyle="1" w:styleId="AbstractTitle">
    <w:name w:val="Abstract Title"/>
    <w:basedOn w:val="Normal"/>
    <w:next w:val="Normal"/>
    <w:link w:val="AbstractTitleChar"/>
    <w:qFormat/>
    <w:rsid w:val="00674BA5"/>
    <w:pPr>
      <w:jc w:val="center"/>
    </w:pPr>
    <w:rPr>
      <w:b/>
      <w:sz w:val="32"/>
      <w:szCs w:val="28"/>
    </w:rPr>
  </w:style>
  <w:style w:type="character" w:customStyle="1" w:styleId="AbstractTitleChar">
    <w:name w:val="Abstract Title Char"/>
    <w:link w:val="AbstractTitle"/>
    <w:rsid w:val="00674BA5"/>
    <w:rPr>
      <w:rFonts w:ascii="Arial" w:hAnsi="Arial" w:cs="Arial"/>
      <w:b/>
      <w:sz w:val="32"/>
      <w:szCs w:val="28"/>
    </w:rPr>
  </w:style>
  <w:style w:type="paragraph" w:customStyle="1" w:styleId="SectionHeadingLevel1">
    <w:name w:val="Section Heading Level 1"/>
    <w:basedOn w:val="AbstractTitle"/>
    <w:next w:val="Normal"/>
    <w:link w:val="SectionHeadingLevel1Char"/>
    <w:qFormat/>
    <w:rsid w:val="00557C6C"/>
    <w:pPr>
      <w:jc w:val="left"/>
    </w:pPr>
  </w:style>
  <w:style w:type="paragraph" w:customStyle="1" w:styleId="Paperbody">
    <w:name w:val="Paper body"/>
    <w:basedOn w:val="AbstractTitle"/>
    <w:link w:val="PaperbodyChar"/>
    <w:rsid w:val="00850DB0"/>
    <w:pPr>
      <w:jc w:val="both"/>
    </w:pPr>
    <w:rPr>
      <w:b w:val="0"/>
      <w:sz w:val="22"/>
      <w:szCs w:val="22"/>
    </w:rPr>
  </w:style>
  <w:style w:type="character" w:customStyle="1" w:styleId="SectionHeadingLevel1Char">
    <w:name w:val="Section Heading Level 1 Char"/>
    <w:link w:val="SectionHeadingLevel1"/>
    <w:rsid w:val="00557C6C"/>
    <w:rPr>
      <w:rFonts w:ascii="Arial" w:hAnsi="Arial" w:cs="Arial"/>
      <w:b/>
      <w:sz w:val="32"/>
      <w:szCs w:val="28"/>
      <w:lang w:eastAsia="en-US"/>
    </w:rPr>
  </w:style>
  <w:style w:type="paragraph" w:customStyle="1" w:styleId="SectionHeadingLevel2">
    <w:name w:val="Section Heading Level 2"/>
    <w:basedOn w:val="Paperbody"/>
    <w:next w:val="Normal"/>
    <w:link w:val="SectionHeadingLevel2Char"/>
    <w:qFormat/>
    <w:rsid w:val="00557C6C"/>
    <w:pPr>
      <w:ind w:left="720" w:hanging="720"/>
      <w:jc w:val="left"/>
    </w:pPr>
    <w:rPr>
      <w:b/>
      <w:sz w:val="28"/>
      <w:szCs w:val="24"/>
    </w:rPr>
  </w:style>
  <w:style w:type="character" w:customStyle="1" w:styleId="PaperbodyChar">
    <w:name w:val="Paper body Char"/>
    <w:link w:val="Paperbody"/>
    <w:rsid w:val="00850DB0"/>
    <w:rPr>
      <w:rFonts w:ascii="Arial" w:hAnsi="Arial" w:cs="Arial"/>
      <w:b/>
      <w:sz w:val="22"/>
      <w:szCs w:val="28"/>
    </w:rPr>
  </w:style>
  <w:style w:type="character" w:customStyle="1" w:styleId="SectionHeadingLevel2Char">
    <w:name w:val="Section Heading Level 2 Char"/>
    <w:link w:val="SectionHeadingLevel2"/>
    <w:rsid w:val="00557C6C"/>
    <w:rPr>
      <w:rFonts w:ascii="Arial" w:hAnsi="Arial" w:cs="Arial"/>
      <w:b/>
      <w:sz w:val="28"/>
      <w:szCs w:val="24"/>
      <w:lang w:eastAsia="en-US"/>
    </w:rPr>
  </w:style>
  <w:style w:type="paragraph" w:customStyle="1" w:styleId="SectionHeadingLevel3">
    <w:name w:val="Section Heading Level 3"/>
    <w:basedOn w:val="Paperbody"/>
    <w:next w:val="Normal"/>
    <w:link w:val="SectionHeadingLevel3Char"/>
    <w:qFormat/>
    <w:rsid w:val="00557C6C"/>
    <w:pPr>
      <w:jc w:val="left"/>
    </w:pPr>
    <w:rPr>
      <w:b/>
      <w:i/>
      <w:sz w:val="24"/>
    </w:rPr>
  </w:style>
  <w:style w:type="character" w:customStyle="1" w:styleId="NormalChar">
    <w:name w:val="Normal Char"/>
    <w:rsid w:val="00557C6C"/>
    <w:rPr>
      <w:rFonts w:ascii="Arial" w:hAnsi="Arial" w:cs="Arial"/>
      <w:b/>
      <w:sz w:val="22"/>
      <w:szCs w:val="28"/>
      <w:lang w:val="en-AU" w:eastAsia="en-AU" w:bidi="ar-SA"/>
    </w:rPr>
  </w:style>
  <w:style w:type="paragraph" w:customStyle="1" w:styleId="ColorfulList-Accent11">
    <w:name w:val="Colorful List - Accent 11"/>
    <w:basedOn w:val="Normal"/>
    <w:uiPriority w:val="34"/>
    <w:qFormat/>
    <w:rsid w:val="00B4239F"/>
    <w:pPr>
      <w:ind w:left="720"/>
      <w:contextualSpacing/>
    </w:pPr>
  </w:style>
  <w:style w:type="character" w:customStyle="1" w:styleId="SectionHeadingLevel3Char">
    <w:name w:val="Section Heading Level 3 Char"/>
    <w:link w:val="SectionHeadingLevel3"/>
    <w:rsid w:val="00557C6C"/>
    <w:rPr>
      <w:rFonts w:ascii="Arial" w:hAnsi="Arial" w:cs="Arial"/>
      <w:b/>
      <w:i/>
      <w:sz w:val="24"/>
      <w:szCs w:val="22"/>
      <w:lang w:eastAsia="en-US"/>
    </w:rPr>
  </w:style>
  <w:style w:type="character" w:customStyle="1" w:styleId="Heading1Char">
    <w:name w:val="Heading 1 Char"/>
    <w:link w:val="Heading1"/>
    <w:uiPriority w:val="9"/>
    <w:rsid w:val="00312191"/>
    <w:rPr>
      <w:rFonts w:ascii="Cambria" w:eastAsia="Times New Roman" w:hAnsi="Cambria" w:cs="Times New Roman"/>
      <w:b/>
      <w:bCs/>
      <w:color w:val="365F91"/>
      <w:sz w:val="28"/>
      <w:szCs w:val="28"/>
    </w:rPr>
  </w:style>
  <w:style w:type="character" w:customStyle="1" w:styleId="Heading2Char">
    <w:name w:val="Heading 2 Char"/>
    <w:link w:val="Heading2"/>
    <w:uiPriority w:val="9"/>
    <w:semiHidden/>
    <w:rsid w:val="006825B1"/>
    <w:rPr>
      <w:rFonts w:ascii="Cambria" w:eastAsia="Times New Roman" w:hAnsi="Cambria" w:cs="Times New Roman"/>
      <w:b/>
      <w:bCs/>
      <w:color w:val="4F81BD"/>
      <w:sz w:val="26"/>
      <w:szCs w:val="26"/>
    </w:rPr>
  </w:style>
  <w:style w:type="character" w:styleId="PlaceholderText">
    <w:name w:val="Placeholder Text"/>
    <w:uiPriority w:val="99"/>
    <w:semiHidden/>
    <w:rsid w:val="005F70C1"/>
    <w:rPr>
      <w:color w:val="808080"/>
    </w:rPr>
  </w:style>
  <w:style w:type="paragraph" w:customStyle="1" w:styleId="Captionstyle">
    <w:name w:val="Caption style"/>
    <w:basedOn w:val="Normal"/>
    <w:link w:val="CaptionstyleChar"/>
    <w:qFormat/>
    <w:rsid w:val="0065512D"/>
    <w:pPr>
      <w:jc w:val="left"/>
    </w:pPr>
    <w:rPr>
      <w:b/>
      <w:sz w:val="20"/>
    </w:rPr>
  </w:style>
  <w:style w:type="paragraph" w:styleId="FootnoteText">
    <w:name w:val="footnote text"/>
    <w:basedOn w:val="Normal"/>
    <w:link w:val="FootnoteTextChar"/>
    <w:uiPriority w:val="99"/>
    <w:unhideWhenUsed/>
    <w:rsid w:val="0045207F"/>
    <w:pPr>
      <w:spacing w:after="0"/>
    </w:pPr>
    <w:rPr>
      <w:sz w:val="20"/>
    </w:rPr>
  </w:style>
  <w:style w:type="character" w:customStyle="1" w:styleId="CaptionstyleChar">
    <w:name w:val="Caption style Char"/>
    <w:basedOn w:val="NormalChar"/>
    <w:link w:val="Captionstyle"/>
    <w:rsid w:val="0065512D"/>
    <w:rPr>
      <w:rFonts w:ascii="Arial" w:hAnsi="Arial" w:cs="Arial"/>
      <w:b/>
      <w:sz w:val="22"/>
      <w:szCs w:val="28"/>
      <w:lang w:val="en-AU" w:eastAsia="en-AU" w:bidi="ar-SA"/>
    </w:rPr>
  </w:style>
  <w:style w:type="character" w:customStyle="1" w:styleId="FootnoteTextChar">
    <w:name w:val="Footnote Text Char"/>
    <w:link w:val="FootnoteText"/>
    <w:uiPriority w:val="99"/>
    <w:rsid w:val="0045207F"/>
    <w:rPr>
      <w:rFonts w:ascii="Arial" w:hAnsi="Arial" w:cs="Arial"/>
      <w:sz w:val="20"/>
      <w:szCs w:val="20"/>
    </w:rPr>
  </w:style>
  <w:style w:type="character" w:styleId="FootnoteReference">
    <w:name w:val="footnote reference"/>
    <w:uiPriority w:val="99"/>
    <w:semiHidden/>
    <w:unhideWhenUsed/>
    <w:rsid w:val="0045207F"/>
    <w:rPr>
      <w:vertAlign w:val="superscript"/>
    </w:rPr>
  </w:style>
  <w:style w:type="table" w:styleId="TableGrid">
    <w:name w:val="Table Grid"/>
    <w:basedOn w:val="TableNormal"/>
    <w:uiPriority w:val="39"/>
    <w:rsid w:val="0004335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LightShading">
    <w:name w:val="Light Shading"/>
    <w:basedOn w:val="TableNormal"/>
    <w:uiPriority w:val="60"/>
    <w:rsid w:val="00043352"/>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IntenseQuote1">
    <w:name w:val="Intense Quote1"/>
    <w:basedOn w:val="TableNormal"/>
    <w:uiPriority w:val="60"/>
    <w:qFormat/>
    <w:rsid w:val="00043352"/>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MediumGrid3-Accent2">
    <w:name w:val="Medium Grid 3 Accent 2"/>
    <w:basedOn w:val="TableNormal"/>
    <w:uiPriority w:val="60"/>
    <w:rsid w:val="00043352"/>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MediumGrid3-Accent3">
    <w:name w:val="Medium Grid 3 Accent 3"/>
    <w:basedOn w:val="TableNormal"/>
    <w:uiPriority w:val="60"/>
    <w:rsid w:val="00043352"/>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MediumGrid3-Accent4">
    <w:name w:val="Medium Grid 3 Accent 4"/>
    <w:basedOn w:val="TableNormal"/>
    <w:uiPriority w:val="60"/>
    <w:rsid w:val="00043352"/>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LightList">
    <w:name w:val="Light List"/>
    <w:basedOn w:val="TableNormal"/>
    <w:uiPriority w:val="61"/>
    <w:rsid w:val="00043352"/>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List2-Accent1">
    <w:name w:val="Medium List 2 Accent 1"/>
    <w:basedOn w:val="TableNormal"/>
    <w:uiPriority w:val="61"/>
    <w:rsid w:val="00043352"/>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DarkList-Accent2">
    <w:name w:val="Dark List Accent 2"/>
    <w:basedOn w:val="TableNormal"/>
    <w:uiPriority w:val="61"/>
    <w:rsid w:val="00043352"/>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DarkList-Accent3">
    <w:name w:val="Dark List Accent 3"/>
    <w:basedOn w:val="TableNormal"/>
    <w:uiPriority w:val="61"/>
    <w:rsid w:val="00043352"/>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paragraph" w:customStyle="1" w:styleId="Headerstyle">
    <w:name w:val="Header style"/>
    <w:basedOn w:val="Header"/>
    <w:link w:val="HeaderstyleChar"/>
    <w:qFormat/>
    <w:rsid w:val="00F5019A"/>
    <w:rPr>
      <w:sz w:val="20"/>
    </w:rPr>
  </w:style>
  <w:style w:type="character" w:styleId="FollowedHyperlink">
    <w:name w:val="FollowedHyperlink"/>
    <w:uiPriority w:val="99"/>
    <w:semiHidden/>
    <w:unhideWhenUsed/>
    <w:rsid w:val="00A427FE"/>
    <w:rPr>
      <w:color w:val="800080"/>
      <w:u w:val="single"/>
    </w:rPr>
  </w:style>
  <w:style w:type="character" w:customStyle="1" w:styleId="HeaderstyleChar">
    <w:name w:val="Header style Char"/>
    <w:link w:val="Headerstyle"/>
    <w:rsid w:val="00F5019A"/>
    <w:rPr>
      <w:rFonts w:ascii="Arial" w:hAnsi="Arial" w:cs="Arial"/>
      <w:lang w:eastAsia="en-US"/>
    </w:rPr>
  </w:style>
  <w:style w:type="character" w:customStyle="1" w:styleId="apple-converted-space">
    <w:name w:val="apple-converted-space"/>
    <w:rsid w:val="00B72326"/>
  </w:style>
  <w:style w:type="character" w:customStyle="1" w:styleId="il">
    <w:name w:val="il"/>
    <w:rsid w:val="00B72326"/>
  </w:style>
  <w:style w:type="paragraph" w:styleId="CommentText">
    <w:name w:val="annotation text"/>
    <w:basedOn w:val="Normal"/>
    <w:link w:val="CommentTextChar"/>
    <w:uiPriority w:val="99"/>
    <w:unhideWhenUsed/>
    <w:rsid w:val="0045560D"/>
    <w:pPr>
      <w:spacing w:after="160"/>
      <w:jc w:val="left"/>
    </w:pPr>
    <w:rPr>
      <w:rFonts w:asciiTheme="minorHAnsi" w:eastAsiaTheme="minorHAnsi" w:hAnsiTheme="minorHAnsi" w:cstheme="minorBidi"/>
      <w:sz w:val="20"/>
      <w:lang w:eastAsia="en-US"/>
    </w:rPr>
  </w:style>
  <w:style w:type="character" w:customStyle="1" w:styleId="CommentTextChar">
    <w:name w:val="Comment Text Char"/>
    <w:basedOn w:val="DefaultParagraphFont"/>
    <w:link w:val="CommentText"/>
    <w:uiPriority w:val="99"/>
    <w:rsid w:val="0045560D"/>
    <w:rPr>
      <w:rFonts w:asciiTheme="minorHAnsi" w:eastAsiaTheme="minorHAnsi" w:hAnsiTheme="minorHAnsi" w:cstheme="minorBidi"/>
      <w:lang w:eastAsia="en-US"/>
    </w:rPr>
  </w:style>
  <w:style w:type="character" w:styleId="CommentReference">
    <w:name w:val="annotation reference"/>
    <w:basedOn w:val="DefaultParagraphFont"/>
    <w:uiPriority w:val="99"/>
    <w:semiHidden/>
    <w:unhideWhenUsed/>
    <w:rsid w:val="0045560D"/>
    <w:rPr>
      <w:sz w:val="16"/>
      <w:szCs w:val="16"/>
    </w:rPr>
  </w:style>
  <w:style w:type="paragraph" w:styleId="CommentSubject">
    <w:name w:val="annotation subject"/>
    <w:basedOn w:val="CommentText"/>
    <w:next w:val="CommentText"/>
    <w:link w:val="CommentSubjectChar"/>
    <w:uiPriority w:val="99"/>
    <w:semiHidden/>
    <w:unhideWhenUsed/>
    <w:rsid w:val="0045560D"/>
    <w:pPr>
      <w:spacing w:after="140"/>
      <w:jc w:val="both"/>
    </w:pPr>
    <w:rPr>
      <w:rFonts w:ascii="Arial" w:eastAsia="Calibri" w:hAnsi="Arial" w:cs="Times New Roman"/>
      <w:b/>
      <w:bCs/>
      <w:lang w:eastAsia="en-AU"/>
    </w:rPr>
  </w:style>
  <w:style w:type="character" w:customStyle="1" w:styleId="CommentSubjectChar">
    <w:name w:val="Comment Subject Char"/>
    <w:basedOn w:val="CommentTextChar"/>
    <w:link w:val="CommentSubject"/>
    <w:uiPriority w:val="99"/>
    <w:semiHidden/>
    <w:rsid w:val="0045560D"/>
    <w:rPr>
      <w:rFonts w:ascii="Arial" w:eastAsiaTheme="minorHAnsi" w:hAnsi="Arial" w:cstheme="minorBidi"/>
      <w:b/>
      <w:bCs/>
      <w:lang w:eastAsia="en-US"/>
    </w:rPr>
  </w:style>
  <w:style w:type="paragraph" w:customStyle="1" w:styleId="Default">
    <w:name w:val="Default"/>
    <w:rsid w:val="005F7C69"/>
    <w:pPr>
      <w:autoSpaceDE w:val="0"/>
      <w:autoSpaceDN w:val="0"/>
      <w:adjustRightInd w:val="0"/>
    </w:pPr>
    <w:rPr>
      <w:rFonts w:ascii="Arial" w:hAnsi="Arial" w:cs="Arial"/>
      <w:color w:val="000000"/>
      <w:sz w:val="24"/>
      <w:szCs w:val="24"/>
    </w:rPr>
  </w:style>
  <w:style w:type="character" w:styleId="HTMLCite">
    <w:name w:val="HTML Cite"/>
    <w:basedOn w:val="DefaultParagraphFont"/>
    <w:uiPriority w:val="99"/>
    <w:semiHidden/>
    <w:unhideWhenUsed/>
    <w:rsid w:val="00A5001C"/>
    <w:rPr>
      <w:i/>
      <w:iCs/>
    </w:rPr>
  </w:style>
  <w:style w:type="table" w:styleId="GridTable5Dark">
    <w:name w:val="Grid Table 5 Dark"/>
    <w:basedOn w:val="TableNormal"/>
    <w:uiPriority w:val="50"/>
    <w:rsid w:val="008807C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4">
    <w:name w:val="Grid Table 4"/>
    <w:basedOn w:val="TableNormal"/>
    <w:uiPriority w:val="49"/>
    <w:rsid w:val="008807CA"/>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492744"/>
    <w:pPr>
      <w:ind w:left="720"/>
      <w:contextualSpacing/>
    </w:pPr>
  </w:style>
  <w:style w:type="table" w:styleId="ListTable3">
    <w:name w:val="List Table 3"/>
    <w:basedOn w:val="TableNormal"/>
    <w:uiPriority w:val="48"/>
    <w:rsid w:val="006F4D4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customStyle="1" w:styleId="Body">
    <w:name w:val="Body"/>
    <w:rsid w:val="00CD6B17"/>
    <w:pPr>
      <w:pBdr>
        <w:top w:val="nil"/>
        <w:left w:val="nil"/>
        <w:bottom w:val="nil"/>
        <w:right w:val="nil"/>
        <w:between w:val="nil"/>
        <w:bar w:val="nil"/>
      </w:pBdr>
      <w:spacing w:after="200" w:line="276" w:lineRule="auto"/>
    </w:pPr>
    <w:rPr>
      <w:rFonts w:ascii="Calibri" w:hAnsi="Calibri" w:cs="Calibri"/>
      <w:color w:val="000000"/>
      <w:sz w:val="22"/>
      <w:szCs w:val="22"/>
      <w:u w:color="000000"/>
      <w:bdr w:val="nil"/>
      <w:lang w:val="en-US"/>
    </w:rPr>
  </w:style>
  <w:style w:type="character" w:customStyle="1" w:styleId="Hyperlink0">
    <w:name w:val="Hyperlink.0"/>
    <w:basedOn w:val="DefaultParagraphFont"/>
    <w:rsid w:val="00CD6B17"/>
    <w:rPr>
      <w:color w:val="000000"/>
      <w:u w:color="000000"/>
    </w:rPr>
  </w:style>
  <w:style w:type="table" w:styleId="ListTable4">
    <w:name w:val="List Table 4"/>
    <w:basedOn w:val="TableNormal"/>
    <w:uiPriority w:val="49"/>
    <w:rsid w:val="00235604"/>
    <w:rPr>
      <w:rFonts w:asciiTheme="minorHAnsi" w:eastAsiaTheme="minorEastAsia" w:hAnsiTheme="minorHAnsi" w:cstheme="minorBidi"/>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121DB0"/>
    <w:rPr>
      <w:i/>
      <w:iCs/>
    </w:rPr>
  </w:style>
  <w:style w:type="character" w:customStyle="1" w:styleId="publicationdownload">
    <w:name w:val="publication_download"/>
    <w:basedOn w:val="DefaultParagraphFont"/>
    <w:rsid w:val="00121DB0"/>
  </w:style>
  <w:style w:type="character" w:customStyle="1" w:styleId="Heading5Char">
    <w:name w:val="Heading 5 Char"/>
    <w:basedOn w:val="DefaultParagraphFont"/>
    <w:link w:val="Heading5"/>
    <w:uiPriority w:val="9"/>
    <w:semiHidden/>
    <w:rsid w:val="00121DB0"/>
    <w:rPr>
      <w:rFonts w:asciiTheme="majorHAnsi" w:eastAsiaTheme="majorEastAsia" w:hAnsiTheme="majorHAnsi" w:cstheme="majorBidi"/>
      <w:color w:val="2E74B5" w:themeColor="accent1" w:themeShade="BF"/>
      <w:sz w:val="22"/>
      <w:szCs w:val="22"/>
    </w:rPr>
  </w:style>
  <w:style w:type="paragraph" w:styleId="Revision">
    <w:name w:val="Revision"/>
    <w:hidden/>
    <w:uiPriority w:val="99"/>
    <w:semiHidden/>
    <w:rsid w:val="00EB66BC"/>
    <w:rPr>
      <w:rFonts w:ascii="Arial" w:hAnsi="Arial"/>
      <w:sz w:val="22"/>
      <w:szCs w:val="22"/>
    </w:rPr>
  </w:style>
  <w:style w:type="paragraph" w:styleId="Caption">
    <w:name w:val="caption"/>
    <w:basedOn w:val="Normal"/>
    <w:next w:val="Normal"/>
    <w:uiPriority w:val="35"/>
    <w:unhideWhenUsed/>
    <w:qFormat/>
    <w:rsid w:val="00380F2E"/>
    <w:pPr>
      <w:spacing w:after="200"/>
    </w:pPr>
    <w:rPr>
      <w:b/>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1086680">
      <w:bodyDiv w:val="1"/>
      <w:marLeft w:val="0"/>
      <w:marRight w:val="0"/>
      <w:marTop w:val="0"/>
      <w:marBottom w:val="0"/>
      <w:divBdr>
        <w:top w:val="none" w:sz="0" w:space="0" w:color="auto"/>
        <w:left w:val="none" w:sz="0" w:space="0" w:color="auto"/>
        <w:bottom w:val="none" w:sz="0" w:space="0" w:color="auto"/>
        <w:right w:val="none" w:sz="0" w:space="0" w:color="auto"/>
      </w:divBdr>
    </w:div>
    <w:div w:id="1602688576">
      <w:bodyDiv w:val="1"/>
      <w:marLeft w:val="0"/>
      <w:marRight w:val="0"/>
      <w:marTop w:val="0"/>
      <w:marBottom w:val="0"/>
      <w:divBdr>
        <w:top w:val="none" w:sz="0" w:space="0" w:color="auto"/>
        <w:left w:val="none" w:sz="0" w:space="0" w:color="auto"/>
        <w:bottom w:val="none" w:sz="0" w:space="0" w:color="auto"/>
        <w:right w:val="none" w:sz="0" w:space="0" w:color="auto"/>
      </w:divBdr>
    </w:div>
    <w:div w:id="1769547642">
      <w:bodyDiv w:val="1"/>
      <w:marLeft w:val="0"/>
      <w:marRight w:val="0"/>
      <w:marTop w:val="0"/>
      <w:marBottom w:val="0"/>
      <w:divBdr>
        <w:top w:val="none" w:sz="0" w:space="0" w:color="auto"/>
        <w:left w:val="none" w:sz="0" w:space="0" w:color="auto"/>
        <w:bottom w:val="none" w:sz="0" w:space="0" w:color="auto"/>
        <w:right w:val="none" w:sz="0" w:space="0" w:color="auto"/>
      </w:divBdr>
    </w:div>
    <w:div w:id="2061515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lightspeedgmi.com" TargetMode="External"/><Relationship Id="rId18" Type="http://schemas.openxmlformats.org/officeDocument/2006/relationships/oleObject" Target="embeddings/oleObject2.bin"/><Relationship Id="rId26" Type="http://schemas.openxmlformats.org/officeDocument/2006/relationships/oleObject" Target="embeddings/oleObject6.bin"/><Relationship Id="rId39" Type="http://schemas.openxmlformats.org/officeDocument/2006/relationships/image" Target="media/image17.wmf"/><Relationship Id="rId3" Type="http://schemas.openxmlformats.org/officeDocument/2006/relationships/styles" Target="styles.xml"/><Relationship Id="rId21" Type="http://schemas.openxmlformats.org/officeDocument/2006/relationships/image" Target="media/image8.wmf"/><Relationship Id="rId34" Type="http://schemas.openxmlformats.org/officeDocument/2006/relationships/oleObject" Target="embeddings/oleObject10.bin"/><Relationship Id="rId42" Type="http://schemas.openxmlformats.org/officeDocument/2006/relationships/oleObject" Target="embeddings/oleObject14.bin"/><Relationship Id="rId47" Type="http://schemas.openxmlformats.org/officeDocument/2006/relationships/header" Target="header3.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2.bin"/><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image" Target="media/image12.wmf"/><Relationship Id="rId41" Type="http://schemas.openxmlformats.org/officeDocument/2006/relationships/image" Target="media/image18.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oleObject" Target="embeddings/oleObject5.bin"/><Relationship Id="rId32" Type="http://schemas.openxmlformats.org/officeDocument/2006/relationships/oleObject" Target="embeddings/oleObject9.bin"/><Relationship Id="rId37" Type="http://schemas.openxmlformats.org/officeDocument/2006/relationships/image" Target="media/image16.wmf"/><Relationship Id="rId40" Type="http://schemas.openxmlformats.org/officeDocument/2006/relationships/oleObject" Target="embeddings/oleObject13.bin"/><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7.bin"/><Relationship Id="rId36" Type="http://schemas.openxmlformats.org/officeDocument/2006/relationships/oleObject" Target="embeddings/oleObject11.bin"/><Relationship Id="rId49"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www.hillsbus.com.au" TargetMode="External"/><Relationship Id="rId14" Type="http://schemas.openxmlformats.org/officeDocument/2006/relationships/image" Target="media/image4.png"/><Relationship Id="rId22" Type="http://schemas.openxmlformats.org/officeDocument/2006/relationships/oleObject" Target="embeddings/oleObject4.bin"/><Relationship Id="rId27" Type="http://schemas.openxmlformats.org/officeDocument/2006/relationships/image" Target="media/image11.wmf"/><Relationship Id="rId30" Type="http://schemas.openxmlformats.org/officeDocument/2006/relationships/oleObject" Target="embeddings/oleObject8.bin"/><Relationship Id="rId35" Type="http://schemas.openxmlformats.org/officeDocument/2006/relationships/image" Target="media/image15.wmf"/><Relationship Id="rId43" Type="http://schemas.openxmlformats.org/officeDocument/2006/relationships/header" Target="header1.xml"/><Relationship Id="rId48" Type="http://schemas.openxmlformats.org/officeDocument/2006/relationships/footer" Target="footer3.xml"/><Relationship Id="rId8" Type="http://schemas.openxmlformats.org/officeDocument/2006/relationships/hyperlink" Target="http://www.transportnsw.info/"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lightspeedgmi.com/wp-content/uploads/2015/01/LightspeedGMI_PanelBook_2015_online.pdf"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www.atrf.inf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01E8BD-D4FE-44B4-9016-2961CB81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0455</Words>
  <Characters>116597</Characters>
  <Application>Microsoft Office Word</Application>
  <DocSecurity>0</DocSecurity>
  <Lines>971</Lines>
  <Paragraphs>273</Paragraphs>
  <ScaleCrop>false</ScaleCrop>
  <HeadingPairs>
    <vt:vector size="2" baseType="variant">
      <vt:variant>
        <vt:lpstr>Title</vt:lpstr>
      </vt:variant>
      <vt:variant>
        <vt:i4>1</vt:i4>
      </vt:variant>
    </vt:vector>
  </HeadingPairs>
  <TitlesOfParts>
    <vt:vector size="1" baseType="lpstr">
      <vt:lpstr/>
    </vt:vector>
  </TitlesOfParts>
  <Company>Infrastructure</Company>
  <LinksUpToDate>false</LinksUpToDate>
  <CharactersWithSpaces>136779</CharactersWithSpaces>
  <SharedDoc>false</SharedDoc>
  <HLinks>
    <vt:vector size="42" baseType="variant">
      <vt:variant>
        <vt:i4>2162731</vt:i4>
      </vt:variant>
      <vt:variant>
        <vt:i4>15</vt:i4>
      </vt:variant>
      <vt:variant>
        <vt:i4>0</vt:i4>
      </vt:variant>
      <vt:variant>
        <vt:i4>5</vt:i4>
      </vt:variant>
      <vt:variant>
        <vt:lpwstr>http://www.atrf2016.com.au/</vt:lpwstr>
      </vt:variant>
      <vt:variant>
        <vt:lpwstr/>
      </vt:variant>
      <vt:variant>
        <vt:i4>21</vt:i4>
      </vt:variant>
      <vt:variant>
        <vt:i4>12</vt:i4>
      </vt:variant>
      <vt:variant>
        <vt:i4>0</vt:i4>
      </vt:variant>
      <vt:variant>
        <vt:i4>5</vt:i4>
      </vt:variant>
      <vt:variant>
        <vt:lpwstr>https://easychair.org/conferences/?conf=atrf2016</vt:lpwstr>
      </vt:variant>
      <vt:variant>
        <vt:lpwstr/>
      </vt:variant>
      <vt:variant>
        <vt:i4>2687082</vt:i4>
      </vt:variant>
      <vt:variant>
        <vt:i4>9</vt:i4>
      </vt:variant>
      <vt:variant>
        <vt:i4>0</vt:i4>
      </vt:variant>
      <vt:variant>
        <vt:i4>5</vt:i4>
      </vt:variant>
      <vt:variant>
        <vt:lpwstr>http://guides.lib.monash.edu/citing-referencing/harvard</vt:lpwstr>
      </vt:variant>
      <vt:variant>
        <vt:lpwstr/>
      </vt:variant>
      <vt:variant>
        <vt:i4>7798871</vt:i4>
      </vt:variant>
      <vt:variant>
        <vt:i4>6</vt:i4>
      </vt:variant>
      <vt:variant>
        <vt:i4>0</vt:i4>
      </vt:variant>
      <vt:variant>
        <vt:i4>5</vt:i4>
      </vt:variant>
      <vt:variant>
        <vt:lpwstr>mailto:atrf2016@easychair.org</vt:lpwstr>
      </vt:variant>
      <vt:variant>
        <vt:lpwstr/>
      </vt:variant>
      <vt:variant>
        <vt:i4>2162731</vt:i4>
      </vt:variant>
      <vt:variant>
        <vt:i4>3</vt:i4>
      </vt:variant>
      <vt:variant>
        <vt:i4>0</vt:i4>
      </vt:variant>
      <vt:variant>
        <vt:i4>5</vt:i4>
      </vt:variant>
      <vt:variant>
        <vt:lpwstr>http://www.atrf2016.com.au/</vt:lpwstr>
      </vt:variant>
      <vt:variant>
        <vt:lpwstr/>
      </vt:variant>
      <vt:variant>
        <vt:i4>7798871</vt:i4>
      </vt:variant>
      <vt:variant>
        <vt:i4>0</vt:i4>
      </vt:variant>
      <vt:variant>
        <vt:i4>0</vt:i4>
      </vt:variant>
      <vt:variant>
        <vt:i4>5</vt:i4>
      </vt:variant>
      <vt:variant>
        <vt:lpwstr>mailto:atrf2016@easychair.org</vt:lpwstr>
      </vt:variant>
      <vt:variant>
        <vt:lpwstr/>
      </vt:variant>
      <vt:variant>
        <vt:i4>1507405</vt:i4>
      </vt:variant>
      <vt:variant>
        <vt:i4>6</vt:i4>
      </vt:variant>
      <vt:variant>
        <vt:i4>0</vt:i4>
      </vt:variant>
      <vt:variant>
        <vt:i4>5</vt:i4>
      </vt:variant>
      <vt:variant>
        <vt:lpwstr>http://www.atrf.info/</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arl Louis</dc:creator>
  <cp:keywords/>
  <dc:description/>
  <cp:lastModifiedBy>Geoffrey Clifton</cp:lastModifiedBy>
  <cp:revision>3</cp:revision>
  <cp:lastPrinted>2016-09-13T02:53:00Z</cp:lastPrinted>
  <dcterms:created xsi:type="dcterms:W3CDTF">2016-09-26T21:30:00Z</dcterms:created>
  <dcterms:modified xsi:type="dcterms:W3CDTF">2016-09-26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23139-6b79-3ae6-ba13-d1e4fd7a2db0</vt:lpwstr>
  </property>
  <property fmtid="{D5CDD505-2E9C-101B-9397-08002B2CF9AE}" pid="4" name="Mendeley Citation Style_1">
    <vt:lpwstr>http://www.zotero.org/styles/transportation-research-part-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ransportation-research-part-b</vt:lpwstr>
  </property>
  <property fmtid="{D5CDD505-2E9C-101B-9397-08002B2CF9AE}" pid="24" name="Mendeley Recent Style Name 9_1">
    <vt:lpwstr>Transportation Research Part B</vt:lpwstr>
  </property>
</Properties>
</file>